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03A447" w14:textId="60892661" w:rsidR="00047CD6" w:rsidRPr="002B3D14" w:rsidRDefault="003F5B29" w:rsidP="00047CD6">
      <w:pPr>
        <w:jc w:val="center"/>
        <w:rPr>
          <w:rFonts w:ascii="Latin Modern Roman 10" w:hAnsi="Latin Modern Roman 10"/>
          <w:sz w:val="52"/>
          <w:szCs w:val="52"/>
        </w:rPr>
      </w:pPr>
      <w:r w:rsidRPr="002B3D14">
        <w:rPr>
          <w:rFonts w:ascii="Latin Modern Roman 10" w:hAnsi="Latin Modern Roman 10"/>
          <w:sz w:val="52"/>
          <w:szCs w:val="52"/>
        </w:rPr>
        <w:t xml:space="preserve">Could slaughterbots </w:t>
      </w:r>
      <w:r w:rsidR="00105070" w:rsidRPr="002B3D14">
        <w:rPr>
          <w:rFonts w:ascii="Latin Modern Roman 10" w:hAnsi="Latin Modern Roman 10"/>
          <w:sz w:val="52"/>
          <w:szCs w:val="52"/>
        </w:rPr>
        <w:t>wipe out humanity</w:t>
      </w:r>
      <w:r w:rsidRPr="002B3D14">
        <w:rPr>
          <w:rFonts w:ascii="Latin Modern Roman 10" w:hAnsi="Latin Modern Roman 10"/>
          <w:sz w:val="52"/>
          <w:szCs w:val="52"/>
        </w:rPr>
        <w:t xml:space="preserve">? </w:t>
      </w:r>
    </w:p>
    <w:p w14:paraId="0333E524" w14:textId="3E05387F" w:rsidR="00047CD6" w:rsidRPr="002B3D14" w:rsidRDefault="003F5B29" w:rsidP="00047CD6">
      <w:pPr>
        <w:jc w:val="center"/>
        <w:rPr>
          <w:rFonts w:ascii="Latin Modern Roman 10" w:hAnsi="Latin Modern Roman 10"/>
          <w:sz w:val="48"/>
          <w:szCs w:val="48"/>
        </w:rPr>
      </w:pPr>
      <w:r w:rsidRPr="002B3D14">
        <w:rPr>
          <w:rFonts w:ascii="Latin Modern Roman 10" w:hAnsi="Latin Modern Roman 10"/>
          <w:sz w:val="48"/>
          <w:szCs w:val="48"/>
        </w:rPr>
        <w:t xml:space="preserve">Assessment of the global </w:t>
      </w:r>
      <w:r w:rsidR="00A23AEB" w:rsidRPr="002B3D14">
        <w:rPr>
          <w:rFonts w:ascii="Latin Modern Roman 10" w:hAnsi="Latin Modern Roman 10"/>
          <w:sz w:val="48"/>
          <w:szCs w:val="48"/>
        </w:rPr>
        <w:t>catastrophic</w:t>
      </w:r>
      <w:r w:rsidR="00A23AEB" w:rsidRPr="002B3D14" w:rsidDel="00143A0B">
        <w:rPr>
          <w:rFonts w:ascii="Latin Modern Roman 10" w:hAnsi="Latin Modern Roman 10"/>
          <w:sz w:val="48"/>
          <w:szCs w:val="48"/>
        </w:rPr>
        <w:t xml:space="preserve"> </w:t>
      </w:r>
      <w:r w:rsidRPr="002B3D14">
        <w:rPr>
          <w:rFonts w:ascii="Latin Modern Roman 10" w:hAnsi="Latin Modern Roman 10"/>
          <w:sz w:val="48"/>
          <w:szCs w:val="48"/>
        </w:rPr>
        <w:t xml:space="preserve">risk </w:t>
      </w:r>
    </w:p>
    <w:p w14:paraId="73B8419C" w14:textId="0267E27C" w:rsidR="003F5B29" w:rsidRPr="002B3D14" w:rsidRDefault="003C68E1" w:rsidP="00047CD6">
      <w:pPr>
        <w:jc w:val="center"/>
        <w:rPr>
          <w:rFonts w:ascii="Latin Modern Roman 10" w:hAnsi="Latin Modern Roman 10"/>
          <w:sz w:val="48"/>
          <w:szCs w:val="48"/>
        </w:rPr>
      </w:pPr>
      <w:r w:rsidRPr="002B3D14">
        <w:rPr>
          <w:rFonts w:ascii="Latin Modern Roman 10" w:hAnsi="Latin Modern Roman 10"/>
          <w:sz w:val="48"/>
          <w:szCs w:val="48"/>
        </w:rPr>
        <w:t xml:space="preserve">posed by </w:t>
      </w:r>
      <w:r w:rsidR="00995E82" w:rsidRPr="002B3D14">
        <w:rPr>
          <w:rFonts w:ascii="Latin Modern Roman 10" w:hAnsi="Latin Modern Roman 10"/>
          <w:sz w:val="48"/>
          <w:szCs w:val="48"/>
        </w:rPr>
        <w:t>autonomous weapons</w:t>
      </w:r>
    </w:p>
    <w:p w14:paraId="4D84CE1A" w14:textId="77777777" w:rsidR="00F41CF8" w:rsidRPr="002B3D14" w:rsidRDefault="00F41CF8">
      <w:pPr>
        <w:rPr>
          <w:rFonts w:ascii="Latin Modern Roman 10" w:hAnsi="Latin Modern Roman 10"/>
        </w:rPr>
      </w:pPr>
    </w:p>
    <w:p w14:paraId="249BC4B9" w14:textId="77777777" w:rsidR="0065761C" w:rsidRPr="002B3D14" w:rsidRDefault="0065761C">
      <w:pPr>
        <w:rPr>
          <w:rFonts w:ascii="Latin Modern Roman 10" w:hAnsi="Latin Modern Roman 10"/>
        </w:rPr>
      </w:pPr>
    </w:p>
    <w:p w14:paraId="5ABE6D23" w14:textId="77777777" w:rsidR="00047CD6" w:rsidRPr="002B3D14" w:rsidRDefault="00047CD6" w:rsidP="00047CD6">
      <w:pPr>
        <w:jc w:val="center"/>
        <w:rPr>
          <w:rFonts w:ascii="Latin Modern Roman 10" w:hAnsi="Latin Modern Roman 10"/>
        </w:rPr>
      </w:pPr>
      <w:r w:rsidRPr="002B3D14">
        <w:rPr>
          <w:rFonts w:ascii="Latin Modern Roman 10" w:hAnsi="Latin Modern Roman 10"/>
        </w:rPr>
        <w:t>Alexey Turchin,</w:t>
      </w:r>
    </w:p>
    <w:p w14:paraId="566DCF73" w14:textId="77777777" w:rsidR="00047CD6" w:rsidRPr="002B3D14" w:rsidRDefault="00047CD6" w:rsidP="00047CD6">
      <w:pPr>
        <w:jc w:val="center"/>
        <w:rPr>
          <w:rFonts w:ascii="Latin Modern Roman 10" w:hAnsi="Latin Modern Roman 10"/>
        </w:rPr>
      </w:pPr>
      <w:r w:rsidRPr="002B3D14">
        <w:rPr>
          <w:rFonts w:ascii="Latin Modern Roman 10" w:hAnsi="Latin Modern Roman 10"/>
        </w:rPr>
        <w:t>Science for Life Extension Foundation</w:t>
      </w:r>
    </w:p>
    <w:p w14:paraId="4CBBD5BD" w14:textId="37195090" w:rsidR="00047CD6" w:rsidRPr="002B3D14" w:rsidRDefault="00E43F00" w:rsidP="00047CD6">
      <w:pPr>
        <w:jc w:val="center"/>
        <w:rPr>
          <w:rFonts w:ascii="Latin Modern Roman 10" w:hAnsi="Latin Modern Roman 10"/>
        </w:rPr>
      </w:pPr>
      <w:hyperlink r:id="rId8" w:history="1">
        <w:r w:rsidR="008F6442" w:rsidRPr="002B3D14">
          <w:rPr>
            <w:rStyle w:val="Hyperlink"/>
            <w:rFonts w:ascii="Latin Modern Roman 10" w:hAnsi="Latin Modern Roman 10"/>
          </w:rPr>
          <w:t>alexeiturchin@gmail.com</w:t>
        </w:r>
      </w:hyperlink>
    </w:p>
    <w:p w14:paraId="5F88ABE2" w14:textId="77777777" w:rsidR="008F6442" w:rsidRPr="002B3D14" w:rsidRDefault="008F6442" w:rsidP="00047CD6">
      <w:pPr>
        <w:jc w:val="center"/>
        <w:rPr>
          <w:rFonts w:ascii="Latin Modern Roman 10" w:hAnsi="Latin Modern Roman 10"/>
        </w:rPr>
      </w:pPr>
    </w:p>
    <w:p w14:paraId="0758ED3F" w14:textId="77777777" w:rsidR="008F6442" w:rsidRPr="002B3D14" w:rsidRDefault="008F6442" w:rsidP="00047CD6">
      <w:pPr>
        <w:jc w:val="center"/>
        <w:rPr>
          <w:rFonts w:ascii="Latin Modern Roman 10" w:hAnsi="Latin Modern Roman 10"/>
        </w:rPr>
      </w:pPr>
    </w:p>
    <w:p w14:paraId="613472B0" w14:textId="77777777" w:rsidR="008F6442" w:rsidRPr="002B3D14" w:rsidRDefault="008F6442" w:rsidP="00047CD6">
      <w:pPr>
        <w:jc w:val="center"/>
        <w:rPr>
          <w:rFonts w:ascii="Latin Modern Roman 10" w:hAnsi="Latin Modern Roman 10"/>
        </w:rPr>
      </w:pPr>
      <w:bookmarkStart w:id="0" w:name="_GoBack"/>
      <w:bookmarkEnd w:id="0"/>
    </w:p>
    <w:p w14:paraId="093EB38C" w14:textId="77777777" w:rsidR="00F41CF8" w:rsidRPr="002B3D14" w:rsidRDefault="00F41CF8">
      <w:pPr>
        <w:rPr>
          <w:rFonts w:ascii="Latin Modern Roman 10" w:hAnsi="Latin Modern Roman 10"/>
        </w:rPr>
      </w:pPr>
    </w:p>
    <w:p w14:paraId="457AB509" w14:textId="15EF89EE" w:rsidR="00370FA8" w:rsidRPr="002B3D14" w:rsidRDefault="00F41CF8" w:rsidP="00F41CF8">
      <w:pPr>
        <w:jc w:val="both"/>
        <w:rPr>
          <w:rFonts w:ascii="Latin Modern Roman 10" w:hAnsi="Latin Modern Roman 10"/>
        </w:rPr>
      </w:pPr>
      <w:r w:rsidRPr="002B3D14">
        <w:rPr>
          <w:rFonts w:ascii="Latin Modern Roman 10" w:hAnsi="Latin Modern Roman 10"/>
          <w:b/>
        </w:rPr>
        <w:t>Abstract</w:t>
      </w:r>
      <w:r w:rsidRPr="002B3D14">
        <w:rPr>
          <w:rFonts w:ascii="Latin Modern Roman 10" w:hAnsi="Latin Modern Roman 10"/>
        </w:rPr>
        <w:t xml:space="preserve">. Recently </w:t>
      </w:r>
      <w:r w:rsidR="00752537" w:rsidRPr="002B3D14">
        <w:rPr>
          <w:rFonts w:ascii="Latin Modern Roman 10" w:hAnsi="Latin Modern Roman 10"/>
        </w:rPr>
        <w:t xml:space="preserve">criticisms </w:t>
      </w:r>
      <w:r w:rsidRPr="002B3D14">
        <w:rPr>
          <w:rFonts w:ascii="Latin Modern Roman 10" w:hAnsi="Latin Modern Roman 10"/>
        </w:rPr>
        <w:t xml:space="preserve">against autonomous weapons </w:t>
      </w:r>
      <w:r w:rsidR="0095341A" w:rsidRPr="002B3D14">
        <w:rPr>
          <w:rFonts w:ascii="Latin Modern Roman 10" w:hAnsi="Latin Modern Roman 10"/>
        </w:rPr>
        <w:t xml:space="preserve">were </w:t>
      </w:r>
      <w:r w:rsidRPr="002B3D14">
        <w:rPr>
          <w:rFonts w:ascii="Latin Modern Roman 10" w:hAnsi="Latin Modern Roman 10"/>
        </w:rPr>
        <w:t>presented</w:t>
      </w:r>
      <w:r w:rsidR="0095341A" w:rsidRPr="002B3D14">
        <w:rPr>
          <w:rFonts w:ascii="Latin Modern Roman 10" w:hAnsi="Latin Modern Roman 10"/>
        </w:rPr>
        <w:t xml:space="preserve"> in</w:t>
      </w:r>
      <w:r w:rsidRPr="002B3D14">
        <w:rPr>
          <w:rFonts w:ascii="Latin Modern Roman 10" w:hAnsi="Latin Modern Roman 10"/>
        </w:rPr>
        <w:t xml:space="preserve"> a video </w:t>
      </w:r>
      <w:r w:rsidR="000A6C80" w:rsidRPr="002B3D14">
        <w:rPr>
          <w:rFonts w:ascii="Latin Modern Roman 10" w:hAnsi="Latin Modern Roman 10"/>
        </w:rPr>
        <w:t xml:space="preserve">in which </w:t>
      </w:r>
      <w:r w:rsidRPr="002B3D14">
        <w:rPr>
          <w:rFonts w:ascii="Latin Modern Roman 10" w:hAnsi="Latin Modern Roman 10"/>
        </w:rPr>
        <w:t>a</w:t>
      </w:r>
      <w:r w:rsidR="000A6C80" w:rsidRPr="002B3D14">
        <w:rPr>
          <w:rFonts w:ascii="Latin Modern Roman 10" w:hAnsi="Latin Modern Roman 10"/>
        </w:rPr>
        <w:t>n</w:t>
      </w:r>
      <w:r w:rsidRPr="002B3D14">
        <w:rPr>
          <w:rFonts w:ascii="Latin Modern Roman 10" w:hAnsi="Latin Modern Roman 10"/>
        </w:rPr>
        <w:t xml:space="preserve"> AI-powered drone kills a person. However, some said that this </w:t>
      </w:r>
      <w:r w:rsidR="00F93417" w:rsidRPr="002B3D14">
        <w:rPr>
          <w:rFonts w:ascii="Latin Modern Roman 10" w:hAnsi="Latin Modern Roman 10"/>
        </w:rPr>
        <w:t xml:space="preserve">video </w:t>
      </w:r>
      <w:r w:rsidRPr="002B3D14">
        <w:rPr>
          <w:rFonts w:ascii="Latin Modern Roman 10" w:hAnsi="Latin Modern Roman 10"/>
        </w:rPr>
        <w:t xml:space="preserve">is </w:t>
      </w:r>
      <w:r w:rsidR="00F93417" w:rsidRPr="002B3D14">
        <w:rPr>
          <w:rFonts w:ascii="Latin Modern Roman 10" w:hAnsi="Latin Modern Roman 10"/>
        </w:rPr>
        <w:t xml:space="preserve">a </w:t>
      </w:r>
      <w:r w:rsidRPr="002B3D14">
        <w:rPr>
          <w:rFonts w:ascii="Latin Modern Roman 10" w:hAnsi="Latin Modern Roman 10"/>
        </w:rPr>
        <w:t xml:space="preserve">distraction from </w:t>
      </w:r>
      <w:r w:rsidR="00F93417" w:rsidRPr="002B3D14">
        <w:rPr>
          <w:rFonts w:ascii="Latin Modern Roman 10" w:hAnsi="Latin Modern Roman 10"/>
        </w:rPr>
        <w:t xml:space="preserve">the </w:t>
      </w:r>
      <w:r w:rsidRPr="002B3D14">
        <w:rPr>
          <w:rFonts w:ascii="Latin Modern Roman 10" w:hAnsi="Latin Modern Roman 10"/>
        </w:rPr>
        <w:t>real risk of AI</w:t>
      </w:r>
      <w:r w:rsidR="000A6C80" w:rsidRPr="002B3D14">
        <w:rPr>
          <w:rFonts w:ascii="Latin Modern Roman 10" w:hAnsi="Latin Modern Roman 10"/>
        </w:rPr>
        <w:t>—the</w:t>
      </w:r>
      <w:r w:rsidRPr="002B3D14">
        <w:rPr>
          <w:rFonts w:ascii="Latin Modern Roman 10" w:hAnsi="Latin Modern Roman 10"/>
        </w:rPr>
        <w:t xml:space="preserve"> risk of unlimitedly self-improving AI system</w:t>
      </w:r>
      <w:r w:rsidR="000A6C80" w:rsidRPr="002B3D14">
        <w:rPr>
          <w:rFonts w:ascii="Latin Modern Roman 10" w:hAnsi="Latin Modern Roman 10"/>
        </w:rPr>
        <w:t>s</w:t>
      </w:r>
      <w:r w:rsidRPr="002B3D14">
        <w:rPr>
          <w:rFonts w:ascii="Latin Modern Roman 10" w:hAnsi="Latin Modern Roman 10"/>
        </w:rPr>
        <w:t xml:space="preserve">. </w:t>
      </w:r>
      <w:r w:rsidR="00962643" w:rsidRPr="002B3D14">
        <w:rPr>
          <w:rFonts w:ascii="Latin Modern Roman 10" w:hAnsi="Latin Modern Roman 10"/>
        </w:rPr>
        <w:t>In this a</w:t>
      </w:r>
      <w:r w:rsidR="00581B3D" w:rsidRPr="002B3D14">
        <w:rPr>
          <w:rFonts w:ascii="Latin Modern Roman 10" w:hAnsi="Latin Modern Roman 10"/>
        </w:rPr>
        <w:t>rticle, we</w:t>
      </w:r>
      <w:r w:rsidRPr="002B3D14">
        <w:rPr>
          <w:rFonts w:ascii="Latin Modern Roman 10" w:hAnsi="Latin Modern Roman 10"/>
        </w:rPr>
        <w:t xml:space="preserve"> analyze arguments from both sides and turn them into conditions. </w:t>
      </w:r>
      <w:r w:rsidR="00962643" w:rsidRPr="002B3D14">
        <w:rPr>
          <w:rFonts w:ascii="Latin Modern Roman 10" w:hAnsi="Latin Modern Roman 10"/>
        </w:rPr>
        <w:t>T</w:t>
      </w:r>
      <w:r w:rsidRPr="002B3D14">
        <w:rPr>
          <w:rFonts w:ascii="Latin Modern Roman 10" w:hAnsi="Latin Modern Roman 10"/>
        </w:rPr>
        <w:t xml:space="preserve">he following conditions </w:t>
      </w:r>
      <w:r w:rsidR="00A23AEB" w:rsidRPr="002B3D14">
        <w:rPr>
          <w:rFonts w:ascii="Latin Modern Roman 10" w:hAnsi="Latin Modern Roman 10"/>
        </w:rPr>
        <w:t xml:space="preserve">are identified as leading </w:t>
      </w:r>
      <w:r w:rsidRPr="002B3D14">
        <w:rPr>
          <w:rFonts w:ascii="Latin Modern Roman 10" w:hAnsi="Latin Modern Roman 10"/>
        </w:rPr>
        <w:t>to autonomous weapons becom</w:t>
      </w:r>
      <w:r w:rsidR="00A23AEB" w:rsidRPr="002B3D14">
        <w:rPr>
          <w:rFonts w:ascii="Latin Modern Roman 10" w:hAnsi="Latin Modern Roman 10"/>
        </w:rPr>
        <w:t>ing</w:t>
      </w:r>
      <w:r w:rsidRPr="002B3D14">
        <w:rPr>
          <w:rFonts w:ascii="Latin Modern Roman 10" w:hAnsi="Latin Modern Roman 10"/>
        </w:rPr>
        <w:t xml:space="preserve"> a global catastrophic risk: 1)</w:t>
      </w:r>
      <w:r w:rsidR="00452D6F" w:rsidRPr="002B3D14">
        <w:rPr>
          <w:rFonts w:ascii="Latin Modern Roman 10" w:hAnsi="Latin Modern Roman 10"/>
        </w:rPr>
        <w:t xml:space="preserve"> A</w:t>
      </w:r>
      <w:r w:rsidR="00FF0931" w:rsidRPr="002B3D14">
        <w:rPr>
          <w:rFonts w:ascii="Latin Modern Roman 10" w:hAnsi="Latin Modern Roman 10"/>
        </w:rPr>
        <w:t>rtificial</w:t>
      </w:r>
      <w:r w:rsidR="00452D6F" w:rsidRPr="002B3D14">
        <w:rPr>
          <w:rFonts w:ascii="Latin Modern Roman 10" w:hAnsi="Latin Modern Roman 10"/>
        </w:rPr>
        <w:t xml:space="preserve"> G</w:t>
      </w:r>
      <w:r w:rsidR="00FF0931" w:rsidRPr="002B3D14">
        <w:rPr>
          <w:rFonts w:ascii="Latin Modern Roman 10" w:hAnsi="Latin Modern Roman 10"/>
        </w:rPr>
        <w:t>eneral</w:t>
      </w:r>
      <w:r w:rsidR="00452D6F" w:rsidRPr="002B3D14">
        <w:rPr>
          <w:rFonts w:ascii="Latin Modern Roman 10" w:hAnsi="Latin Modern Roman 10"/>
        </w:rPr>
        <w:t xml:space="preserve"> In</w:t>
      </w:r>
      <w:r w:rsidR="00FF0931" w:rsidRPr="002B3D14">
        <w:rPr>
          <w:rFonts w:ascii="Latin Modern Roman 10" w:hAnsi="Latin Modern Roman 10"/>
        </w:rPr>
        <w:t>telligence</w:t>
      </w:r>
      <w:r w:rsidRPr="002B3D14">
        <w:rPr>
          <w:rFonts w:ascii="Latin Modern Roman 10" w:hAnsi="Latin Modern Roman 10"/>
        </w:rPr>
        <w:t xml:space="preserve"> </w:t>
      </w:r>
      <w:r w:rsidR="00484C5E" w:rsidRPr="002B3D14">
        <w:rPr>
          <w:rFonts w:ascii="Latin Modern Roman 10" w:hAnsi="Latin Modern Roman 10"/>
        </w:rPr>
        <w:t>(</w:t>
      </w:r>
      <w:r w:rsidRPr="002B3D14">
        <w:rPr>
          <w:rFonts w:ascii="Latin Modern Roman 10" w:hAnsi="Latin Modern Roman 10"/>
        </w:rPr>
        <w:t>AGI</w:t>
      </w:r>
      <w:r w:rsidR="00484C5E" w:rsidRPr="002B3D14">
        <w:rPr>
          <w:rFonts w:ascii="Latin Modern Roman 10" w:hAnsi="Latin Modern Roman 10"/>
        </w:rPr>
        <w:t>)</w:t>
      </w:r>
      <w:r w:rsidRPr="002B3D14">
        <w:rPr>
          <w:rFonts w:ascii="Latin Modern Roman 10" w:hAnsi="Latin Modern Roman 10"/>
        </w:rPr>
        <w:t xml:space="preserve"> </w:t>
      </w:r>
      <w:r w:rsidR="00826A3B" w:rsidRPr="002B3D14">
        <w:rPr>
          <w:rFonts w:ascii="Latin Modern Roman 10" w:hAnsi="Latin Modern Roman 10"/>
        </w:rPr>
        <w:t xml:space="preserve">development </w:t>
      </w:r>
      <w:r w:rsidRPr="002B3D14">
        <w:rPr>
          <w:rFonts w:ascii="Latin Modern Roman 10" w:hAnsi="Latin Modern Roman 10"/>
        </w:rPr>
        <w:t xml:space="preserve">is delayed </w:t>
      </w:r>
      <w:r w:rsidR="00826A3B" w:rsidRPr="002B3D14">
        <w:rPr>
          <w:rFonts w:ascii="Latin Modern Roman 10" w:hAnsi="Latin Modern Roman 10"/>
        </w:rPr>
        <w:t xml:space="preserve">relative </w:t>
      </w:r>
      <w:r w:rsidRPr="002B3D14">
        <w:rPr>
          <w:rFonts w:ascii="Latin Modern Roman 10" w:hAnsi="Latin Modern Roman 10"/>
        </w:rPr>
        <w:t>to progress in narrow AI and manufacturing</w:t>
      </w:r>
      <w:r w:rsidR="0005723D" w:rsidRPr="002B3D14">
        <w:rPr>
          <w:rFonts w:ascii="Latin Modern Roman 10" w:hAnsi="Latin Modern Roman 10"/>
        </w:rPr>
        <w:t>.</w:t>
      </w:r>
      <w:r w:rsidRPr="002B3D14">
        <w:rPr>
          <w:rFonts w:ascii="Latin Modern Roman 10" w:hAnsi="Latin Modern Roman 10"/>
        </w:rPr>
        <w:t xml:space="preserve"> 2) </w:t>
      </w:r>
      <w:r w:rsidR="008A44D3" w:rsidRPr="002B3D14">
        <w:rPr>
          <w:rFonts w:ascii="Latin Modern Roman 10" w:hAnsi="Latin Modern Roman 10"/>
        </w:rPr>
        <w:t xml:space="preserve">The potential for </w:t>
      </w:r>
      <w:r w:rsidR="00D333C2" w:rsidRPr="002B3D14">
        <w:rPr>
          <w:rFonts w:ascii="Latin Modern Roman 10" w:hAnsi="Latin Modern Roman 10"/>
        </w:rPr>
        <w:t xml:space="preserve">very </w:t>
      </w:r>
      <w:r w:rsidRPr="002B3D14">
        <w:rPr>
          <w:rFonts w:ascii="Latin Modern Roman 10" w:hAnsi="Latin Modern Roman 10"/>
        </w:rPr>
        <w:t>cheap manufactur</w:t>
      </w:r>
      <w:r w:rsidR="00D333C2" w:rsidRPr="002B3D14">
        <w:rPr>
          <w:rFonts w:ascii="Latin Modern Roman 10" w:hAnsi="Latin Modern Roman 10"/>
        </w:rPr>
        <w:t>e</w:t>
      </w:r>
      <w:r w:rsidRPr="002B3D14">
        <w:rPr>
          <w:rFonts w:ascii="Latin Modern Roman 10" w:hAnsi="Latin Modern Roman 10"/>
        </w:rPr>
        <w:t xml:space="preserve"> of drones</w:t>
      </w:r>
      <w:r w:rsidR="00D333C2" w:rsidRPr="002B3D14">
        <w:rPr>
          <w:rFonts w:ascii="Latin Modern Roman 10" w:hAnsi="Latin Modern Roman 10"/>
        </w:rPr>
        <w:t>,</w:t>
      </w:r>
      <w:r w:rsidRPr="002B3D14">
        <w:rPr>
          <w:rFonts w:ascii="Latin Modern Roman 10" w:hAnsi="Latin Modern Roman 10"/>
        </w:rPr>
        <w:t xml:space="preserve"> with prices below 1 USD </w:t>
      </w:r>
      <w:r w:rsidR="00D333C2" w:rsidRPr="002B3D14">
        <w:rPr>
          <w:rFonts w:ascii="Latin Modern Roman 10" w:hAnsi="Latin Modern Roman 10"/>
        </w:rPr>
        <w:t>each</w:t>
      </w:r>
      <w:r w:rsidRPr="002B3D14">
        <w:rPr>
          <w:rFonts w:ascii="Latin Modern Roman 10" w:hAnsi="Latin Modern Roman 10"/>
        </w:rPr>
        <w:t xml:space="preserve">. </w:t>
      </w:r>
      <w:r w:rsidR="0005723D" w:rsidRPr="002B3D14">
        <w:rPr>
          <w:rFonts w:ascii="Latin Modern Roman 10" w:hAnsi="Latin Modern Roman 10"/>
        </w:rPr>
        <w:t xml:space="preserve">3) </w:t>
      </w:r>
      <w:r w:rsidR="008A44D3" w:rsidRPr="002B3D14">
        <w:rPr>
          <w:rFonts w:ascii="Latin Modern Roman 10" w:hAnsi="Latin Modern Roman 10"/>
        </w:rPr>
        <w:t>A</w:t>
      </w:r>
      <w:r w:rsidR="00D333C2" w:rsidRPr="002B3D14">
        <w:rPr>
          <w:rFonts w:ascii="Latin Modern Roman 10" w:hAnsi="Latin Modern Roman 10"/>
        </w:rPr>
        <w:t>nti</w:t>
      </w:r>
      <w:r w:rsidR="0005723D" w:rsidRPr="002B3D14">
        <w:rPr>
          <w:rFonts w:ascii="Latin Modern Roman 10" w:hAnsi="Latin Modern Roman 10"/>
        </w:rPr>
        <w:t>-drone defense capabilities</w:t>
      </w:r>
      <w:r w:rsidR="008A44D3" w:rsidRPr="002B3D14">
        <w:rPr>
          <w:rFonts w:ascii="Latin Modern Roman 10" w:hAnsi="Latin Modern Roman 10"/>
        </w:rPr>
        <w:t xml:space="preserve"> lagging offensive development</w:t>
      </w:r>
      <w:r w:rsidR="0005723D" w:rsidRPr="002B3D14">
        <w:rPr>
          <w:rFonts w:ascii="Latin Modern Roman 10" w:hAnsi="Latin Modern Roman 10"/>
        </w:rPr>
        <w:t>. 4) Special global military posture encourag</w:t>
      </w:r>
      <w:r w:rsidR="002507EA" w:rsidRPr="002B3D14">
        <w:rPr>
          <w:rFonts w:ascii="Latin Modern Roman 10" w:hAnsi="Latin Modern Roman 10"/>
        </w:rPr>
        <w:t>ing</w:t>
      </w:r>
      <w:r w:rsidR="0005723D" w:rsidRPr="002B3D14">
        <w:rPr>
          <w:rFonts w:ascii="Latin Modern Roman 10" w:hAnsi="Latin Modern Roman 10"/>
        </w:rPr>
        <w:t xml:space="preserve"> development of drone</w:t>
      </w:r>
      <w:r w:rsidR="00097A1D" w:rsidRPr="002B3D14">
        <w:rPr>
          <w:rFonts w:ascii="Latin Modern Roman 10" w:hAnsi="Latin Modern Roman 10"/>
        </w:rPr>
        <w:t xml:space="preserve"> </w:t>
      </w:r>
      <w:r w:rsidR="0005723D" w:rsidRPr="002B3D14">
        <w:rPr>
          <w:rFonts w:ascii="Latin Modern Roman 10" w:hAnsi="Latin Modern Roman 10"/>
        </w:rPr>
        <w:t>swarms as a strategic offensive weapon, able to kill civilians</w:t>
      </w:r>
      <w:r w:rsidR="00DC548D" w:rsidRPr="002B3D14">
        <w:rPr>
          <w:rFonts w:ascii="Latin Modern Roman 10" w:hAnsi="Latin Modern Roman 10"/>
        </w:rPr>
        <w:t>.</w:t>
      </w:r>
      <w:r w:rsidR="0005723D" w:rsidRPr="002B3D14">
        <w:rPr>
          <w:rFonts w:ascii="Latin Modern Roman 10" w:hAnsi="Latin Modern Roman 10"/>
        </w:rPr>
        <w:t xml:space="preserve"> </w:t>
      </w:r>
      <w:r w:rsidR="00DC548D" w:rsidRPr="002B3D14">
        <w:rPr>
          <w:rFonts w:ascii="Latin Modern Roman 10" w:hAnsi="Latin Modern Roman 10"/>
        </w:rPr>
        <w:t>We</w:t>
      </w:r>
      <w:r w:rsidR="0027455D" w:rsidRPr="002B3D14">
        <w:rPr>
          <w:rFonts w:ascii="Latin Modern Roman 10" w:hAnsi="Latin Modern Roman 10"/>
        </w:rPr>
        <w:t xml:space="preserve"> </w:t>
      </w:r>
      <w:r w:rsidR="00370FA8" w:rsidRPr="002B3D14">
        <w:rPr>
          <w:rFonts w:ascii="Latin Modern Roman 10" w:hAnsi="Latin Modern Roman 10"/>
        </w:rPr>
        <w:t xml:space="preserve">conclude that </w:t>
      </w:r>
      <w:r w:rsidR="00DC548D" w:rsidRPr="002B3D14">
        <w:rPr>
          <w:rFonts w:ascii="Latin Modern Roman 10" w:hAnsi="Latin Modern Roman 10"/>
        </w:rPr>
        <w:t>while it is unlikely that drone swarms alone will become existential risk, lethal autonomous weapons could contribute to civilizational collapse in case of new world war.</w:t>
      </w:r>
    </w:p>
    <w:p w14:paraId="71C310A9" w14:textId="77777777" w:rsidR="0093353C" w:rsidRPr="002B3D14" w:rsidRDefault="0093353C" w:rsidP="00F41CF8">
      <w:pPr>
        <w:jc w:val="both"/>
        <w:rPr>
          <w:rFonts w:ascii="Latin Modern Roman 10" w:hAnsi="Latin Modern Roman 10"/>
        </w:rPr>
      </w:pPr>
    </w:p>
    <w:p w14:paraId="6363150F" w14:textId="7CA735CA" w:rsidR="0093353C" w:rsidRPr="002B3D14" w:rsidRDefault="0093353C" w:rsidP="00F41CF8">
      <w:pPr>
        <w:jc w:val="both"/>
        <w:rPr>
          <w:rFonts w:ascii="Latin Modern Roman 10" w:hAnsi="Latin Modern Roman 10"/>
        </w:rPr>
      </w:pPr>
      <w:r w:rsidRPr="002B3D14">
        <w:rPr>
          <w:rFonts w:ascii="Latin Modern Roman 10" w:hAnsi="Latin Modern Roman 10"/>
          <w:b/>
        </w:rPr>
        <w:t>Keywords</w:t>
      </w:r>
      <w:r w:rsidRPr="002B3D14">
        <w:rPr>
          <w:rFonts w:ascii="Latin Modern Roman 10" w:hAnsi="Latin Modern Roman 10"/>
        </w:rPr>
        <w:t xml:space="preserve">: slaughterbots, lethal autonomous weapons, existential risks, global catastrophic </w:t>
      </w:r>
      <w:r w:rsidR="00DC548D" w:rsidRPr="002B3D14">
        <w:rPr>
          <w:rFonts w:ascii="Latin Modern Roman 10" w:hAnsi="Latin Modern Roman 10"/>
        </w:rPr>
        <w:t>risks, artificial intelligence</w:t>
      </w:r>
    </w:p>
    <w:p w14:paraId="6B2BCF6A" w14:textId="77777777" w:rsidR="0093353C" w:rsidRPr="002B3D14" w:rsidRDefault="0093353C" w:rsidP="00F41CF8">
      <w:pPr>
        <w:jc w:val="both"/>
        <w:rPr>
          <w:rFonts w:ascii="Latin Modern Roman 10" w:hAnsi="Latin Modern Roman 10"/>
        </w:rPr>
      </w:pPr>
    </w:p>
    <w:p w14:paraId="2C791825" w14:textId="2ACB80F6" w:rsidR="0093353C" w:rsidRPr="002B3D14" w:rsidRDefault="00386D4C" w:rsidP="00F41CF8">
      <w:pPr>
        <w:jc w:val="both"/>
        <w:rPr>
          <w:rFonts w:ascii="Latin Modern Roman 10" w:hAnsi="Latin Modern Roman 10"/>
          <w:b/>
        </w:rPr>
      </w:pPr>
      <w:r w:rsidRPr="002B3D14">
        <w:rPr>
          <w:rFonts w:ascii="Latin Modern Roman 10" w:hAnsi="Latin Modern Roman 10"/>
          <w:b/>
        </w:rPr>
        <w:t>Highlights</w:t>
      </w:r>
      <w:r w:rsidR="0093353C" w:rsidRPr="002B3D14">
        <w:rPr>
          <w:rFonts w:ascii="Latin Modern Roman 10" w:hAnsi="Latin Modern Roman 10"/>
          <w:b/>
        </w:rPr>
        <w:t>:</w:t>
      </w:r>
    </w:p>
    <w:p w14:paraId="0012A47E" w14:textId="77777777" w:rsidR="0093353C" w:rsidRPr="002B3D14" w:rsidRDefault="0093353C" w:rsidP="00F41CF8">
      <w:pPr>
        <w:jc w:val="both"/>
        <w:rPr>
          <w:rFonts w:ascii="Latin Modern Roman 10" w:hAnsi="Latin Modern Roman 10"/>
        </w:rPr>
      </w:pPr>
    </w:p>
    <w:p w14:paraId="54784182" w14:textId="7486CE04" w:rsidR="0093353C" w:rsidRPr="002B3D14" w:rsidRDefault="003B365F" w:rsidP="002B2AAA">
      <w:pPr>
        <w:pStyle w:val="ListParagraph"/>
        <w:numPr>
          <w:ilvl w:val="0"/>
          <w:numId w:val="5"/>
        </w:numPr>
        <w:jc w:val="both"/>
        <w:rPr>
          <w:rFonts w:ascii="Latin Modern Roman 10" w:hAnsi="Latin Modern Roman 10"/>
        </w:rPr>
      </w:pPr>
      <w:r w:rsidRPr="002B3D14">
        <w:rPr>
          <w:rFonts w:ascii="Latin Modern Roman 10" w:hAnsi="Latin Modern Roman 10"/>
        </w:rPr>
        <w:t xml:space="preserve">Drone swarms </w:t>
      </w:r>
      <w:r w:rsidR="002B2AAA" w:rsidRPr="002B3D14">
        <w:rPr>
          <w:rFonts w:ascii="Latin Modern Roman 10" w:hAnsi="Latin Modern Roman 10"/>
        </w:rPr>
        <w:t>could become</w:t>
      </w:r>
      <w:r w:rsidRPr="002B3D14">
        <w:rPr>
          <w:rFonts w:ascii="Latin Modern Roman 10" w:hAnsi="Latin Modern Roman 10"/>
        </w:rPr>
        <w:t xml:space="preserve"> existential</w:t>
      </w:r>
      <w:r w:rsidR="002B2AAA" w:rsidRPr="002B3D14">
        <w:rPr>
          <w:rFonts w:ascii="Latin Modern Roman 10" w:hAnsi="Latin Modern Roman 10"/>
        </w:rPr>
        <w:t xml:space="preserve"> risks </w:t>
      </w:r>
      <w:r w:rsidRPr="002B3D14">
        <w:rPr>
          <w:rFonts w:ascii="Latin Modern Roman 10" w:hAnsi="Latin Modern Roman 10"/>
        </w:rPr>
        <w:t xml:space="preserve">only </w:t>
      </w:r>
      <w:r w:rsidR="00C00BC5" w:rsidRPr="002B3D14">
        <w:rPr>
          <w:rFonts w:ascii="Latin Modern Roman 10" w:hAnsi="Latin Modern Roman 10"/>
        </w:rPr>
        <w:t xml:space="preserve">under </w:t>
      </w:r>
      <w:r w:rsidRPr="002B3D14">
        <w:rPr>
          <w:rFonts w:ascii="Latin Modern Roman 10" w:hAnsi="Latin Modern Roman 10"/>
        </w:rPr>
        <w:t xml:space="preserve">very </w:t>
      </w:r>
      <w:r w:rsidR="00B01B59" w:rsidRPr="002B3D14">
        <w:rPr>
          <w:rFonts w:ascii="Latin Modern Roman 10" w:hAnsi="Latin Modern Roman 10"/>
        </w:rPr>
        <w:t>specific</w:t>
      </w:r>
      <w:r w:rsidRPr="002B3D14">
        <w:rPr>
          <w:rFonts w:ascii="Latin Modern Roman 10" w:hAnsi="Latin Modern Roman 10"/>
        </w:rPr>
        <w:t xml:space="preserve"> technological and societal conditions</w:t>
      </w:r>
      <w:r w:rsidR="002B2AAA" w:rsidRPr="002B3D14">
        <w:rPr>
          <w:rFonts w:ascii="Latin Modern Roman 10" w:hAnsi="Latin Modern Roman 10"/>
        </w:rPr>
        <w:t>.</w:t>
      </w:r>
    </w:p>
    <w:p w14:paraId="09244E2C" w14:textId="28FE5954" w:rsidR="002B2AAA" w:rsidRPr="002B3D14" w:rsidRDefault="002B2AAA" w:rsidP="002B2AAA">
      <w:pPr>
        <w:pStyle w:val="ListParagraph"/>
        <w:numPr>
          <w:ilvl w:val="0"/>
          <w:numId w:val="5"/>
        </w:numPr>
        <w:jc w:val="both"/>
        <w:rPr>
          <w:rFonts w:ascii="Latin Modern Roman 10" w:hAnsi="Latin Modern Roman 10"/>
        </w:rPr>
      </w:pPr>
      <w:r w:rsidRPr="002B3D14">
        <w:rPr>
          <w:rFonts w:ascii="Latin Modern Roman 10" w:hAnsi="Latin Modern Roman 10"/>
        </w:rPr>
        <w:t xml:space="preserve">Military robotics could contribute to global catastrophic risk in </w:t>
      </w:r>
      <w:r w:rsidR="00F1269B" w:rsidRPr="002B3D14">
        <w:rPr>
          <w:rFonts w:ascii="Latin Modern Roman 10" w:hAnsi="Latin Modern Roman 10"/>
        </w:rPr>
        <w:t xml:space="preserve">the </w:t>
      </w:r>
      <w:r w:rsidRPr="002B3D14">
        <w:rPr>
          <w:rFonts w:ascii="Latin Modern Roman 10" w:hAnsi="Latin Modern Roman 10"/>
        </w:rPr>
        <w:t>case of WW3.</w:t>
      </w:r>
    </w:p>
    <w:p w14:paraId="1AA3E24E" w14:textId="5E3140FC" w:rsidR="002B2AAA" w:rsidRPr="002B3D14" w:rsidRDefault="002B2AAA" w:rsidP="002B2AAA">
      <w:pPr>
        <w:pStyle w:val="ListParagraph"/>
        <w:numPr>
          <w:ilvl w:val="0"/>
          <w:numId w:val="5"/>
        </w:numPr>
        <w:jc w:val="both"/>
        <w:rPr>
          <w:rFonts w:ascii="Latin Modern Roman 10" w:hAnsi="Latin Modern Roman 10"/>
        </w:rPr>
      </w:pPr>
      <w:r w:rsidRPr="002B3D14">
        <w:rPr>
          <w:rFonts w:ascii="Latin Modern Roman 10" w:hAnsi="Latin Modern Roman 10"/>
        </w:rPr>
        <w:t>Advances in manufacturing and technology could allow creation of tens of billions of small military drones in</w:t>
      </w:r>
      <w:r w:rsidR="00F1269B" w:rsidRPr="002B3D14">
        <w:rPr>
          <w:rFonts w:ascii="Latin Modern Roman 10" w:hAnsi="Latin Modern Roman 10"/>
        </w:rPr>
        <w:t xml:space="preserve"> the</w:t>
      </w:r>
      <w:r w:rsidRPr="002B3D14">
        <w:rPr>
          <w:rFonts w:ascii="Latin Modern Roman 10" w:hAnsi="Latin Modern Roman 10"/>
        </w:rPr>
        <w:t xml:space="preserve"> 2020s.</w:t>
      </w:r>
    </w:p>
    <w:p w14:paraId="3F5C7709" w14:textId="05156D2C" w:rsidR="00386D4C" w:rsidRPr="002B3D14" w:rsidRDefault="00CE2541" w:rsidP="00386D4C">
      <w:pPr>
        <w:pStyle w:val="ListParagraph"/>
        <w:numPr>
          <w:ilvl w:val="0"/>
          <w:numId w:val="5"/>
        </w:numPr>
        <w:jc w:val="both"/>
        <w:rPr>
          <w:rFonts w:ascii="Latin Modern Roman 10" w:hAnsi="Latin Modern Roman 10"/>
        </w:rPr>
      </w:pPr>
      <w:r w:rsidRPr="002B3D14">
        <w:rPr>
          <w:rFonts w:ascii="Latin Modern Roman 10" w:hAnsi="Latin Modern Roman 10"/>
        </w:rPr>
        <w:t>Defense systems are lagging behind offensive capabilities</w:t>
      </w:r>
      <w:r w:rsidR="004F234F" w:rsidRPr="002B3D14">
        <w:rPr>
          <w:rFonts w:ascii="Latin Modern Roman 10" w:hAnsi="Latin Modern Roman 10"/>
        </w:rPr>
        <w:t xml:space="preserve"> in military robotics</w:t>
      </w:r>
      <w:r w:rsidR="002B2AAA" w:rsidRPr="002B3D14">
        <w:rPr>
          <w:rFonts w:ascii="Latin Modern Roman 10" w:hAnsi="Latin Modern Roman 10"/>
        </w:rPr>
        <w:t>.</w:t>
      </w:r>
    </w:p>
    <w:p w14:paraId="3C36837F" w14:textId="70FAEA73" w:rsidR="004F234F" w:rsidRPr="007B0FF8" w:rsidRDefault="00047CD6" w:rsidP="004F234F">
      <w:pPr>
        <w:pStyle w:val="ListParagraph"/>
        <w:numPr>
          <w:ilvl w:val="0"/>
          <w:numId w:val="5"/>
        </w:numPr>
        <w:jc w:val="both"/>
        <w:rPr>
          <w:rFonts w:ascii="Latin Modern Roman 10" w:hAnsi="Latin Modern Roman 10"/>
        </w:rPr>
      </w:pPr>
      <w:r w:rsidRPr="002B3D14">
        <w:rPr>
          <w:rFonts w:ascii="Latin Modern Roman 10" w:hAnsi="Latin Modern Roman 10"/>
        </w:rPr>
        <w:t>Exist</w:t>
      </w:r>
      <w:r w:rsidR="00455F8B" w:rsidRPr="002B3D14">
        <w:rPr>
          <w:rFonts w:ascii="Latin Modern Roman 10" w:hAnsi="Latin Modern Roman 10"/>
        </w:rPr>
        <w:t>ence</w:t>
      </w:r>
      <w:r w:rsidRPr="002B3D14">
        <w:rPr>
          <w:rFonts w:ascii="Latin Modern Roman 10" w:hAnsi="Latin Modern Roman 10"/>
        </w:rPr>
        <w:t xml:space="preserve"> of robotic arm</w:t>
      </w:r>
      <w:r w:rsidR="00455F8B" w:rsidRPr="002B3D14">
        <w:rPr>
          <w:rFonts w:ascii="Latin Modern Roman 10" w:hAnsi="Latin Modern Roman 10"/>
        </w:rPr>
        <w:t>ies</w:t>
      </w:r>
      <w:r w:rsidRPr="002B3D14">
        <w:rPr>
          <w:rFonts w:ascii="Latin Modern Roman 10" w:hAnsi="Latin Modern Roman 10"/>
        </w:rPr>
        <w:t xml:space="preserve"> lowers the computational complexity of omnicide.</w:t>
      </w:r>
      <w:bookmarkStart w:id="1" w:name="_Toc505169916"/>
    </w:p>
    <w:p w14:paraId="263B0AA0" w14:textId="77777777" w:rsidR="004F234F" w:rsidRPr="002B3D14" w:rsidRDefault="004F234F" w:rsidP="004F234F">
      <w:pPr>
        <w:jc w:val="both"/>
        <w:rPr>
          <w:rFonts w:ascii="Latin Modern Roman 10" w:hAnsi="Latin Modern Roman 10"/>
        </w:rPr>
      </w:pPr>
    </w:p>
    <w:p w14:paraId="3E762481" w14:textId="77777777" w:rsidR="004F234F" w:rsidRPr="002B3D14" w:rsidRDefault="004F234F">
      <w:pPr>
        <w:pStyle w:val="TOC1"/>
        <w:rPr>
          <w:rFonts w:ascii="Latin Modern Roman 10" w:eastAsiaTheme="minorEastAsia" w:hAnsi="Latin Modern Roman 10"/>
          <w:noProof/>
        </w:rPr>
      </w:pPr>
      <w:r w:rsidRPr="002B3D14">
        <w:rPr>
          <w:rFonts w:ascii="Latin Modern Roman 10" w:hAnsi="Latin Modern Roman 10"/>
        </w:rPr>
        <w:fldChar w:fldCharType="begin"/>
      </w:r>
      <w:r w:rsidRPr="002B3D14">
        <w:rPr>
          <w:rFonts w:ascii="Latin Modern Roman 10" w:hAnsi="Latin Modern Roman 10"/>
        </w:rPr>
        <w:instrText xml:space="preserve"> TOC \o "1-3" \h \z </w:instrText>
      </w:r>
      <w:r w:rsidRPr="002B3D14">
        <w:rPr>
          <w:rFonts w:ascii="Latin Modern Roman 10" w:hAnsi="Latin Modern Roman 10"/>
        </w:rPr>
        <w:fldChar w:fldCharType="separate"/>
      </w:r>
      <w:hyperlink w:anchor="_Toc506566596" w:history="1">
        <w:r w:rsidRPr="002B3D14">
          <w:rPr>
            <w:rStyle w:val="Hyperlink"/>
            <w:rFonts w:ascii="Latin Modern Roman 10" w:hAnsi="Latin Modern Roman 10"/>
            <w:noProof/>
          </w:rPr>
          <w:t>1 Introduction</w:t>
        </w:r>
        <w:r w:rsidRPr="002B3D14">
          <w:rPr>
            <w:rFonts w:ascii="Latin Modern Roman 10" w:hAnsi="Latin Modern Roman 10"/>
            <w:noProof/>
            <w:webHidden/>
          </w:rPr>
          <w:tab/>
        </w:r>
        <w:r w:rsidRPr="002B3D14">
          <w:rPr>
            <w:rFonts w:ascii="Latin Modern Roman 10" w:hAnsi="Latin Modern Roman 10"/>
            <w:noProof/>
            <w:webHidden/>
          </w:rPr>
          <w:fldChar w:fldCharType="begin"/>
        </w:r>
        <w:r w:rsidRPr="002B3D14">
          <w:rPr>
            <w:rFonts w:ascii="Latin Modern Roman 10" w:hAnsi="Latin Modern Roman 10"/>
            <w:noProof/>
            <w:webHidden/>
          </w:rPr>
          <w:instrText xml:space="preserve"> PAGEREF _Toc506566596 \h </w:instrText>
        </w:r>
        <w:r w:rsidRPr="002B3D14">
          <w:rPr>
            <w:rFonts w:ascii="Latin Modern Roman 10" w:hAnsi="Latin Modern Roman 10"/>
            <w:noProof/>
            <w:webHidden/>
          </w:rPr>
        </w:r>
        <w:r w:rsidRPr="002B3D14">
          <w:rPr>
            <w:rFonts w:ascii="Latin Modern Roman 10" w:hAnsi="Latin Modern Roman 10"/>
            <w:noProof/>
            <w:webHidden/>
          </w:rPr>
          <w:fldChar w:fldCharType="separate"/>
        </w:r>
        <w:r w:rsidRPr="002B3D14">
          <w:rPr>
            <w:rFonts w:ascii="Latin Modern Roman 10" w:hAnsi="Latin Modern Roman 10"/>
            <w:noProof/>
            <w:webHidden/>
          </w:rPr>
          <w:t>3</w:t>
        </w:r>
        <w:r w:rsidRPr="002B3D14">
          <w:rPr>
            <w:rFonts w:ascii="Latin Modern Roman 10" w:hAnsi="Latin Modern Roman 10"/>
            <w:noProof/>
            <w:webHidden/>
          </w:rPr>
          <w:fldChar w:fldCharType="end"/>
        </w:r>
      </w:hyperlink>
    </w:p>
    <w:p w14:paraId="556345A0" w14:textId="77777777" w:rsidR="004F234F" w:rsidRPr="002B3D14" w:rsidRDefault="00E43F00">
      <w:pPr>
        <w:pStyle w:val="TOC1"/>
        <w:rPr>
          <w:rFonts w:ascii="Latin Modern Roman 10" w:eastAsiaTheme="minorEastAsia" w:hAnsi="Latin Modern Roman 10"/>
          <w:noProof/>
        </w:rPr>
      </w:pPr>
      <w:hyperlink w:anchor="_Toc506566597" w:history="1">
        <w:r w:rsidR="004F234F" w:rsidRPr="002B3D14">
          <w:rPr>
            <w:rStyle w:val="Hyperlink"/>
            <w:rFonts w:ascii="Latin Modern Roman 10" w:hAnsi="Latin Modern Roman 10"/>
            <w:noProof/>
          </w:rPr>
          <w:t>2. Simple model for the risk of drone swarms</w:t>
        </w:r>
        <w:r w:rsidR="004F234F" w:rsidRPr="002B3D14">
          <w:rPr>
            <w:rFonts w:ascii="Latin Modern Roman 10" w:hAnsi="Latin Modern Roman 10"/>
            <w:noProof/>
            <w:webHidden/>
          </w:rPr>
          <w:tab/>
        </w:r>
        <w:r w:rsidR="004F234F" w:rsidRPr="002B3D14">
          <w:rPr>
            <w:rFonts w:ascii="Latin Modern Roman 10" w:hAnsi="Latin Modern Roman 10"/>
            <w:noProof/>
            <w:webHidden/>
          </w:rPr>
          <w:fldChar w:fldCharType="begin"/>
        </w:r>
        <w:r w:rsidR="004F234F" w:rsidRPr="002B3D14">
          <w:rPr>
            <w:rFonts w:ascii="Latin Modern Roman 10" w:hAnsi="Latin Modern Roman 10"/>
            <w:noProof/>
            <w:webHidden/>
          </w:rPr>
          <w:instrText xml:space="preserve"> PAGEREF _Toc506566597 \h </w:instrText>
        </w:r>
        <w:r w:rsidR="004F234F" w:rsidRPr="002B3D14">
          <w:rPr>
            <w:rFonts w:ascii="Latin Modern Roman 10" w:hAnsi="Latin Modern Roman 10"/>
            <w:noProof/>
            <w:webHidden/>
          </w:rPr>
        </w:r>
        <w:r w:rsidR="004F234F" w:rsidRPr="002B3D14">
          <w:rPr>
            <w:rFonts w:ascii="Latin Modern Roman 10" w:hAnsi="Latin Modern Roman 10"/>
            <w:noProof/>
            <w:webHidden/>
          </w:rPr>
          <w:fldChar w:fldCharType="separate"/>
        </w:r>
        <w:r w:rsidR="004F234F" w:rsidRPr="002B3D14">
          <w:rPr>
            <w:rFonts w:ascii="Latin Modern Roman 10" w:hAnsi="Latin Modern Roman 10"/>
            <w:noProof/>
            <w:webHidden/>
          </w:rPr>
          <w:t>3</w:t>
        </w:r>
        <w:r w:rsidR="004F234F" w:rsidRPr="002B3D14">
          <w:rPr>
            <w:rFonts w:ascii="Latin Modern Roman 10" w:hAnsi="Latin Modern Roman 10"/>
            <w:noProof/>
            <w:webHidden/>
          </w:rPr>
          <w:fldChar w:fldCharType="end"/>
        </w:r>
      </w:hyperlink>
    </w:p>
    <w:p w14:paraId="5C72E004" w14:textId="77777777" w:rsidR="004F234F" w:rsidRPr="002B3D14" w:rsidRDefault="00E43F00">
      <w:pPr>
        <w:pStyle w:val="TOC2"/>
        <w:tabs>
          <w:tab w:val="right" w:leader="dot" w:pos="9339"/>
        </w:tabs>
        <w:rPr>
          <w:rFonts w:ascii="Latin Modern Roman 10" w:eastAsiaTheme="minorEastAsia" w:hAnsi="Latin Modern Roman 10"/>
          <w:noProof/>
        </w:rPr>
      </w:pPr>
      <w:hyperlink w:anchor="_Toc506566598" w:history="1">
        <w:r w:rsidR="004F234F" w:rsidRPr="002B3D14">
          <w:rPr>
            <w:rStyle w:val="Hyperlink"/>
            <w:rFonts w:ascii="Latin Modern Roman 10" w:hAnsi="Latin Modern Roman 10"/>
            <w:noProof/>
          </w:rPr>
          <w:t>2.1 How many drones are necessary to kill everybody?</w:t>
        </w:r>
        <w:r w:rsidR="004F234F" w:rsidRPr="002B3D14">
          <w:rPr>
            <w:rFonts w:ascii="Latin Modern Roman 10" w:hAnsi="Latin Modern Roman 10"/>
            <w:noProof/>
            <w:webHidden/>
          </w:rPr>
          <w:tab/>
        </w:r>
        <w:r w:rsidR="004F234F" w:rsidRPr="002B3D14">
          <w:rPr>
            <w:rFonts w:ascii="Latin Modern Roman 10" w:hAnsi="Latin Modern Roman 10"/>
            <w:noProof/>
            <w:webHidden/>
          </w:rPr>
          <w:fldChar w:fldCharType="begin"/>
        </w:r>
        <w:r w:rsidR="004F234F" w:rsidRPr="002B3D14">
          <w:rPr>
            <w:rFonts w:ascii="Latin Modern Roman 10" w:hAnsi="Latin Modern Roman 10"/>
            <w:noProof/>
            <w:webHidden/>
          </w:rPr>
          <w:instrText xml:space="preserve"> PAGEREF _Toc506566598 \h </w:instrText>
        </w:r>
        <w:r w:rsidR="004F234F" w:rsidRPr="002B3D14">
          <w:rPr>
            <w:rFonts w:ascii="Latin Modern Roman 10" w:hAnsi="Latin Modern Roman 10"/>
            <w:noProof/>
            <w:webHidden/>
          </w:rPr>
        </w:r>
        <w:r w:rsidR="004F234F" w:rsidRPr="002B3D14">
          <w:rPr>
            <w:rFonts w:ascii="Latin Modern Roman 10" w:hAnsi="Latin Modern Roman 10"/>
            <w:noProof/>
            <w:webHidden/>
          </w:rPr>
          <w:fldChar w:fldCharType="separate"/>
        </w:r>
        <w:r w:rsidR="004F234F" w:rsidRPr="002B3D14">
          <w:rPr>
            <w:rFonts w:ascii="Latin Modern Roman 10" w:hAnsi="Latin Modern Roman 10"/>
            <w:noProof/>
            <w:webHidden/>
          </w:rPr>
          <w:t>3</w:t>
        </w:r>
        <w:r w:rsidR="004F234F" w:rsidRPr="002B3D14">
          <w:rPr>
            <w:rFonts w:ascii="Latin Modern Roman 10" w:hAnsi="Latin Modern Roman 10"/>
            <w:noProof/>
            <w:webHidden/>
          </w:rPr>
          <w:fldChar w:fldCharType="end"/>
        </w:r>
      </w:hyperlink>
    </w:p>
    <w:p w14:paraId="3E08F1F0" w14:textId="77777777" w:rsidR="004F234F" w:rsidRPr="002B3D14" w:rsidRDefault="00E43F00">
      <w:pPr>
        <w:pStyle w:val="TOC2"/>
        <w:tabs>
          <w:tab w:val="right" w:leader="dot" w:pos="9339"/>
        </w:tabs>
        <w:rPr>
          <w:rFonts w:ascii="Latin Modern Roman 10" w:eastAsiaTheme="minorEastAsia" w:hAnsi="Latin Modern Roman 10"/>
          <w:noProof/>
        </w:rPr>
      </w:pPr>
      <w:hyperlink w:anchor="_Toc506566599" w:history="1">
        <w:r w:rsidR="004F234F" w:rsidRPr="002B3D14">
          <w:rPr>
            <w:rStyle w:val="Hyperlink"/>
            <w:rFonts w:ascii="Latin Modern Roman 10" w:hAnsi="Latin Modern Roman 10"/>
            <w:noProof/>
          </w:rPr>
          <w:t>2.2 On-board AI systems</w:t>
        </w:r>
        <w:r w:rsidR="004F234F" w:rsidRPr="002B3D14">
          <w:rPr>
            <w:rFonts w:ascii="Latin Modern Roman 10" w:hAnsi="Latin Modern Roman 10"/>
            <w:noProof/>
            <w:webHidden/>
          </w:rPr>
          <w:tab/>
        </w:r>
        <w:r w:rsidR="004F234F" w:rsidRPr="002B3D14">
          <w:rPr>
            <w:rFonts w:ascii="Latin Modern Roman 10" w:hAnsi="Latin Modern Roman 10"/>
            <w:noProof/>
            <w:webHidden/>
          </w:rPr>
          <w:fldChar w:fldCharType="begin"/>
        </w:r>
        <w:r w:rsidR="004F234F" w:rsidRPr="002B3D14">
          <w:rPr>
            <w:rFonts w:ascii="Latin Modern Roman 10" w:hAnsi="Latin Modern Roman 10"/>
            <w:noProof/>
            <w:webHidden/>
          </w:rPr>
          <w:instrText xml:space="preserve"> PAGEREF _Toc506566599 \h </w:instrText>
        </w:r>
        <w:r w:rsidR="004F234F" w:rsidRPr="002B3D14">
          <w:rPr>
            <w:rFonts w:ascii="Latin Modern Roman 10" w:hAnsi="Latin Modern Roman 10"/>
            <w:noProof/>
            <w:webHidden/>
          </w:rPr>
        </w:r>
        <w:r w:rsidR="004F234F" w:rsidRPr="002B3D14">
          <w:rPr>
            <w:rFonts w:ascii="Latin Modern Roman 10" w:hAnsi="Latin Modern Roman 10"/>
            <w:noProof/>
            <w:webHidden/>
          </w:rPr>
          <w:fldChar w:fldCharType="separate"/>
        </w:r>
        <w:r w:rsidR="004F234F" w:rsidRPr="002B3D14">
          <w:rPr>
            <w:rFonts w:ascii="Latin Modern Roman 10" w:hAnsi="Latin Modern Roman 10"/>
            <w:noProof/>
            <w:webHidden/>
          </w:rPr>
          <w:t>4</w:t>
        </w:r>
        <w:r w:rsidR="004F234F" w:rsidRPr="002B3D14">
          <w:rPr>
            <w:rFonts w:ascii="Latin Modern Roman 10" w:hAnsi="Latin Modern Roman 10"/>
            <w:noProof/>
            <w:webHidden/>
          </w:rPr>
          <w:fldChar w:fldCharType="end"/>
        </w:r>
      </w:hyperlink>
    </w:p>
    <w:p w14:paraId="78366105" w14:textId="77777777" w:rsidR="004F234F" w:rsidRPr="002B3D14" w:rsidRDefault="00E43F00">
      <w:pPr>
        <w:pStyle w:val="TOC2"/>
        <w:tabs>
          <w:tab w:val="right" w:leader="dot" w:pos="9339"/>
        </w:tabs>
        <w:rPr>
          <w:rFonts w:ascii="Latin Modern Roman 10" w:eastAsiaTheme="minorEastAsia" w:hAnsi="Latin Modern Roman 10"/>
          <w:noProof/>
        </w:rPr>
      </w:pPr>
      <w:hyperlink w:anchor="_Toc506566600" w:history="1">
        <w:r w:rsidR="004F234F" w:rsidRPr="002B3D14">
          <w:rPr>
            <w:rStyle w:val="Hyperlink"/>
            <w:rFonts w:ascii="Latin Modern Roman 10" w:hAnsi="Latin Modern Roman 10"/>
            <w:noProof/>
          </w:rPr>
          <w:t>2.3 On-board weapons</w:t>
        </w:r>
        <w:r w:rsidR="004F234F" w:rsidRPr="002B3D14">
          <w:rPr>
            <w:rFonts w:ascii="Latin Modern Roman 10" w:hAnsi="Latin Modern Roman 10"/>
            <w:noProof/>
            <w:webHidden/>
          </w:rPr>
          <w:tab/>
        </w:r>
        <w:r w:rsidR="004F234F" w:rsidRPr="002B3D14">
          <w:rPr>
            <w:rFonts w:ascii="Latin Modern Roman 10" w:hAnsi="Latin Modern Roman 10"/>
            <w:noProof/>
            <w:webHidden/>
          </w:rPr>
          <w:fldChar w:fldCharType="begin"/>
        </w:r>
        <w:r w:rsidR="004F234F" w:rsidRPr="002B3D14">
          <w:rPr>
            <w:rFonts w:ascii="Latin Modern Roman 10" w:hAnsi="Latin Modern Roman 10"/>
            <w:noProof/>
            <w:webHidden/>
          </w:rPr>
          <w:instrText xml:space="preserve"> PAGEREF _Toc506566600 \h </w:instrText>
        </w:r>
        <w:r w:rsidR="004F234F" w:rsidRPr="002B3D14">
          <w:rPr>
            <w:rFonts w:ascii="Latin Modern Roman 10" w:hAnsi="Latin Modern Roman 10"/>
            <w:noProof/>
            <w:webHidden/>
          </w:rPr>
        </w:r>
        <w:r w:rsidR="004F234F" w:rsidRPr="002B3D14">
          <w:rPr>
            <w:rFonts w:ascii="Latin Modern Roman 10" w:hAnsi="Latin Modern Roman 10"/>
            <w:noProof/>
            <w:webHidden/>
          </w:rPr>
          <w:fldChar w:fldCharType="separate"/>
        </w:r>
        <w:r w:rsidR="004F234F" w:rsidRPr="002B3D14">
          <w:rPr>
            <w:rFonts w:ascii="Latin Modern Roman 10" w:hAnsi="Latin Modern Roman 10"/>
            <w:noProof/>
            <w:webHidden/>
          </w:rPr>
          <w:t>4</w:t>
        </w:r>
        <w:r w:rsidR="004F234F" w:rsidRPr="002B3D14">
          <w:rPr>
            <w:rFonts w:ascii="Latin Modern Roman 10" w:hAnsi="Latin Modern Roman 10"/>
            <w:noProof/>
            <w:webHidden/>
          </w:rPr>
          <w:fldChar w:fldCharType="end"/>
        </w:r>
      </w:hyperlink>
    </w:p>
    <w:p w14:paraId="5934FF0A" w14:textId="77777777" w:rsidR="004F234F" w:rsidRPr="002B3D14" w:rsidRDefault="00E43F00">
      <w:pPr>
        <w:pStyle w:val="TOC2"/>
        <w:tabs>
          <w:tab w:val="right" w:leader="dot" w:pos="9339"/>
        </w:tabs>
        <w:rPr>
          <w:rFonts w:ascii="Latin Modern Roman 10" w:eastAsiaTheme="minorEastAsia" w:hAnsi="Latin Modern Roman 10"/>
          <w:noProof/>
        </w:rPr>
      </w:pPr>
      <w:hyperlink w:anchor="_Toc506566601" w:history="1">
        <w:r w:rsidR="004F234F" w:rsidRPr="002B3D14">
          <w:rPr>
            <w:rStyle w:val="Hyperlink"/>
            <w:rFonts w:ascii="Latin Modern Roman 10" w:hAnsi="Latin Modern Roman 10"/>
            <w:noProof/>
          </w:rPr>
          <w:t>2.4 Larger range</w:t>
        </w:r>
        <w:r w:rsidR="004F234F" w:rsidRPr="002B3D14">
          <w:rPr>
            <w:rFonts w:ascii="Latin Modern Roman 10" w:hAnsi="Latin Modern Roman 10"/>
            <w:noProof/>
            <w:webHidden/>
          </w:rPr>
          <w:tab/>
        </w:r>
        <w:r w:rsidR="004F234F" w:rsidRPr="002B3D14">
          <w:rPr>
            <w:rFonts w:ascii="Latin Modern Roman 10" w:hAnsi="Latin Modern Roman 10"/>
            <w:noProof/>
            <w:webHidden/>
          </w:rPr>
          <w:fldChar w:fldCharType="begin"/>
        </w:r>
        <w:r w:rsidR="004F234F" w:rsidRPr="002B3D14">
          <w:rPr>
            <w:rFonts w:ascii="Latin Modern Roman 10" w:hAnsi="Latin Modern Roman 10"/>
            <w:noProof/>
            <w:webHidden/>
          </w:rPr>
          <w:instrText xml:space="preserve"> PAGEREF _Toc506566601 \h </w:instrText>
        </w:r>
        <w:r w:rsidR="004F234F" w:rsidRPr="002B3D14">
          <w:rPr>
            <w:rFonts w:ascii="Latin Modern Roman 10" w:hAnsi="Latin Modern Roman 10"/>
            <w:noProof/>
            <w:webHidden/>
          </w:rPr>
        </w:r>
        <w:r w:rsidR="004F234F" w:rsidRPr="002B3D14">
          <w:rPr>
            <w:rFonts w:ascii="Latin Modern Roman 10" w:hAnsi="Latin Modern Roman 10"/>
            <w:noProof/>
            <w:webHidden/>
          </w:rPr>
          <w:fldChar w:fldCharType="separate"/>
        </w:r>
        <w:r w:rsidR="004F234F" w:rsidRPr="002B3D14">
          <w:rPr>
            <w:rFonts w:ascii="Latin Modern Roman 10" w:hAnsi="Latin Modern Roman 10"/>
            <w:noProof/>
            <w:webHidden/>
          </w:rPr>
          <w:t>5</w:t>
        </w:r>
        <w:r w:rsidR="004F234F" w:rsidRPr="002B3D14">
          <w:rPr>
            <w:rFonts w:ascii="Latin Modern Roman 10" w:hAnsi="Latin Modern Roman 10"/>
            <w:noProof/>
            <w:webHidden/>
          </w:rPr>
          <w:fldChar w:fldCharType="end"/>
        </w:r>
      </w:hyperlink>
    </w:p>
    <w:p w14:paraId="61291725" w14:textId="77777777" w:rsidR="004F234F" w:rsidRPr="002B3D14" w:rsidRDefault="00E43F00">
      <w:pPr>
        <w:pStyle w:val="TOC2"/>
        <w:tabs>
          <w:tab w:val="right" w:leader="dot" w:pos="9339"/>
        </w:tabs>
        <w:rPr>
          <w:rFonts w:ascii="Latin Modern Roman 10" w:eastAsiaTheme="minorEastAsia" w:hAnsi="Latin Modern Roman 10"/>
          <w:noProof/>
        </w:rPr>
      </w:pPr>
      <w:hyperlink w:anchor="_Toc506566602" w:history="1">
        <w:r w:rsidR="004F234F" w:rsidRPr="002B3D14">
          <w:rPr>
            <w:rStyle w:val="Hyperlink"/>
            <w:rFonts w:ascii="Latin Modern Roman 10" w:hAnsi="Latin Modern Roman 10"/>
            <w:noProof/>
          </w:rPr>
          <w:t>2.5 Drone delivery systems</w:t>
        </w:r>
        <w:r w:rsidR="004F234F" w:rsidRPr="002B3D14">
          <w:rPr>
            <w:rFonts w:ascii="Latin Modern Roman 10" w:hAnsi="Latin Modern Roman 10"/>
            <w:noProof/>
            <w:webHidden/>
          </w:rPr>
          <w:tab/>
        </w:r>
        <w:r w:rsidR="004F234F" w:rsidRPr="002B3D14">
          <w:rPr>
            <w:rFonts w:ascii="Latin Modern Roman 10" w:hAnsi="Latin Modern Roman 10"/>
            <w:noProof/>
            <w:webHidden/>
          </w:rPr>
          <w:fldChar w:fldCharType="begin"/>
        </w:r>
        <w:r w:rsidR="004F234F" w:rsidRPr="002B3D14">
          <w:rPr>
            <w:rFonts w:ascii="Latin Modern Roman 10" w:hAnsi="Latin Modern Roman 10"/>
            <w:noProof/>
            <w:webHidden/>
          </w:rPr>
          <w:instrText xml:space="preserve"> PAGEREF _Toc506566602 \h </w:instrText>
        </w:r>
        <w:r w:rsidR="004F234F" w:rsidRPr="002B3D14">
          <w:rPr>
            <w:rFonts w:ascii="Latin Modern Roman 10" w:hAnsi="Latin Modern Roman 10"/>
            <w:noProof/>
            <w:webHidden/>
          </w:rPr>
        </w:r>
        <w:r w:rsidR="004F234F" w:rsidRPr="002B3D14">
          <w:rPr>
            <w:rFonts w:ascii="Latin Modern Roman 10" w:hAnsi="Latin Modern Roman 10"/>
            <w:noProof/>
            <w:webHidden/>
          </w:rPr>
          <w:fldChar w:fldCharType="separate"/>
        </w:r>
        <w:r w:rsidR="004F234F" w:rsidRPr="002B3D14">
          <w:rPr>
            <w:rFonts w:ascii="Latin Modern Roman 10" w:hAnsi="Latin Modern Roman 10"/>
            <w:noProof/>
            <w:webHidden/>
          </w:rPr>
          <w:t>5</w:t>
        </w:r>
        <w:r w:rsidR="004F234F" w:rsidRPr="002B3D14">
          <w:rPr>
            <w:rFonts w:ascii="Latin Modern Roman 10" w:hAnsi="Latin Modern Roman 10"/>
            <w:noProof/>
            <w:webHidden/>
          </w:rPr>
          <w:fldChar w:fldCharType="end"/>
        </w:r>
      </w:hyperlink>
    </w:p>
    <w:p w14:paraId="0069D198" w14:textId="77777777" w:rsidR="004F234F" w:rsidRPr="002B3D14" w:rsidRDefault="00E43F00">
      <w:pPr>
        <w:pStyle w:val="TOC2"/>
        <w:tabs>
          <w:tab w:val="right" w:leader="dot" w:pos="9339"/>
        </w:tabs>
        <w:rPr>
          <w:rFonts w:ascii="Latin Modern Roman 10" w:eastAsiaTheme="minorEastAsia" w:hAnsi="Latin Modern Roman 10"/>
          <w:noProof/>
        </w:rPr>
      </w:pPr>
      <w:hyperlink w:anchor="_Toc506566603" w:history="1">
        <w:r w:rsidR="004F234F" w:rsidRPr="002B3D14">
          <w:rPr>
            <w:rStyle w:val="Hyperlink"/>
            <w:rFonts w:ascii="Latin Modern Roman 10" w:hAnsi="Latin Modern Roman 10"/>
            <w:noProof/>
          </w:rPr>
          <w:t>2.6 Drone weight</w:t>
        </w:r>
        <w:r w:rsidR="004F234F" w:rsidRPr="002B3D14">
          <w:rPr>
            <w:rFonts w:ascii="Latin Modern Roman 10" w:hAnsi="Latin Modern Roman 10"/>
            <w:noProof/>
            <w:webHidden/>
          </w:rPr>
          <w:tab/>
        </w:r>
        <w:r w:rsidR="004F234F" w:rsidRPr="002B3D14">
          <w:rPr>
            <w:rFonts w:ascii="Latin Modern Roman 10" w:hAnsi="Latin Modern Roman 10"/>
            <w:noProof/>
            <w:webHidden/>
          </w:rPr>
          <w:fldChar w:fldCharType="begin"/>
        </w:r>
        <w:r w:rsidR="004F234F" w:rsidRPr="002B3D14">
          <w:rPr>
            <w:rFonts w:ascii="Latin Modern Roman 10" w:hAnsi="Latin Modern Roman 10"/>
            <w:noProof/>
            <w:webHidden/>
          </w:rPr>
          <w:instrText xml:space="preserve"> PAGEREF _Toc506566603 \h </w:instrText>
        </w:r>
        <w:r w:rsidR="004F234F" w:rsidRPr="002B3D14">
          <w:rPr>
            <w:rFonts w:ascii="Latin Modern Roman 10" w:hAnsi="Latin Modern Roman 10"/>
            <w:noProof/>
            <w:webHidden/>
          </w:rPr>
        </w:r>
        <w:r w:rsidR="004F234F" w:rsidRPr="002B3D14">
          <w:rPr>
            <w:rFonts w:ascii="Latin Modern Roman 10" w:hAnsi="Latin Modern Roman 10"/>
            <w:noProof/>
            <w:webHidden/>
          </w:rPr>
          <w:fldChar w:fldCharType="separate"/>
        </w:r>
        <w:r w:rsidR="004F234F" w:rsidRPr="002B3D14">
          <w:rPr>
            <w:rFonts w:ascii="Latin Modern Roman 10" w:hAnsi="Latin Modern Roman 10"/>
            <w:noProof/>
            <w:webHidden/>
          </w:rPr>
          <w:t>5</w:t>
        </w:r>
        <w:r w:rsidR="004F234F" w:rsidRPr="002B3D14">
          <w:rPr>
            <w:rFonts w:ascii="Latin Modern Roman 10" w:hAnsi="Latin Modern Roman 10"/>
            <w:noProof/>
            <w:webHidden/>
          </w:rPr>
          <w:fldChar w:fldCharType="end"/>
        </w:r>
      </w:hyperlink>
    </w:p>
    <w:p w14:paraId="769A5DF3" w14:textId="77777777" w:rsidR="004F234F" w:rsidRPr="002B3D14" w:rsidRDefault="00E43F00">
      <w:pPr>
        <w:pStyle w:val="TOC2"/>
        <w:tabs>
          <w:tab w:val="right" w:leader="dot" w:pos="9339"/>
        </w:tabs>
        <w:rPr>
          <w:rFonts w:ascii="Latin Modern Roman 10" w:eastAsiaTheme="minorEastAsia" w:hAnsi="Latin Modern Roman 10"/>
          <w:noProof/>
        </w:rPr>
      </w:pPr>
      <w:hyperlink w:anchor="_Toc506566604" w:history="1">
        <w:r w:rsidR="004F234F" w:rsidRPr="002B3D14">
          <w:rPr>
            <w:rStyle w:val="Hyperlink"/>
            <w:rFonts w:ascii="Latin Modern Roman 10" w:hAnsi="Latin Modern Roman 10"/>
            <w:noProof/>
          </w:rPr>
          <w:t>2.7 Price</w:t>
        </w:r>
        <w:r w:rsidR="004F234F" w:rsidRPr="002B3D14">
          <w:rPr>
            <w:rFonts w:ascii="Latin Modern Roman 10" w:hAnsi="Latin Modern Roman 10"/>
            <w:noProof/>
            <w:webHidden/>
          </w:rPr>
          <w:tab/>
        </w:r>
        <w:r w:rsidR="004F234F" w:rsidRPr="002B3D14">
          <w:rPr>
            <w:rFonts w:ascii="Latin Modern Roman 10" w:hAnsi="Latin Modern Roman 10"/>
            <w:noProof/>
            <w:webHidden/>
          </w:rPr>
          <w:fldChar w:fldCharType="begin"/>
        </w:r>
        <w:r w:rsidR="004F234F" w:rsidRPr="002B3D14">
          <w:rPr>
            <w:rFonts w:ascii="Latin Modern Roman 10" w:hAnsi="Latin Modern Roman 10"/>
            <w:noProof/>
            <w:webHidden/>
          </w:rPr>
          <w:instrText xml:space="preserve"> PAGEREF _Toc506566604 \h </w:instrText>
        </w:r>
        <w:r w:rsidR="004F234F" w:rsidRPr="002B3D14">
          <w:rPr>
            <w:rFonts w:ascii="Latin Modern Roman 10" w:hAnsi="Latin Modern Roman 10"/>
            <w:noProof/>
            <w:webHidden/>
          </w:rPr>
        </w:r>
        <w:r w:rsidR="004F234F" w:rsidRPr="002B3D14">
          <w:rPr>
            <w:rFonts w:ascii="Latin Modern Roman 10" w:hAnsi="Latin Modern Roman 10"/>
            <w:noProof/>
            <w:webHidden/>
          </w:rPr>
          <w:fldChar w:fldCharType="separate"/>
        </w:r>
        <w:r w:rsidR="004F234F" w:rsidRPr="002B3D14">
          <w:rPr>
            <w:rFonts w:ascii="Latin Modern Roman 10" w:hAnsi="Latin Modern Roman 10"/>
            <w:noProof/>
            <w:webHidden/>
          </w:rPr>
          <w:t>5</w:t>
        </w:r>
        <w:r w:rsidR="004F234F" w:rsidRPr="002B3D14">
          <w:rPr>
            <w:rFonts w:ascii="Latin Modern Roman 10" w:hAnsi="Latin Modern Roman 10"/>
            <w:noProof/>
            <w:webHidden/>
          </w:rPr>
          <w:fldChar w:fldCharType="end"/>
        </w:r>
      </w:hyperlink>
    </w:p>
    <w:p w14:paraId="1B133A27" w14:textId="77777777" w:rsidR="004F234F" w:rsidRPr="002B3D14" w:rsidRDefault="00E43F00">
      <w:pPr>
        <w:pStyle w:val="TOC2"/>
        <w:tabs>
          <w:tab w:val="right" w:leader="dot" w:pos="9339"/>
        </w:tabs>
        <w:rPr>
          <w:rFonts w:ascii="Latin Modern Roman 10" w:eastAsiaTheme="minorEastAsia" w:hAnsi="Latin Modern Roman 10"/>
          <w:noProof/>
        </w:rPr>
      </w:pPr>
      <w:hyperlink w:anchor="_Toc506566605" w:history="1">
        <w:r w:rsidR="004F234F" w:rsidRPr="002B3D14">
          <w:rPr>
            <w:rStyle w:val="Hyperlink"/>
            <w:rFonts w:ascii="Latin Modern Roman 10" w:hAnsi="Latin Modern Roman 10"/>
            <w:noProof/>
          </w:rPr>
          <w:t>2.8 Probability of drones overcoming defenses</w:t>
        </w:r>
        <w:r w:rsidR="004F234F" w:rsidRPr="002B3D14">
          <w:rPr>
            <w:rFonts w:ascii="Latin Modern Roman 10" w:hAnsi="Latin Modern Roman 10"/>
            <w:noProof/>
            <w:webHidden/>
          </w:rPr>
          <w:tab/>
        </w:r>
        <w:r w:rsidR="004F234F" w:rsidRPr="002B3D14">
          <w:rPr>
            <w:rFonts w:ascii="Latin Modern Roman 10" w:hAnsi="Latin Modern Roman 10"/>
            <w:noProof/>
            <w:webHidden/>
          </w:rPr>
          <w:fldChar w:fldCharType="begin"/>
        </w:r>
        <w:r w:rsidR="004F234F" w:rsidRPr="002B3D14">
          <w:rPr>
            <w:rFonts w:ascii="Latin Modern Roman 10" w:hAnsi="Latin Modern Roman 10"/>
            <w:noProof/>
            <w:webHidden/>
          </w:rPr>
          <w:instrText xml:space="preserve"> PAGEREF _Toc506566605 \h </w:instrText>
        </w:r>
        <w:r w:rsidR="004F234F" w:rsidRPr="002B3D14">
          <w:rPr>
            <w:rFonts w:ascii="Latin Modern Roman 10" w:hAnsi="Latin Modern Roman 10"/>
            <w:noProof/>
            <w:webHidden/>
          </w:rPr>
        </w:r>
        <w:r w:rsidR="004F234F" w:rsidRPr="002B3D14">
          <w:rPr>
            <w:rFonts w:ascii="Latin Modern Roman 10" w:hAnsi="Latin Modern Roman 10"/>
            <w:noProof/>
            <w:webHidden/>
          </w:rPr>
          <w:fldChar w:fldCharType="separate"/>
        </w:r>
        <w:r w:rsidR="004F234F" w:rsidRPr="002B3D14">
          <w:rPr>
            <w:rFonts w:ascii="Latin Modern Roman 10" w:hAnsi="Latin Modern Roman 10"/>
            <w:noProof/>
            <w:webHidden/>
          </w:rPr>
          <w:t>6</w:t>
        </w:r>
        <w:r w:rsidR="004F234F" w:rsidRPr="002B3D14">
          <w:rPr>
            <w:rFonts w:ascii="Latin Modern Roman 10" w:hAnsi="Latin Modern Roman 10"/>
            <w:noProof/>
            <w:webHidden/>
          </w:rPr>
          <w:fldChar w:fldCharType="end"/>
        </w:r>
      </w:hyperlink>
    </w:p>
    <w:p w14:paraId="4BAAAA3B" w14:textId="77777777" w:rsidR="004F234F" w:rsidRPr="002B3D14" w:rsidRDefault="00E43F00">
      <w:pPr>
        <w:pStyle w:val="TOC2"/>
        <w:tabs>
          <w:tab w:val="right" w:leader="dot" w:pos="9339"/>
        </w:tabs>
        <w:rPr>
          <w:rFonts w:ascii="Latin Modern Roman 10" w:eastAsiaTheme="minorEastAsia" w:hAnsi="Latin Modern Roman 10"/>
          <w:noProof/>
        </w:rPr>
      </w:pPr>
      <w:hyperlink w:anchor="_Toc506566606" w:history="1">
        <w:r w:rsidR="004F234F" w:rsidRPr="002B3D14">
          <w:rPr>
            <w:rStyle w:val="Hyperlink"/>
            <w:rFonts w:ascii="Latin Modern Roman 10" w:hAnsi="Latin Modern Roman 10"/>
            <w:noProof/>
          </w:rPr>
          <w:t>2.9 Duration of the independent operations</w:t>
        </w:r>
        <w:r w:rsidR="004F234F" w:rsidRPr="002B3D14">
          <w:rPr>
            <w:rFonts w:ascii="Latin Modern Roman 10" w:hAnsi="Latin Modern Roman 10"/>
            <w:noProof/>
            <w:webHidden/>
          </w:rPr>
          <w:tab/>
        </w:r>
        <w:r w:rsidR="004F234F" w:rsidRPr="002B3D14">
          <w:rPr>
            <w:rFonts w:ascii="Latin Modern Roman 10" w:hAnsi="Latin Modern Roman 10"/>
            <w:noProof/>
            <w:webHidden/>
          </w:rPr>
          <w:fldChar w:fldCharType="begin"/>
        </w:r>
        <w:r w:rsidR="004F234F" w:rsidRPr="002B3D14">
          <w:rPr>
            <w:rFonts w:ascii="Latin Modern Roman 10" w:hAnsi="Latin Modern Roman 10"/>
            <w:noProof/>
            <w:webHidden/>
          </w:rPr>
          <w:instrText xml:space="preserve"> PAGEREF _Toc506566606 \h </w:instrText>
        </w:r>
        <w:r w:rsidR="004F234F" w:rsidRPr="002B3D14">
          <w:rPr>
            <w:rFonts w:ascii="Latin Modern Roman 10" w:hAnsi="Latin Modern Roman 10"/>
            <w:noProof/>
            <w:webHidden/>
          </w:rPr>
        </w:r>
        <w:r w:rsidR="004F234F" w:rsidRPr="002B3D14">
          <w:rPr>
            <w:rFonts w:ascii="Latin Modern Roman 10" w:hAnsi="Latin Modern Roman 10"/>
            <w:noProof/>
            <w:webHidden/>
          </w:rPr>
          <w:fldChar w:fldCharType="separate"/>
        </w:r>
        <w:r w:rsidR="004F234F" w:rsidRPr="002B3D14">
          <w:rPr>
            <w:rFonts w:ascii="Latin Modern Roman 10" w:hAnsi="Latin Modern Roman 10"/>
            <w:noProof/>
            <w:webHidden/>
          </w:rPr>
          <w:t>6</w:t>
        </w:r>
        <w:r w:rsidR="004F234F" w:rsidRPr="002B3D14">
          <w:rPr>
            <w:rFonts w:ascii="Latin Modern Roman 10" w:hAnsi="Latin Modern Roman 10"/>
            <w:noProof/>
            <w:webHidden/>
          </w:rPr>
          <w:fldChar w:fldCharType="end"/>
        </w:r>
      </w:hyperlink>
    </w:p>
    <w:p w14:paraId="6D517EE2" w14:textId="77777777" w:rsidR="004F234F" w:rsidRPr="002B3D14" w:rsidRDefault="00E43F00">
      <w:pPr>
        <w:pStyle w:val="TOC1"/>
        <w:rPr>
          <w:rFonts w:ascii="Latin Modern Roman 10" w:eastAsiaTheme="minorEastAsia" w:hAnsi="Latin Modern Roman 10"/>
          <w:noProof/>
        </w:rPr>
      </w:pPr>
      <w:hyperlink w:anchor="_Toc506566607" w:history="1">
        <w:r w:rsidR="004F234F" w:rsidRPr="002B3D14">
          <w:rPr>
            <w:rStyle w:val="Hyperlink"/>
            <w:rFonts w:ascii="Latin Modern Roman 10" w:hAnsi="Latin Modern Roman 10"/>
            <w:noProof/>
          </w:rPr>
          <w:t>3. Situations in which an autonomous drone army could be created and implemented</w:t>
        </w:r>
        <w:r w:rsidR="004F234F" w:rsidRPr="002B3D14">
          <w:rPr>
            <w:rFonts w:ascii="Latin Modern Roman 10" w:hAnsi="Latin Modern Roman 10"/>
            <w:noProof/>
            <w:webHidden/>
          </w:rPr>
          <w:tab/>
        </w:r>
        <w:r w:rsidR="004F234F" w:rsidRPr="002B3D14">
          <w:rPr>
            <w:rFonts w:ascii="Latin Modern Roman 10" w:hAnsi="Latin Modern Roman 10"/>
            <w:noProof/>
            <w:webHidden/>
          </w:rPr>
          <w:fldChar w:fldCharType="begin"/>
        </w:r>
        <w:r w:rsidR="004F234F" w:rsidRPr="002B3D14">
          <w:rPr>
            <w:rFonts w:ascii="Latin Modern Roman 10" w:hAnsi="Latin Modern Roman 10"/>
            <w:noProof/>
            <w:webHidden/>
          </w:rPr>
          <w:instrText xml:space="preserve"> PAGEREF _Toc506566607 \h </w:instrText>
        </w:r>
        <w:r w:rsidR="004F234F" w:rsidRPr="002B3D14">
          <w:rPr>
            <w:rFonts w:ascii="Latin Modern Roman 10" w:hAnsi="Latin Modern Roman 10"/>
            <w:noProof/>
            <w:webHidden/>
          </w:rPr>
        </w:r>
        <w:r w:rsidR="004F234F" w:rsidRPr="002B3D14">
          <w:rPr>
            <w:rFonts w:ascii="Latin Modern Roman 10" w:hAnsi="Latin Modern Roman 10"/>
            <w:noProof/>
            <w:webHidden/>
          </w:rPr>
          <w:fldChar w:fldCharType="separate"/>
        </w:r>
        <w:r w:rsidR="004F234F" w:rsidRPr="002B3D14">
          <w:rPr>
            <w:rFonts w:ascii="Latin Modern Roman 10" w:hAnsi="Latin Modern Roman 10"/>
            <w:noProof/>
            <w:webHidden/>
          </w:rPr>
          <w:t>6</w:t>
        </w:r>
        <w:r w:rsidR="004F234F" w:rsidRPr="002B3D14">
          <w:rPr>
            <w:rFonts w:ascii="Latin Modern Roman 10" w:hAnsi="Latin Modern Roman 10"/>
            <w:noProof/>
            <w:webHidden/>
          </w:rPr>
          <w:fldChar w:fldCharType="end"/>
        </w:r>
      </w:hyperlink>
    </w:p>
    <w:p w14:paraId="6A7DA20E" w14:textId="77777777" w:rsidR="004F234F" w:rsidRPr="002B3D14" w:rsidRDefault="00E43F00">
      <w:pPr>
        <w:pStyle w:val="TOC2"/>
        <w:tabs>
          <w:tab w:val="right" w:leader="dot" w:pos="9339"/>
        </w:tabs>
        <w:rPr>
          <w:rFonts w:ascii="Latin Modern Roman 10" w:eastAsiaTheme="minorEastAsia" w:hAnsi="Latin Modern Roman 10"/>
          <w:noProof/>
        </w:rPr>
      </w:pPr>
      <w:hyperlink w:anchor="_Toc506566608" w:history="1">
        <w:r w:rsidR="004F234F" w:rsidRPr="002B3D14">
          <w:rPr>
            <w:rStyle w:val="Hyperlink"/>
            <w:rFonts w:ascii="Latin Modern Roman 10" w:hAnsi="Latin Modern Roman 10"/>
            <w:noProof/>
          </w:rPr>
          <w:t>3.1 Arms race and doomsday weapon</w:t>
        </w:r>
        <w:r w:rsidR="004F234F" w:rsidRPr="002B3D14">
          <w:rPr>
            <w:rFonts w:ascii="Latin Modern Roman 10" w:hAnsi="Latin Modern Roman 10"/>
            <w:noProof/>
            <w:webHidden/>
          </w:rPr>
          <w:tab/>
        </w:r>
        <w:r w:rsidR="004F234F" w:rsidRPr="002B3D14">
          <w:rPr>
            <w:rFonts w:ascii="Latin Modern Roman 10" w:hAnsi="Latin Modern Roman 10"/>
            <w:noProof/>
            <w:webHidden/>
          </w:rPr>
          <w:fldChar w:fldCharType="begin"/>
        </w:r>
        <w:r w:rsidR="004F234F" w:rsidRPr="002B3D14">
          <w:rPr>
            <w:rFonts w:ascii="Latin Modern Roman 10" w:hAnsi="Latin Modern Roman 10"/>
            <w:noProof/>
            <w:webHidden/>
          </w:rPr>
          <w:instrText xml:space="preserve"> PAGEREF _Toc506566608 \h </w:instrText>
        </w:r>
        <w:r w:rsidR="004F234F" w:rsidRPr="002B3D14">
          <w:rPr>
            <w:rFonts w:ascii="Latin Modern Roman 10" w:hAnsi="Latin Modern Roman 10"/>
            <w:noProof/>
            <w:webHidden/>
          </w:rPr>
        </w:r>
        <w:r w:rsidR="004F234F" w:rsidRPr="002B3D14">
          <w:rPr>
            <w:rFonts w:ascii="Latin Modern Roman 10" w:hAnsi="Latin Modern Roman 10"/>
            <w:noProof/>
            <w:webHidden/>
          </w:rPr>
          <w:fldChar w:fldCharType="separate"/>
        </w:r>
        <w:r w:rsidR="004F234F" w:rsidRPr="002B3D14">
          <w:rPr>
            <w:rFonts w:ascii="Latin Modern Roman 10" w:hAnsi="Latin Modern Roman 10"/>
            <w:noProof/>
            <w:webHidden/>
          </w:rPr>
          <w:t>7</w:t>
        </w:r>
        <w:r w:rsidR="004F234F" w:rsidRPr="002B3D14">
          <w:rPr>
            <w:rFonts w:ascii="Latin Modern Roman 10" w:hAnsi="Latin Modern Roman 10"/>
            <w:noProof/>
            <w:webHidden/>
          </w:rPr>
          <w:fldChar w:fldCharType="end"/>
        </w:r>
      </w:hyperlink>
    </w:p>
    <w:p w14:paraId="70BED9F6" w14:textId="77777777" w:rsidR="004F234F" w:rsidRPr="002B3D14" w:rsidRDefault="00E43F00">
      <w:pPr>
        <w:pStyle w:val="TOC2"/>
        <w:tabs>
          <w:tab w:val="right" w:leader="dot" w:pos="9339"/>
        </w:tabs>
        <w:rPr>
          <w:rFonts w:ascii="Latin Modern Roman 10" w:eastAsiaTheme="minorEastAsia" w:hAnsi="Latin Modern Roman 10"/>
          <w:noProof/>
        </w:rPr>
      </w:pPr>
      <w:hyperlink w:anchor="_Toc506566609" w:history="1">
        <w:r w:rsidR="004F234F" w:rsidRPr="002B3D14">
          <w:rPr>
            <w:rStyle w:val="Hyperlink"/>
            <w:rFonts w:ascii="Latin Modern Roman 10" w:hAnsi="Latin Modern Roman 10"/>
            <w:noProof/>
          </w:rPr>
          <w:t>3.2 World war</w:t>
        </w:r>
        <w:r w:rsidR="004F234F" w:rsidRPr="002B3D14">
          <w:rPr>
            <w:rFonts w:ascii="Latin Modern Roman 10" w:hAnsi="Latin Modern Roman 10"/>
            <w:noProof/>
            <w:webHidden/>
          </w:rPr>
          <w:tab/>
        </w:r>
        <w:r w:rsidR="004F234F" w:rsidRPr="002B3D14">
          <w:rPr>
            <w:rFonts w:ascii="Latin Modern Roman 10" w:hAnsi="Latin Modern Roman 10"/>
            <w:noProof/>
            <w:webHidden/>
          </w:rPr>
          <w:fldChar w:fldCharType="begin"/>
        </w:r>
        <w:r w:rsidR="004F234F" w:rsidRPr="002B3D14">
          <w:rPr>
            <w:rFonts w:ascii="Latin Modern Roman 10" w:hAnsi="Latin Modern Roman 10"/>
            <w:noProof/>
            <w:webHidden/>
          </w:rPr>
          <w:instrText xml:space="preserve"> PAGEREF _Toc506566609 \h </w:instrText>
        </w:r>
        <w:r w:rsidR="004F234F" w:rsidRPr="002B3D14">
          <w:rPr>
            <w:rFonts w:ascii="Latin Modern Roman 10" w:hAnsi="Latin Modern Roman 10"/>
            <w:noProof/>
            <w:webHidden/>
          </w:rPr>
        </w:r>
        <w:r w:rsidR="004F234F" w:rsidRPr="002B3D14">
          <w:rPr>
            <w:rFonts w:ascii="Latin Modern Roman 10" w:hAnsi="Latin Modern Roman 10"/>
            <w:noProof/>
            <w:webHidden/>
          </w:rPr>
          <w:fldChar w:fldCharType="separate"/>
        </w:r>
        <w:r w:rsidR="004F234F" w:rsidRPr="002B3D14">
          <w:rPr>
            <w:rFonts w:ascii="Latin Modern Roman 10" w:hAnsi="Latin Modern Roman 10"/>
            <w:noProof/>
            <w:webHidden/>
          </w:rPr>
          <w:t>7</w:t>
        </w:r>
        <w:r w:rsidR="004F234F" w:rsidRPr="002B3D14">
          <w:rPr>
            <w:rFonts w:ascii="Latin Modern Roman 10" w:hAnsi="Latin Modern Roman 10"/>
            <w:noProof/>
            <w:webHidden/>
          </w:rPr>
          <w:fldChar w:fldCharType="end"/>
        </w:r>
      </w:hyperlink>
    </w:p>
    <w:p w14:paraId="64BC9B44" w14:textId="77777777" w:rsidR="004F234F" w:rsidRPr="002B3D14" w:rsidRDefault="00E43F00">
      <w:pPr>
        <w:pStyle w:val="TOC2"/>
        <w:tabs>
          <w:tab w:val="right" w:leader="dot" w:pos="9339"/>
        </w:tabs>
        <w:rPr>
          <w:rFonts w:ascii="Latin Modern Roman 10" w:eastAsiaTheme="minorEastAsia" w:hAnsi="Latin Modern Roman 10"/>
          <w:noProof/>
        </w:rPr>
      </w:pPr>
      <w:hyperlink w:anchor="_Toc506566610" w:history="1">
        <w:r w:rsidR="004F234F" w:rsidRPr="002B3D14">
          <w:rPr>
            <w:rStyle w:val="Hyperlink"/>
            <w:rFonts w:ascii="Latin Modern Roman 10" w:hAnsi="Latin Modern Roman 10"/>
            <w:noProof/>
          </w:rPr>
          <w:t>3.3 Global failed state</w:t>
        </w:r>
        <w:r w:rsidR="004F234F" w:rsidRPr="002B3D14">
          <w:rPr>
            <w:rFonts w:ascii="Latin Modern Roman 10" w:hAnsi="Latin Modern Roman 10"/>
            <w:noProof/>
            <w:webHidden/>
          </w:rPr>
          <w:tab/>
        </w:r>
        <w:r w:rsidR="004F234F" w:rsidRPr="002B3D14">
          <w:rPr>
            <w:rFonts w:ascii="Latin Modern Roman 10" w:hAnsi="Latin Modern Roman 10"/>
            <w:noProof/>
            <w:webHidden/>
          </w:rPr>
          <w:fldChar w:fldCharType="begin"/>
        </w:r>
        <w:r w:rsidR="004F234F" w:rsidRPr="002B3D14">
          <w:rPr>
            <w:rFonts w:ascii="Latin Modern Roman 10" w:hAnsi="Latin Modern Roman 10"/>
            <w:noProof/>
            <w:webHidden/>
          </w:rPr>
          <w:instrText xml:space="preserve"> PAGEREF _Toc506566610 \h </w:instrText>
        </w:r>
        <w:r w:rsidR="004F234F" w:rsidRPr="002B3D14">
          <w:rPr>
            <w:rFonts w:ascii="Latin Modern Roman 10" w:hAnsi="Latin Modern Roman 10"/>
            <w:noProof/>
            <w:webHidden/>
          </w:rPr>
        </w:r>
        <w:r w:rsidR="004F234F" w:rsidRPr="002B3D14">
          <w:rPr>
            <w:rFonts w:ascii="Latin Modern Roman 10" w:hAnsi="Latin Modern Roman 10"/>
            <w:noProof/>
            <w:webHidden/>
          </w:rPr>
          <w:fldChar w:fldCharType="separate"/>
        </w:r>
        <w:r w:rsidR="004F234F" w:rsidRPr="002B3D14">
          <w:rPr>
            <w:rFonts w:ascii="Latin Modern Roman 10" w:hAnsi="Latin Modern Roman 10"/>
            <w:noProof/>
            <w:webHidden/>
          </w:rPr>
          <w:t>7</w:t>
        </w:r>
        <w:r w:rsidR="004F234F" w:rsidRPr="002B3D14">
          <w:rPr>
            <w:rFonts w:ascii="Latin Modern Roman 10" w:hAnsi="Latin Modern Roman 10"/>
            <w:noProof/>
            <w:webHidden/>
          </w:rPr>
          <w:fldChar w:fldCharType="end"/>
        </w:r>
      </w:hyperlink>
    </w:p>
    <w:p w14:paraId="329D64EF" w14:textId="77777777" w:rsidR="004F234F" w:rsidRPr="002B3D14" w:rsidRDefault="00E43F00">
      <w:pPr>
        <w:pStyle w:val="TOC2"/>
        <w:tabs>
          <w:tab w:val="right" w:leader="dot" w:pos="9339"/>
        </w:tabs>
        <w:rPr>
          <w:rFonts w:ascii="Latin Modern Roman 10" w:eastAsiaTheme="minorEastAsia" w:hAnsi="Latin Modern Roman 10"/>
          <w:noProof/>
        </w:rPr>
      </w:pPr>
      <w:hyperlink w:anchor="_Toc506566611" w:history="1">
        <w:r w:rsidR="004F234F" w:rsidRPr="002B3D14">
          <w:rPr>
            <w:rStyle w:val="Hyperlink"/>
            <w:rFonts w:ascii="Latin Modern Roman 10" w:hAnsi="Latin Modern Roman 10"/>
            <w:noProof/>
          </w:rPr>
          <w:t>3.4 Collateral damage</w:t>
        </w:r>
        <w:r w:rsidR="004F234F" w:rsidRPr="002B3D14">
          <w:rPr>
            <w:rFonts w:ascii="Latin Modern Roman 10" w:hAnsi="Latin Modern Roman 10"/>
            <w:noProof/>
            <w:webHidden/>
          </w:rPr>
          <w:tab/>
        </w:r>
        <w:r w:rsidR="004F234F" w:rsidRPr="002B3D14">
          <w:rPr>
            <w:rFonts w:ascii="Latin Modern Roman 10" w:hAnsi="Latin Modern Roman 10"/>
            <w:noProof/>
            <w:webHidden/>
          </w:rPr>
          <w:fldChar w:fldCharType="begin"/>
        </w:r>
        <w:r w:rsidR="004F234F" w:rsidRPr="002B3D14">
          <w:rPr>
            <w:rFonts w:ascii="Latin Modern Roman 10" w:hAnsi="Latin Modern Roman 10"/>
            <w:noProof/>
            <w:webHidden/>
          </w:rPr>
          <w:instrText xml:space="preserve"> PAGEREF _Toc506566611 \h </w:instrText>
        </w:r>
        <w:r w:rsidR="004F234F" w:rsidRPr="002B3D14">
          <w:rPr>
            <w:rFonts w:ascii="Latin Modern Roman 10" w:hAnsi="Latin Modern Roman 10"/>
            <w:noProof/>
            <w:webHidden/>
          </w:rPr>
        </w:r>
        <w:r w:rsidR="004F234F" w:rsidRPr="002B3D14">
          <w:rPr>
            <w:rFonts w:ascii="Latin Modern Roman 10" w:hAnsi="Latin Modern Roman 10"/>
            <w:noProof/>
            <w:webHidden/>
          </w:rPr>
          <w:fldChar w:fldCharType="separate"/>
        </w:r>
        <w:r w:rsidR="004F234F" w:rsidRPr="002B3D14">
          <w:rPr>
            <w:rFonts w:ascii="Latin Modern Roman 10" w:hAnsi="Latin Modern Roman 10"/>
            <w:noProof/>
            <w:webHidden/>
          </w:rPr>
          <w:t>7</w:t>
        </w:r>
        <w:r w:rsidR="004F234F" w:rsidRPr="002B3D14">
          <w:rPr>
            <w:rFonts w:ascii="Latin Modern Roman 10" w:hAnsi="Latin Modern Roman 10"/>
            <w:noProof/>
            <w:webHidden/>
          </w:rPr>
          <w:fldChar w:fldCharType="end"/>
        </w:r>
      </w:hyperlink>
    </w:p>
    <w:p w14:paraId="5B35E782" w14:textId="77777777" w:rsidR="004F234F" w:rsidRPr="002B3D14" w:rsidRDefault="00E43F00">
      <w:pPr>
        <w:pStyle w:val="TOC2"/>
        <w:tabs>
          <w:tab w:val="right" w:leader="dot" w:pos="9339"/>
        </w:tabs>
        <w:rPr>
          <w:rFonts w:ascii="Latin Modern Roman 10" w:eastAsiaTheme="minorEastAsia" w:hAnsi="Latin Modern Roman 10"/>
          <w:noProof/>
        </w:rPr>
      </w:pPr>
      <w:hyperlink w:anchor="_Toc506566612" w:history="1">
        <w:r w:rsidR="004F234F" w:rsidRPr="002B3D14">
          <w:rPr>
            <w:rStyle w:val="Hyperlink"/>
            <w:rFonts w:ascii="Latin Modern Roman 10" w:hAnsi="Latin Modern Roman 10"/>
            <w:noProof/>
          </w:rPr>
          <w:t>3.5 Terrorists states and individuals</w:t>
        </w:r>
        <w:r w:rsidR="004F234F" w:rsidRPr="002B3D14">
          <w:rPr>
            <w:rFonts w:ascii="Latin Modern Roman 10" w:hAnsi="Latin Modern Roman 10"/>
            <w:noProof/>
            <w:webHidden/>
          </w:rPr>
          <w:tab/>
        </w:r>
        <w:r w:rsidR="004F234F" w:rsidRPr="002B3D14">
          <w:rPr>
            <w:rFonts w:ascii="Latin Modern Roman 10" w:hAnsi="Latin Modern Roman 10"/>
            <w:noProof/>
            <w:webHidden/>
          </w:rPr>
          <w:fldChar w:fldCharType="begin"/>
        </w:r>
        <w:r w:rsidR="004F234F" w:rsidRPr="002B3D14">
          <w:rPr>
            <w:rFonts w:ascii="Latin Modern Roman 10" w:hAnsi="Latin Modern Roman 10"/>
            <w:noProof/>
            <w:webHidden/>
          </w:rPr>
          <w:instrText xml:space="preserve"> PAGEREF _Toc506566612 \h </w:instrText>
        </w:r>
        <w:r w:rsidR="004F234F" w:rsidRPr="002B3D14">
          <w:rPr>
            <w:rFonts w:ascii="Latin Modern Roman 10" w:hAnsi="Latin Modern Roman 10"/>
            <w:noProof/>
            <w:webHidden/>
          </w:rPr>
        </w:r>
        <w:r w:rsidR="004F234F" w:rsidRPr="002B3D14">
          <w:rPr>
            <w:rFonts w:ascii="Latin Modern Roman 10" w:hAnsi="Latin Modern Roman 10"/>
            <w:noProof/>
            <w:webHidden/>
          </w:rPr>
          <w:fldChar w:fldCharType="separate"/>
        </w:r>
        <w:r w:rsidR="004F234F" w:rsidRPr="002B3D14">
          <w:rPr>
            <w:rFonts w:ascii="Latin Modern Roman 10" w:hAnsi="Latin Modern Roman 10"/>
            <w:noProof/>
            <w:webHidden/>
          </w:rPr>
          <w:t>8</w:t>
        </w:r>
        <w:r w:rsidR="004F234F" w:rsidRPr="002B3D14">
          <w:rPr>
            <w:rFonts w:ascii="Latin Modern Roman 10" w:hAnsi="Latin Modern Roman 10"/>
            <w:noProof/>
            <w:webHidden/>
          </w:rPr>
          <w:fldChar w:fldCharType="end"/>
        </w:r>
      </w:hyperlink>
    </w:p>
    <w:p w14:paraId="3DFF5964" w14:textId="77777777" w:rsidR="004F234F" w:rsidRPr="002B3D14" w:rsidRDefault="00E43F00">
      <w:pPr>
        <w:pStyle w:val="TOC2"/>
        <w:tabs>
          <w:tab w:val="right" w:leader="dot" w:pos="9339"/>
        </w:tabs>
        <w:rPr>
          <w:rFonts w:ascii="Latin Modern Roman 10" w:eastAsiaTheme="minorEastAsia" w:hAnsi="Latin Modern Roman 10"/>
          <w:noProof/>
        </w:rPr>
      </w:pPr>
      <w:hyperlink w:anchor="_Toc506566613" w:history="1">
        <w:r w:rsidR="004F234F" w:rsidRPr="002B3D14">
          <w:rPr>
            <w:rStyle w:val="Hyperlink"/>
            <w:rFonts w:ascii="Latin Modern Roman 10" w:hAnsi="Latin Modern Roman 10"/>
            <w:noProof/>
          </w:rPr>
          <w:t>3.6 A robotic army is needed to consolidate global power</w:t>
        </w:r>
        <w:r w:rsidR="004F234F" w:rsidRPr="002B3D14">
          <w:rPr>
            <w:rFonts w:ascii="Latin Modern Roman 10" w:hAnsi="Latin Modern Roman 10"/>
            <w:noProof/>
            <w:webHidden/>
          </w:rPr>
          <w:tab/>
        </w:r>
        <w:r w:rsidR="004F234F" w:rsidRPr="002B3D14">
          <w:rPr>
            <w:rFonts w:ascii="Latin Modern Roman 10" w:hAnsi="Latin Modern Roman 10"/>
            <w:noProof/>
            <w:webHidden/>
          </w:rPr>
          <w:fldChar w:fldCharType="begin"/>
        </w:r>
        <w:r w:rsidR="004F234F" w:rsidRPr="002B3D14">
          <w:rPr>
            <w:rFonts w:ascii="Latin Modern Roman 10" w:hAnsi="Latin Modern Roman 10"/>
            <w:noProof/>
            <w:webHidden/>
          </w:rPr>
          <w:instrText xml:space="preserve"> PAGEREF _Toc506566613 \h </w:instrText>
        </w:r>
        <w:r w:rsidR="004F234F" w:rsidRPr="002B3D14">
          <w:rPr>
            <w:rFonts w:ascii="Latin Modern Roman 10" w:hAnsi="Latin Modern Roman 10"/>
            <w:noProof/>
            <w:webHidden/>
          </w:rPr>
        </w:r>
        <w:r w:rsidR="004F234F" w:rsidRPr="002B3D14">
          <w:rPr>
            <w:rFonts w:ascii="Latin Modern Roman 10" w:hAnsi="Latin Modern Roman 10"/>
            <w:noProof/>
            <w:webHidden/>
          </w:rPr>
          <w:fldChar w:fldCharType="separate"/>
        </w:r>
        <w:r w:rsidR="004F234F" w:rsidRPr="002B3D14">
          <w:rPr>
            <w:rFonts w:ascii="Latin Modern Roman 10" w:hAnsi="Latin Modern Roman 10"/>
            <w:noProof/>
            <w:webHidden/>
          </w:rPr>
          <w:t>8</w:t>
        </w:r>
        <w:r w:rsidR="004F234F" w:rsidRPr="002B3D14">
          <w:rPr>
            <w:rFonts w:ascii="Latin Modern Roman 10" w:hAnsi="Latin Modern Roman 10"/>
            <w:noProof/>
            <w:webHidden/>
          </w:rPr>
          <w:fldChar w:fldCharType="end"/>
        </w:r>
      </w:hyperlink>
    </w:p>
    <w:p w14:paraId="08153224" w14:textId="77777777" w:rsidR="004F234F" w:rsidRPr="002B3D14" w:rsidRDefault="00E43F00">
      <w:pPr>
        <w:pStyle w:val="TOC2"/>
        <w:tabs>
          <w:tab w:val="right" w:leader="dot" w:pos="9339"/>
        </w:tabs>
        <w:rPr>
          <w:rFonts w:ascii="Latin Modern Roman 10" w:eastAsiaTheme="minorEastAsia" w:hAnsi="Latin Modern Roman 10"/>
          <w:noProof/>
        </w:rPr>
      </w:pPr>
      <w:hyperlink w:anchor="_Toc506566614" w:history="1">
        <w:r w:rsidR="004F234F" w:rsidRPr="002B3D14">
          <w:rPr>
            <w:rStyle w:val="Hyperlink"/>
            <w:rFonts w:ascii="Latin Modern Roman 10" w:hAnsi="Latin Modern Roman 10"/>
            <w:noProof/>
          </w:rPr>
          <w:t>3.7 Cyberterrorists take control of robotic armies</w:t>
        </w:r>
        <w:r w:rsidR="004F234F" w:rsidRPr="002B3D14">
          <w:rPr>
            <w:rFonts w:ascii="Latin Modern Roman 10" w:hAnsi="Latin Modern Roman 10"/>
            <w:noProof/>
            <w:webHidden/>
          </w:rPr>
          <w:tab/>
        </w:r>
        <w:r w:rsidR="004F234F" w:rsidRPr="002B3D14">
          <w:rPr>
            <w:rFonts w:ascii="Latin Modern Roman 10" w:hAnsi="Latin Modern Roman 10"/>
            <w:noProof/>
            <w:webHidden/>
          </w:rPr>
          <w:fldChar w:fldCharType="begin"/>
        </w:r>
        <w:r w:rsidR="004F234F" w:rsidRPr="002B3D14">
          <w:rPr>
            <w:rFonts w:ascii="Latin Modern Roman 10" w:hAnsi="Latin Modern Roman 10"/>
            <w:noProof/>
            <w:webHidden/>
          </w:rPr>
          <w:instrText xml:space="preserve"> PAGEREF _Toc506566614 \h </w:instrText>
        </w:r>
        <w:r w:rsidR="004F234F" w:rsidRPr="002B3D14">
          <w:rPr>
            <w:rFonts w:ascii="Latin Modern Roman 10" w:hAnsi="Latin Modern Roman 10"/>
            <w:noProof/>
            <w:webHidden/>
          </w:rPr>
        </w:r>
        <w:r w:rsidR="004F234F" w:rsidRPr="002B3D14">
          <w:rPr>
            <w:rFonts w:ascii="Latin Modern Roman 10" w:hAnsi="Latin Modern Roman 10"/>
            <w:noProof/>
            <w:webHidden/>
          </w:rPr>
          <w:fldChar w:fldCharType="separate"/>
        </w:r>
        <w:r w:rsidR="004F234F" w:rsidRPr="002B3D14">
          <w:rPr>
            <w:rFonts w:ascii="Latin Modern Roman 10" w:hAnsi="Latin Modern Roman 10"/>
            <w:noProof/>
            <w:webHidden/>
          </w:rPr>
          <w:t>8</w:t>
        </w:r>
        <w:r w:rsidR="004F234F" w:rsidRPr="002B3D14">
          <w:rPr>
            <w:rFonts w:ascii="Latin Modern Roman 10" w:hAnsi="Latin Modern Roman 10"/>
            <w:noProof/>
            <w:webHidden/>
          </w:rPr>
          <w:fldChar w:fldCharType="end"/>
        </w:r>
      </w:hyperlink>
    </w:p>
    <w:p w14:paraId="30313644" w14:textId="77777777" w:rsidR="004F234F" w:rsidRPr="002B3D14" w:rsidRDefault="00E43F00">
      <w:pPr>
        <w:pStyle w:val="TOC2"/>
        <w:tabs>
          <w:tab w:val="right" w:leader="dot" w:pos="9339"/>
        </w:tabs>
        <w:rPr>
          <w:rFonts w:ascii="Latin Modern Roman 10" w:eastAsiaTheme="minorEastAsia" w:hAnsi="Latin Modern Roman 10"/>
          <w:noProof/>
        </w:rPr>
      </w:pPr>
      <w:hyperlink w:anchor="_Toc506566615" w:history="1">
        <w:r w:rsidR="004F234F" w:rsidRPr="002B3D14">
          <w:rPr>
            <w:rStyle w:val="Hyperlink"/>
            <w:rFonts w:ascii="Latin Modern Roman 10" w:hAnsi="Latin Modern Roman 10"/>
            <w:noProof/>
          </w:rPr>
          <w:t>3.8 More-advanced AI take over existing military robotic infrastructure</w:t>
        </w:r>
        <w:r w:rsidR="004F234F" w:rsidRPr="002B3D14">
          <w:rPr>
            <w:rFonts w:ascii="Latin Modern Roman 10" w:hAnsi="Latin Modern Roman 10"/>
            <w:noProof/>
            <w:webHidden/>
          </w:rPr>
          <w:tab/>
        </w:r>
        <w:r w:rsidR="004F234F" w:rsidRPr="002B3D14">
          <w:rPr>
            <w:rFonts w:ascii="Latin Modern Roman 10" w:hAnsi="Latin Modern Roman 10"/>
            <w:noProof/>
            <w:webHidden/>
          </w:rPr>
          <w:fldChar w:fldCharType="begin"/>
        </w:r>
        <w:r w:rsidR="004F234F" w:rsidRPr="002B3D14">
          <w:rPr>
            <w:rFonts w:ascii="Latin Modern Roman 10" w:hAnsi="Latin Modern Roman 10"/>
            <w:noProof/>
            <w:webHidden/>
          </w:rPr>
          <w:instrText xml:space="preserve"> PAGEREF _Toc506566615 \h </w:instrText>
        </w:r>
        <w:r w:rsidR="004F234F" w:rsidRPr="002B3D14">
          <w:rPr>
            <w:rFonts w:ascii="Latin Modern Roman 10" w:hAnsi="Latin Modern Roman 10"/>
            <w:noProof/>
            <w:webHidden/>
          </w:rPr>
        </w:r>
        <w:r w:rsidR="004F234F" w:rsidRPr="002B3D14">
          <w:rPr>
            <w:rFonts w:ascii="Latin Modern Roman 10" w:hAnsi="Latin Modern Roman 10"/>
            <w:noProof/>
            <w:webHidden/>
          </w:rPr>
          <w:fldChar w:fldCharType="separate"/>
        </w:r>
        <w:r w:rsidR="004F234F" w:rsidRPr="002B3D14">
          <w:rPr>
            <w:rFonts w:ascii="Latin Modern Roman 10" w:hAnsi="Latin Modern Roman 10"/>
            <w:noProof/>
            <w:webHidden/>
          </w:rPr>
          <w:t>8</w:t>
        </w:r>
        <w:r w:rsidR="004F234F" w:rsidRPr="002B3D14">
          <w:rPr>
            <w:rFonts w:ascii="Latin Modern Roman 10" w:hAnsi="Latin Modern Roman 10"/>
            <w:noProof/>
            <w:webHidden/>
          </w:rPr>
          <w:fldChar w:fldCharType="end"/>
        </w:r>
      </w:hyperlink>
    </w:p>
    <w:p w14:paraId="6AFBA877" w14:textId="77777777" w:rsidR="004F234F" w:rsidRPr="002B3D14" w:rsidRDefault="00E43F00">
      <w:pPr>
        <w:pStyle w:val="TOC2"/>
        <w:tabs>
          <w:tab w:val="right" w:leader="dot" w:pos="9339"/>
        </w:tabs>
        <w:rPr>
          <w:rFonts w:ascii="Latin Modern Roman 10" w:eastAsiaTheme="minorEastAsia" w:hAnsi="Latin Modern Roman 10"/>
          <w:noProof/>
        </w:rPr>
      </w:pPr>
      <w:hyperlink w:anchor="_Toc506566616" w:history="1">
        <w:r w:rsidR="004F234F" w:rsidRPr="002B3D14">
          <w:rPr>
            <w:rStyle w:val="Hyperlink"/>
            <w:rFonts w:ascii="Latin Modern Roman 10" w:hAnsi="Latin Modern Roman 10"/>
            <w:noProof/>
          </w:rPr>
          <w:t>3.9 The law of techno-humanitarian balance</w:t>
        </w:r>
        <w:r w:rsidR="004F234F" w:rsidRPr="002B3D14">
          <w:rPr>
            <w:rFonts w:ascii="Latin Modern Roman 10" w:hAnsi="Latin Modern Roman 10"/>
            <w:noProof/>
            <w:webHidden/>
          </w:rPr>
          <w:tab/>
        </w:r>
        <w:r w:rsidR="004F234F" w:rsidRPr="002B3D14">
          <w:rPr>
            <w:rFonts w:ascii="Latin Modern Roman 10" w:hAnsi="Latin Modern Roman 10"/>
            <w:noProof/>
            <w:webHidden/>
          </w:rPr>
          <w:fldChar w:fldCharType="begin"/>
        </w:r>
        <w:r w:rsidR="004F234F" w:rsidRPr="002B3D14">
          <w:rPr>
            <w:rFonts w:ascii="Latin Modern Roman 10" w:hAnsi="Latin Modern Roman 10"/>
            <w:noProof/>
            <w:webHidden/>
          </w:rPr>
          <w:instrText xml:space="preserve"> PAGEREF _Toc506566616 \h </w:instrText>
        </w:r>
        <w:r w:rsidR="004F234F" w:rsidRPr="002B3D14">
          <w:rPr>
            <w:rFonts w:ascii="Latin Modern Roman 10" w:hAnsi="Latin Modern Roman 10"/>
            <w:noProof/>
            <w:webHidden/>
          </w:rPr>
        </w:r>
        <w:r w:rsidR="004F234F" w:rsidRPr="002B3D14">
          <w:rPr>
            <w:rFonts w:ascii="Latin Modern Roman 10" w:hAnsi="Latin Modern Roman 10"/>
            <w:noProof/>
            <w:webHidden/>
          </w:rPr>
          <w:fldChar w:fldCharType="separate"/>
        </w:r>
        <w:r w:rsidR="004F234F" w:rsidRPr="002B3D14">
          <w:rPr>
            <w:rFonts w:ascii="Latin Modern Roman 10" w:hAnsi="Latin Modern Roman 10"/>
            <w:noProof/>
            <w:webHidden/>
          </w:rPr>
          <w:t>8</w:t>
        </w:r>
        <w:r w:rsidR="004F234F" w:rsidRPr="002B3D14">
          <w:rPr>
            <w:rFonts w:ascii="Latin Modern Roman 10" w:hAnsi="Latin Modern Roman 10"/>
            <w:noProof/>
            <w:webHidden/>
          </w:rPr>
          <w:fldChar w:fldCharType="end"/>
        </w:r>
      </w:hyperlink>
    </w:p>
    <w:p w14:paraId="537ACE4C" w14:textId="77777777" w:rsidR="004F234F" w:rsidRPr="002B3D14" w:rsidRDefault="00E43F00">
      <w:pPr>
        <w:pStyle w:val="TOC2"/>
        <w:tabs>
          <w:tab w:val="right" w:leader="dot" w:pos="9339"/>
        </w:tabs>
        <w:rPr>
          <w:rFonts w:ascii="Latin Modern Roman 10" w:eastAsiaTheme="minorEastAsia" w:hAnsi="Latin Modern Roman 10"/>
          <w:noProof/>
        </w:rPr>
      </w:pPr>
      <w:hyperlink w:anchor="_Toc506566617" w:history="1">
        <w:r w:rsidR="004F234F" w:rsidRPr="002B3D14">
          <w:rPr>
            <w:rStyle w:val="Hyperlink"/>
            <w:rFonts w:ascii="Latin Modern Roman 10" w:hAnsi="Latin Modern Roman 10"/>
            <w:noProof/>
          </w:rPr>
          <w:t>3.10 Small computational complexity of omnicide in the case of a standing robotic army</w:t>
        </w:r>
        <w:r w:rsidR="004F234F" w:rsidRPr="002B3D14">
          <w:rPr>
            <w:rFonts w:ascii="Latin Modern Roman 10" w:hAnsi="Latin Modern Roman 10"/>
            <w:noProof/>
            <w:webHidden/>
          </w:rPr>
          <w:tab/>
        </w:r>
        <w:r w:rsidR="004F234F" w:rsidRPr="002B3D14">
          <w:rPr>
            <w:rFonts w:ascii="Latin Modern Roman 10" w:hAnsi="Latin Modern Roman 10"/>
            <w:noProof/>
            <w:webHidden/>
          </w:rPr>
          <w:fldChar w:fldCharType="begin"/>
        </w:r>
        <w:r w:rsidR="004F234F" w:rsidRPr="002B3D14">
          <w:rPr>
            <w:rFonts w:ascii="Latin Modern Roman 10" w:hAnsi="Latin Modern Roman 10"/>
            <w:noProof/>
            <w:webHidden/>
          </w:rPr>
          <w:instrText xml:space="preserve"> PAGEREF _Toc506566617 \h </w:instrText>
        </w:r>
        <w:r w:rsidR="004F234F" w:rsidRPr="002B3D14">
          <w:rPr>
            <w:rFonts w:ascii="Latin Modern Roman 10" w:hAnsi="Latin Modern Roman 10"/>
            <w:noProof/>
            <w:webHidden/>
          </w:rPr>
        </w:r>
        <w:r w:rsidR="004F234F" w:rsidRPr="002B3D14">
          <w:rPr>
            <w:rFonts w:ascii="Latin Modern Roman 10" w:hAnsi="Latin Modern Roman 10"/>
            <w:noProof/>
            <w:webHidden/>
          </w:rPr>
          <w:fldChar w:fldCharType="separate"/>
        </w:r>
        <w:r w:rsidR="004F234F" w:rsidRPr="002B3D14">
          <w:rPr>
            <w:rFonts w:ascii="Latin Modern Roman 10" w:hAnsi="Latin Modern Roman 10"/>
            <w:noProof/>
            <w:webHidden/>
          </w:rPr>
          <w:t>9</w:t>
        </w:r>
        <w:r w:rsidR="004F234F" w:rsidRPr="002B3D14">
          <w:rPr>
            <w:rFonts w:ascii="Latin Modern Roman 10" w:hAnsi="Latin Modern Roman 10"/>
            <w:noProof/>
            <w:webHidden/>
          </w:rPr>
          <w:fldChar w:fldCharType="end"/>
        </w:r>
      </w:hyperlink>
    </w:p>
    <w:p w14:paraId="29491732" w14:textId="77777777" w:rsidR="004F234F" w:rsidRPr="002B3D14" w:rsidRDefault="00E43F00">
      <w:pPr>
        <w:pStyle w:val="TOC1"/>
        <w:rPr>
          <w:rFonts w:ascii="Latin Modern Roman 10" w:eastAsiaTheme="minorEastAsia" w:hAnsi="Latin Modern Roman 10"/>
          <w:noProof/>
        </w:rPr>
      </w:pPr>
      <w:hyperlink w:anchor="_Toc506566618" w:history="1">
        <w:r w:rsidR="004F234F" w:rsidRPr="002B3D14">
          <w:rPr>
            <w:rStyle w:val="Hyperlink"/>
            <w:rFonts w:ascii="Latin Modern Roman 10" w:hAnsi="Latin Modern Roman 10"/>
            <w:noProof/>
          </w:rPr>
          <w:t>4. Different methods of defense and protection</w:t>
        </w:r>
        <w:r w:rsidR="004F234F" w:rsidRPr="002B3D14">
          <w:rPr>
            <w:rFonts w:ascii="Latin Modern Roman 10" w:hAnsi="Latin Modern Roman 10"/>
            <w:noProof/>
            <w:webHidden/>
          </w:rPr>
          <w:tab/>
        </w:r>
        <w:r w:rsidR="004F234F" w:rsidRPr="002B3D14">
          <w:rPr>
            <w:rFonts w:ascii="Latin Modern Roman 10" w:hAnsi="Latin Modern Roman 10"/>
            <w:noProof/>
            <w:webHidden/>
          </w:rPr>
          <w:fldChar w:fldCharType="begin"/>
        </w:r>
        <w:r w:rsidR="004F234F" w:rsidRPr="002B3D14">
          <w:rPr>
            <w:rFonts w:ascii="Latin Modern Roman 10" w:hAnsi="Latin Modern Roman 10"/>
            <w:noProof/>
            <w:webHidden/>
          </w:rPr>
          <w:instrText xml:space="preserve"> PAGEREF _Toc506566618 \h </w:instrText>
        </w:r>
        <w:r w:rsidR="004F234F" w:rsidRPr="002B3D14">
          <w:rPr>
            <w:rFonts w:ascii="Latin Modern Roman 10" w:hAnsi="Latin Modern Roman 10"/>
            <w:noProof/>
            <w:webHidden/>
          </w:rPr>
        </w:r>
        <w:r w:rsidR="004F234F" w:rsidRPr="002B3D14">
          <w:rPr>
            <w:rFonts w:ascii="Latin Modern Roman 10" w:hAnsi="Latin Modern Roman 10"/>
            <w:noProof/>
            <w:webHidden/>
          </w:rPr>
          <w:fldChar w:fldCharType="separate"/>
        </w:r>
        <w:r w:rsidR="004F234F" w:rsidRPr="002B3D14">
          <w:rPr>
            <w:rFonts w:ascii="Latin Modern Roman 10" w:hAnsi="Latin Modern Roman 10"/>
            <w:noProof/>
            <w:webHidden/>
          </w:rPr>
          <w:t>9</w:t>
        </w:r>
        <w:r w:rsidR="004F234F" w:rsidRPr="002B3D14">
          <w:rPr>
            <w:rFonts w:ascii="Latin Modern Roman 10" w:hAnsi="Latin Modern Roman 10"/>
            <w:noProof/>
            <w:webHidden/>
          </w:rPr>
          <w:fldChar w:fldCharType="end"/>
        </w:r>
      </w:hyperlink>
    </w:p>
    <w:p w14:paraId="740BADFB" w14:textId="77777777" w:rsidR="004F234F" w:rsidRPr="002B3D14" w:rsidRDefault="00E43F00">
      <w:pPr>
        <w:pStyle w:val="TOC1"/>
        <w:rPr>
          <w:rFonts w:ascii="Latin Modern Roman 10" w:eastAsiaTheme="minorEastAsia" w:hAnsi="Latin Modern Roman 10"/>
          <w:noProof/>
        </w:rPr>
      </w:pPr>
      <w:hyperlink w:anchor="_Toc506566619" w:history="1">
        <w:r w:rsidR="004F234F" w:rsidRPr="002B3D14">
          <w:rPr>
            <w:rStyle w:val="Hyperlink"/>
            <w:rFonts w:ascii="Latin Modern Roman 10" w:hAnsi="Latin Modern Roman 10"/>
            <w:noProof/>
          </w:rPr>
          <w:t>5. Converting objections into necessary conditions</w:t>
        </w:r>
        <w:r w:rsidR="004F234F" w:rsidRPr="002B3D14">
          <w:rPr>
            <w:rFonts w:ascii="Latin Modern Roman 10" w:hAnsi="Latin Modern Roman 10"/>
            <w:noProof/>
            <w:webHidden/>
          </w:rPr>
          <w:tab/>
        </w:r>
        <w:r w:rsidR="004F234F" w:rsidRPr="002B3D14">
          <w:rPr>
            <w:rFonts w:ascii="Latin Modern Roman 10" w:hAnsi="Latin Modern Roman 10"/>
            <w:noProof/>
            <w:webHidden/>
          </w:rPr>
          <w:fldChar w:fldCharType="begin"/>
        </w:r>
        <w:r w:rsidR="004F234F" w:rsidRPr="002B3D14">
          <w:rPr>
            <w:rFonts w:ascii="Latin Modern Roman 10" w:hAnsi="Latin Modern Roman 10"/>
            <w:noProof/>
            <w:webHidden/>
          </w:rPr>
          <w:instrText xml:space="preserve"> PAGEREF _Toc506566619 \h </w:instrText>
        </w:r>
        <w:r w:rsidR="004F234F" w:rsidRPr="002B3D14">
          <w:rPr>
            <w:rFonts w:ascii="Latin Modern Roman 10" w:hAnsi="Latin Modern Roman 10"/>
            <w:noProof/>
            <w:webHidden/>
          </w:rPr>
        </w:r>
        <w:r w:rsidR="004F234F" w:rsidRPr="002B3D14">
          <w:rPr>
            <w:rFonts w:ascii="Latin Modern Roman 10" w:hAnsi="Latin Modern Roman 10"/>
            <w:noProof/>
            <w:webHidden/>
          </w:rPr>
          <w:fldChar w:fldCharType="separate"/>
        </w:r>
        <w:r w:rsidR="004F234F" w:rsidRPr="002B3D14">
          <w:rPr>
            <w:rFonts w:ascii="Latin Modern Roman 10" w:hAnsi="Latin Modern Roman 10"/>
            <w:noProof/>
            <w:webHidden/>
          </w:rPr>
          <w:t>10</w:t>
        </w:r>
        <w:r w:rsidR="004F234F" w:rsidRPr="002B3D14">
          <w:rPr>
            <w:rFonts w:ascii="Latin Modern Roman 10" w:hAnsi="Latin Modern Roman 10"/>
            <w:noProof/>
            <w:webHidden/>
          </w:rPr>
          <w:fldChar w:fldCharType="end"/>
        </w:r>
      </w:hyperlink>
    </w:p>
    <w:p w14:paraId="7F1E67B2" w14:textId="77777777" w:rsidR="004F234F" w:rsidRPr="002B3D14" w:rsidRDefault="00E43F00">
      <w:pPr>
        <w:pStyle w:val="TOC1"/>
        <w:rPr>
          <w:rFonts w:ascii="Latin Modern Roman 10" w:eastAsiaTheme="minorEastAsia" w:hAnsi="Latin Modern Roman 10"/>
          <w:noProof/>
        </w:rPr>
      </w:pPr>
      <w:hyperlink w:anchor="_Toc506566620" w:history="1">
        <w:r w:rsidR="004F234F" w:rsidRPr="002B3D14">
          <w:rPr>
            <w:rStyle w:val="Hyperlink"/>
            <w:rFonts w:ascii="Latin Modern Roman 10" w:hAnsi="Latin Modern Roman 10"/>
            <w:noProof/>
          </w:rPr>
          <w:t>6. Different types of military robots and future of military AI</w:t>
        </w:r>
        <w:r w:rsidR="004F234F" w:rsidRPr="002B3D14">
          <w:rPr>
            <w:rFonts w:ascii="Latin Modern Roman 10" w:hAnsi="Latin Modern Roman 10"/>
            <w:noProof/>
            <w:webHidden/>
          </w:rPr>
          <w:tab/>
        </w:r>
        <w:r w:rsidR="004F234F" w:rsidRPr="002B3D14">
          <w:rPr>
            <w:rFonts w:ascii="Latin Modern Roman 10" w:hAnsi="Latin Modern Roman 10"/>
            <w:noProof/>
            <w:webHidden/>
          </w:rPr>
          <w:fldChar w:fldCharType="begin"/>
        </w:r>
        <w:r w:rsidR="004F234F" w:rsidRPr="002B3D14">
          <w:rPr>
            <w:rFonts w:ascii="Latin Modern Roman 10" w:hAnsi="Latin Modern Roman 10"/>
            <w:noProof/>
            <w:webHidden/>
          </w:rPr>
          <w:instrText xml:space="preserve"> PAGEREF _Toc506566620 \h </w:instrText>
        </w:r>
        <w:r w:rsidR="004F234F" w:rsidRPr="002B3D14">
          <w:rPr>
            <w:rFonts w:ascii="Latin Modern Roman 10" w:hAnsi="Latin Modern Roman 10"/>
            <w:noProof/>
            <w:webHidden/>
          </w:rPr>
        </w:r>
        <w:r w:rsidR="004F234F" w:rsidRPr="002B3D14">
          <w:rPr>
            <w:rFonts w:ascii="Latin Modern Roman 10" w:hAnsi="Latin Modern Roman 10"/>
            <w:noProof/>
            <w:webHidden/>
          </w:rPr>
          <w:fldChar w:fldCharType="separate"/>
        </w:r>
        <w:r w:rsidR="004F234F" w:rsidRPr="002B3D14">
          <w:rPr>
            <w:rFonts w:ascii="Latin Modern Roman 10" w:hAnsi="Latin Modern Roman 10"/>
            <w:noProof/>
            <w:webHidden/>
          </w:rPr>
          <w:t>10</w:t>
        </w:r>
        <w:r w:rsidR="004F234F" w:rsidRPr="002B3D14">
          <w:rPr>
            <w:rFonts w:ascii="Latin Modern Roman 10" w:hAnsi="Latin Modern Roman 10"/>
            <w:noProof/>
            <w:webHidden/>
          </w:rPr>
          <w:fldChar w:fldCharType="end"/>
        </w:r>
      </w:hyperlink>
    </w:p>
    <w:p w14:paraId="4C7D1F0F" w14:textId="77777777" w:rsidR="004F234F" w:rsidRPr="002B3D14" w:rsidRDefault="00E43F00">
      <w:pPr>
        <w:pStyle w:val="TOC2"/>
        <w:tabs>
          <w:tab w:val="right" w:leader="dot" w:pos="9339"/>
        </w:tabs>
        <w:rPr>
          <w:rFonts w:ascii="Latin Modern Roman 10" w:eastAsiaTheme="minorEastAsia" w:hAnsi="Latin Modern Roman 10"/>
          <w:noProof/>
        </w:rPr>
      </w:pPr>
      <w:hyperlink w:anchor="_Toc506566621" w:history="1">
        <w:r w:rsidR="004F234F" w:rsidRPr="002B3D14">
          <w:rPr>
            <w:rStyle w:val="Hyperlink"/>
            <w:rFonts w:ascii="Latin Modern Roman 10" w:hAnsi="Latin Modern Roman 10"/>
            <w:noProof/>
          </w:rPr>
          <w:t>6.1 Military drone typology</w:t>
        </w:r>
        <w:r w:rsidR="004F234F" w:rsidRPr="002B3D14">
          <w:rPr>
            <w:rFonts w:ascii="Latin Modern Roman 10" w:hAnsi="Latin Modern Roman 10"/>
            <w:noProof/>
            <w:webHidden/>
          </w:rPr>
          <w:tab/>
        </w:r>
        <w:r w:rsidR="004F234F" w:rsidRPr="002B3D14">
          <w:rPr>
            <w:rFonts w:ascii="Latin Modern Roman 10" w:hAnsi="Latin Modern Roman 10"/>
            <w:noProof/>
            <w:webHidden/>
          </w:rPr>
          <w:fldChar w:fldCharType="begin"/>
        </w:r>
        <w:r w:rsidR="004F234F" w:rsidRPr="002B3D14">
          <w:rPr>
            <w:rFonts w:ascii="Latin Modern Roman 10" w:hAnsi="Latin Modern Roman 10"/>
            <w:noProof/>
            <w:webHidden/>
          </w:rPr>
          <w:instrText xml:space="preserve"> PAGEREF _Toc506566621 \h </w:instrText>
        </w:r>
        <w:r w:rsidR="004F234F" w:rsidRPr="002B3D14">
          <w:rPr>
            <w:rFonts w:ascii="Latin Modern Roman 10" w:hAnsi="Latin Modern Roman 10"/>
            <w:noProof/>
            <w:webHidden/>
          </w:rPr>
        </w:r>
        <w:r w:rsidR="004F234F" w:rsidRPr="002B3D14">
          <w:rPr>
            <w:rFonts w:ascii="Latin Modern Roman 10" w:hAnsi="Latin Modern Roman 10"/>
            <w:noProof/>
            <w:webHidden/>
          </w:rPr>
          <w:fldChar w:fldCharType="separate"/>
        </w:r>
        <w:r w:rsidR="004F234F" w:rsidRPr="002B3D14">
          <w:rPr>
            <w:rFonts w:ascii="Latin Modern Roman 10" w:hAnsi="Latin Modern Roman 10"/>
            <w:noProof/>
            <w:webHidden/>
          </w:rPr>
          <w:t>10</w:t>
        </w:r>
        <w:r w:rsidR="004F234F" w:rsidRPr="002B3D14">
          <w:rPr>
            <w:rFonts w:ascii="Latin Modern Roman 10" w:hAnsi="Latin Modern Roman 10"/>
            <w:noProof/>
            <w:webHidden/>
          </w:rPr>
          <w:fldChar w:fldCharType="end"/>
        </w:r>
      </w:hyperlink>
    </w:p>
    <w:p w14:paraId="771D64FA" w14:textId="77777777" w:rsidR="004F234F" w:rsidRPr="002B3D14" w:rsidRDefault="00E43F00">
      <w:pPr>
        <w:pStyle w:val="TOC2"/>
        <w:tabs>
          <w:tab w:val="right" w:leader="dot" w:pos="9339"/>
        </w:tabs>
        <w:rPr>
          <w:rFonts w:ascii="Latin Modern Roman 10" w:eastAsiaTheme="minorEastAsia" w:hAnsi="Latin Modern Roman 10"/>
          <w:noProof/>
        </w:rPr>
      </w:pPr>
      <w:hyperlink w:anchor="_Toc506566622" w:history="1">
        <w:r w:rsidR="004F234F" w:rsidRPr="002B3D14">
          <w:rPr>
            <w:rStyle w:val="Hyperlink"/>
            <w:rFonts w:ascii="Latin Modern Roman 10" w:hAnsi="Latin Modern Roman 10"/>
            <w:noProof/>
          </w:rPr>
          <w:t>6.2 Swarm intelligence power</w:t>
        </w:r>
        <w:r w:rsidR="004F234F" w:rsidRPr="002B3D14">
          <w:rPr>
            <w:rFonts w:ascii="Latin Modern Roman 10" w:hAnsi="Latin Modern Roman 10"/>
            <w:noProof/>
            <w:webHidden/>
          </w:rPr>
          <w:tab/>
        </w:r>
        <w:r w:rsidR="004F234F" w:rsidRPr="002B3D14">
          <w:rPr>
            <w:rFonts w:ascii="Latin Modern Roman 10" w:hAnsi="Latin Modern Roman 10"/>
            <w:noProof/>
            <w:webHidden/>
          </w:rPr>
          <w:fldChar w:fldCharType="begin"/>
        </w:r>
        <w:r w:rsidR="004F234F" w:rsidRPr="002B3D14">
          <w:rPr>
            <w:rFonts w:ascii="Latin Modern Roman 10" w:hAnsi="Latin Modern Roman 10"/>
            <w:noProof/>
            <w:webHidden/>
          </w:rPr>
          <w:instrText xml:space="preserve"> PAGEREF _Toc506566622 \h </w:instrText>
        </w:r>
        <w:r w:rsidR="004F234F" w:rsidRPr="002B3D14">
          <w:rPr>
            <w:rFonts w:ascii="Latin Modern Roman 10" w:hAnsi="Latin Modern Roman 10"/>
            <w:noProof/>
            <w:webHidden/>
          </w:rPr>
        </w:r>
        <w:r w:rsidR="004F234F" w:rsidRPr="002B3D14">
          <w:rPr>
            <w:rFonts w:ascii="Latin Modern Roman 10" w:hAnsi="Latin Modern Roman 10"/>
            <w:noProof/>
            <w:webHidden/>
          </w:rPr>
          <w:fldChar w:fldCharType="separate"/>
        </w:r>
        <w:r w:rsidR="004F234F" w:rsidRPr="002B3D14">
          <w:rPr>
            <w:rFonts w:ascii="Latin Modern Roman 10" w:hAnsi="Latin Modern Roman 10"/>
            <w:noProof/>
            <w:webHidden/>
          </w:rPr>
          <w:t>13</w:t>
        </w:r>
        <w:r w:rsidR="004F234F" w:rsidRPr="002B3D14">
          <w:rPr>
            <w:rFonts w:ascii="Latin Modern Roman 10" w:hAnsi="Latin Modern Roman 10"/>
            <w:noProof/>
            <w:webHidden/>
          </w:rPr>
          <w:fldChar w:fldCharType="end"/>
        </w:r>
      </w:hyperlink>
    </w:p>
    <w:p w14:paraId="3DB7C58E" w14:textId="77777777" w:rsidR="004F234F" w:rsidRPr="002B3D14" w:rsidRDefault="00E43F00">
      <w:pPr>
        <w:pStyle w:val="TOC2"/>
        <w:tabs>
          <w:tab w:val="right" w:leader="dot" w:pos="9339"/>
        </w:tabs>
        <w:rPr>
          <w:rFonts w:ascii="Latin Modern Roman 10" w:eastAsiaTheme="minorEastAsia" w:hAnsi="Latin Modern Roman 10"/>
          <w:noProof/>
        </w:rPr>
      </w:pPr>
      <w:hyperlink w:anchor="_Toc506566623" w:history="1">
        <w:r w:rsidR="004F234F" w:rsidRPr="002B3D14">
          <w:rPr>
            <w:rStyle w:val="Hyperlink"/>
            <w:rFonts w:ascii="Latin Modern Roman 10" w:hAnsi="Latin Modern Roman 10"/>
            <w:noProof/>
          </w:rPr>
          <w:t>6.3 New types of manufacturing enabled by narrow AI</w:t>
        </w:r>
        <w:r w:rsidR="004F234F" w:rsidRPr="002B3D14">
          <w:rPr>
            <w:rFonts w:ascii="Latin Modern Roman 10" w:hAnsi="Latin Modern Roman 10"/>
            <w:noProof/>
            <w:webHidden/>
          </w:rPr>
          <w:tab/>
        </w:r>
        <w:r w:rsidR="004F234F" w:rsidRPr="002B3D14">
          <w:rPr>
            <w:rFonts w:ascii="Latin Modern Roman 10" w:hAnsi="Latin Modern Roman 10"/>
            <w:noProof/>
            <w:webHidden/>
          </w:rPr>
          <w:fldChar w:fldCharType="begin"/>
        </w:r>
        <w:r w:rsidR="004F234F" w:rsidRPr="002B3D14">
          <w:rPr>
            <w:rFonts w:ascii="Latin Modern Roman 10" w:hAnsi="Latin Modern Roman 10"/>
            <w:noProof/>
            <w:webHidden/>
          </w:rPr>
          <w:instrText xml:space="preserve"> PAGEREF _Toc506566623 \h </w:instrText>
        </w:r>
        <w:r w:rsidR="004F234F" w:rsidRPr="002B3D14">
          <w:rPr>
            <w:rFonts w:ascii="Latin Modern Roman 10" w:hAnsi="Latin Modern Roman 10"/>
            <w:noProof/>
            <w:webHidden/>
          </w:rPr>
        </w:r>
        <w:r w:rsidR="004F234F" w:rsidRPr="002B3D14">
          <w:rPr>
            <w:rFonts w:ascii="Latin Modern Roman 10" w:hAnsi="Latin Modern Roman 10"/>
            <w:noProof/>
            <w:webHidden/>
          </w:rPr>
          <w:fldChar w:fldCharType="separate"/>
        </w:r>
        <w:r w:rsidR="004F234F" w:rsidRPr="002B3D14">
          <w:rPr>
            <w:rFonts w:ascii="Latin Modern Roman 10" w:hAnsi="Latin Modern Roman 10"/>
            <w:noProof/>
            <w:webHidden/>
          </w:rPr>
          <w:t>13</w:t>
        </w:r>
        <w:r w:rsidR="004F234F" w:rsidRPr="002B3D14">
          <w:rPr>
            <w:rFonts w:ascii="Latin Modern Roman 10" w:hAnsi="Latin Modern Roman 10"/>
            <w:noProof/>
            <w:webHidden/>
          </w:rPr>
          <w:fldChar w:fldCharType="end"/>
        </w:r>
      </w:hyperlink>
    </w:p>
    <w:p w14:paraId="4E22A071" w14:textId="77777777" w:rsidR="004F234F" w:rsidRPr="002B3D14" w:rsidRDefault="00E43F00">
      <w:pPr>
        <w:pStyle w:val="TOC2"/>
        <w:tabs>
          <w:tab w:val="right" w:leader="dot" w:pos="9339"/>
        </w:tabs>
        <w:rPr>
          <w:rFonts w:ascii="Latin Modern Roman 10" w:eastAsiaTheme="minorEastAsia" w:hAnsi="Latin Modern Roman 10"/>
          <w:noProof/>
        </w:rPr>
      </w:pPr>
      <w:hyperlink w:anchor="_Toc506566624" w:history="1">
        <w:r w:rsidR="004F234F" w:rsidRPr="002B3D14">
          <w:rPr>
            <w:rStyle w:val="Hyperlink"/>
            <w:rFonts w:ascii="Latin Modern Roman 10" w:hAnsi="Latin Modern Roman 10"/>
            <w:noProof/>
          </w:rPr>
          <w:t>6.4 Economies of scale for drone armies</w:t>
        </w:r>
        <w:r w:rsidR="004F234F" w:rsidRPr="002B3D14">
          <w:rPr>
            <w:rFonts w:ascii="Latin Modern Roman 10" w:hAnsi="Latin Modern Roman 10"/>
            <w:noProof/>
            <w:webHidden/>
          </w:rPr>
          <w:tab/>
        </w:r>
        <w:r w:rsidR="004F234F" w:rsidRPr="002B3D14">
          <w:rPr>
            <w:rFonts w:ascii="Latin Modern Roman 10" w:hAnsi="Latin Modern Roman 10"/>
            <w:noProof/>
            <w:webHidden/>
          </w:rPr>
          <w:fldChar w:fldCharType="begin"/>
        </w:r>
        <w:r w:rsidR="004F234F" w:rsidRPr="002B3D14">
          <w:rPr>
            <w:rFonts w:ascii="Latin Modern Roman 10" w:hAnsi="Latin Modern Roman 10"/>
            <w:noProof/>
            <w:webHidden/>
          </w:rPr>
          <w:instrText xml:space="preserve"> PAGEREF _Toc506566624 \h </w:instrText>
        </w:r>
        <w:r w:rsidR="004F234F" w:rsidRPr="002B3D14">
          <w:rPr>
            <w:rFonts w:ascii="Latin Modern Roman 10" w:hAnsi="Latin Modern Roman 10"/>
            <w:noProof/>
            <w:webHidden/>
          </w:rPr>
        </w:r>
        <w:r w:rsidR="004F234F" w:rsidRPr="002B3D14">
          <w:rPr>
            <w:rFonts w:ascii="Latin Modern Roman 10" w:hAnsi="Latin Modern Roman 10"/>
            <w:noProof/>
            <w:webHidden/>
          </w:rPr>
          <w:fldChar w:fldCharType="separate"/>
        </w:r>
        <w:r w:rsidR="004F234F" w:rsidRPr="002B3D14">
          <w:rPr>
            <w:rFonts w:ascii="Latin Modern Roman 10" w:hAnsi="Latin Modern Roman 10"/>
            <w:noProof/>
            <w:webHidden/>
          </w:rPr>
          <w:t>14</w:t>
        </w:r>
        <w:r w:rsidR="004F234F" w:rsidRPr="002B3D14">
          <w:rPr>
            <w:rFonts w:ascii="Latin Modern Roman 10" w:hAnsi="Latin Modern Roman 10"/>
            <w:noProof/>
            <w:webHidden/>
          </w:rPr>
          <w:fldChar w:fldCharType="end"/>
        </w:r>
      </w:hyperlink>
    </w:p>
    <w:p w14:paraId="2171F04F" w14:textId="77777777" w:rsidR="004F234F" w:rsidRPr="002B3D14" w:rsidRDefault="00E43F00">
      <w:pPr>
        <w:pStyle w:val="TOC2"/>
        <w:tabs>
          <w:tab w:val="right" w:leader="dot" w:pos="9339"/>
        </w:tabs>
        <w:rPr>
          <w:rFonts w:ascii="Latin Modern Roman 10" w:eastAsiaTheme="minorEastAsia" w:hAnsi="Latin Modern Roman 10"/>
          <w:noProof/>
        </w:rPr>
      </w:pPr>
      <w:hyperlink w:anchor="_Toc506566625" w:history="1">
        <w:r w:rsidR="004F234F" w:rsidRPr="002B3D14">
          <w:rPr>
            <w:rStyle w:val="Hyperlink"/>
            <w:rFonts w:ascii="Latin Modern Roman 10" w:hAnsi="Latin Modern Roman 10"/>
            <w:noProof/>
          </w:rPr>
          <w:t>6.5 Drones as a “cryptoweapon” and the unstable nature of a drone arms race</w:t>
        </w:r>
        <w:r w:rsidR="004F234F" w:rsidRPr="002B3D14">
          <w:rPr>
            <w:rFonts w:ascii="Latin Modern Roman 10" w:hAnsi="Latin Modern Roman 10"/>
            <w:noProof/>
            <w:webHidden/>
          </w:rPr>
          <w:tab/>
        </w:r>
        <w:r w:rsidR="004F234F" w:rsidRPr="002B3D14">
          <w:rPr>
            <w:rFonts w:ascii="Latin Modern Roman 10" w:hAnsi="Latin Modern Roman 10"/>
            <w:noProof/>
            <w:webHidden/>
          </w:rPr>
          <w:fldChar w:fldCharType="begin"/>
        </w:r>
        <w:r w:rsidR="004F234F" w:rsidRPr="002B3D14">
          <w:rPr>
            <w:rFonts w:ascii="Latin Modern Roman 10" w:hAnsi="Latin Modern Roman 10"/>
            <w:noProof/>
            <w:webHidden/>
          </w:rPr>
          <w:instrText xml:space="preserve"> PAGEREF _Toc506566625 \h </w:instrText>
        </w:r>
        <w:r w:rsidR="004F234F" w:rsidRPr="002B3D14">
          <w:rPr>
            <w:rFonts w:ascii="Latin Modern Roman 10" w:hAnsi="Latin Modern Roman 10"/>
            <w:noProof/>
            <w:webHidden/>
          </w:rPr>
        </w:r>
        <w:r w:rsidR="004F234F" w:rsidRPr="002B3D14">
          <w:rPr>
            <w:rFonts w:ascii="Latin Modern Roman 10" w:hAnsi="Latin Modern Roman 10"/>
            <w:noProof/>
            <w:webHidden/>
          </w:rPr>
          <w:fldChar w:fldCharType="separate"/>
        </w:r>
        <w:r w:rsidR="004F234F" w:rsidRPr="002B3D14">
          <w:rPr>
            <w:rFonts w:ascii="Latin Modern Roman 10" w:hAnsi="Latin Modern Roman 10"/>
            <w:noProof/>
            <w:webHidden/>
          </w:rPr>
          <w:t>14</w:t>
        </w:r>
        <w:r w:rsidR="004F234F" w:rsidRPr="002B3D14">
          <w:rPr>
            <w:rFonts w:ascii="Latin Modern Roman 10" w:hAnsi="Latin Modern Roman 10"/>
            <w:noProof/>
            <w:webHidden/>
          </w:rPr>
          <w:fldChar w:fldCharType="end"/>
        </w:r>
      </w:hyperlink>
    </w:p>
    <w:p w14:paraId="2B1CD7B3" w14:textId="77777777" w:rsidR="004F234F" w:rsidRPr="002B3D14" w:rsidRDefault="00E43F00">
      <w:pPr>
        <w:pStyle w:val="TOC1"/>
        <w:rPr>
          <w:rFonts w:ascii="Latin Modern Roman 10" w:eastAsiaTheme="minorEastAsia" w:hAnsi="Latin Modern Roman 10"/>
          <w:noProof/>
        </w:rPr>
      </w:pPr>
      <w:hyperlink w:anchor="_Toc506566626" w:history="1">
        <w:r w:rsidR="004F234F" w:rsidRPr="002B3D14">
          <w:rPr>
            <w:rStyle w:val="Hyperlink"/>
            <w:rFonts w:ascii="Latin Modern Roman 10" w:hAnsi="Latin Modern Roman 10"/>
            <w:noProof/>
          </w:rPr>
          <w:t>7. Assessment of the global catastrophic risk of military robotics</w:t>
        </w:r>
        <w:r w:rsidR="004F234F" w:rsidRPr="002B3D14">
          <w:rPr>
            <w:rFonts w:ascii="Latin Modern Roman 10" w:hAnsi="Latin Modern Roman 10"/>
            <w:noProof/>
            <w:webHidden/>
          </w:rPr>
          <w:tab/>
        </w:r>
        <w:r w:rsidR="004F234F" w:rsidRPr="002B3D14">
          <w:rPr>
            <w:rFonts w:ascii="Latin Modern Roman 10" w:hAnsi="Latin Modern Roman 10"/>
            <w:noProof/>
            <w:webHidden/>
          </w:rPr>
          <w:fldChar w:fldCharType="begin"/>
        </w:r>
        <w:r w:rsidR="004F234F" w:rsidRPr="002B3D14">
          <w:rPr>
            <w:rFonts w:ascii="Latin Modern Roman 10" w:hAnsi="Latin Modern Roman 10"/>
            <w:noProof/>
            <w:webHidden/>
          </w:rPr>
          <w:instrText xml:space="preserve"> PAGEREF _Toc506566626 \h </w:instrText>
        </w:r>
        <w:r w:rsidR="004F234F" w:rsidRPr="002B3D14">
          <w:rPr>
            <w:rFonts w:ascii="Latin Modern Roman 10" w:hAnsi="Latin Modern Roman 10"/>
            <w:noProof/>
            <w:webHidden/>
          </w:rPr>
        </w:r>
        <w:r w:rsidR="004F234F" w:rsidRPr="002B3D14">
          <w:rPr>
            <w:rFonts w:ascii="Latin Modern Roman 10" w:hAnsi="Latin Modern Roman 10"/>
            <w:noProof/>
            <w:webHidden/>
          </w:rPr>
          <w:fldChar w:fldCharType="separate"/>
        </w:r>
        <w:r w:rsidR="004F234F" w:rsidRPr="002B3D14">
          <w:rPr>
            <w:rFonts w:ascii="Latin Modern Roman 10" w:hAnsi="Latin Modern Roman 10"/>
            <w:noProof/>
            <w:webHidden/>
          </w:rPr>
          <w:t>14</w:t>
        </w:r>
        <w:r w:rsidR="004F234F" w:rsidRPr="002B3D14">
          <w:rPr>
            <w:rFonts w:ascii="Latin Modern Roman 10" w:hAnsi="Latin Modern Roman 10"/>
            <w:noProof/>
            <w:webHidden/>
          </w:rPr>
          <w:fldChar w:fldCharType="end"/>
        </w:r>
      </w:hyperlink>
    </w:p>
    <w:p w14:paraId="0C8BAF12" w14:textId="77777777" w:rsidR="004F234F" w:rsidRPr="002B3D14" w:rsidRDefault="00E43F00">
      <w:pPr>
        <w:pStyle w:val="TOC2"/>
        <w:tabs>
          <w:tab w:val="right" w:leader="dot" w:pos="9339"/>
        </w:tabs>
        <w:rPr>
          <w:rFonts w:ascii="Latin Modern Roman 10" w:eastAsiaTheme="minorEastAsia" w:hAnsi="Latin Modern Roman 10"/>
          <w:noProof/>
        </w:rPr>
      </w:pPr>
      <w:hyperlink w:anchor="_Toc506566627" w:history="1">
        <w:r w:rsidR="004F234F" w:rsidRPr="002B3D14">
          <w:rPr>
            <w:rStyle w:val="Hyperlink"/>
            <w:rFonts w:ascii="Latin Modern Roman 10" w:hAnsi="Latin Modern Roman 10"/>
            <w:noProof/>
          </w:rPr>
          <w:t>7.1 Future of the military AI</w:t>
        </w:r>
        <w:r w:rsidR="004F234F" w:rsidRPr="002B3D14">
          <w:rPr>
            <w:rFonts w:ascii="Latin Modern Roman 10" w:hAnsi="Latin Modern Roman 10"/>
            <w:noProof/>
            <w:webHidden/>
          </w:rPr>
          <w:tab/>
        </w:r>
        <w:r w:rsidR="004F234F" w:rsidRPr="002B3D14">
          <w:rPr>
            <w:rFonts w:ascii="Latin Modern Roman 10" w:hAnsi="Latin Modern Roman 10"/>
            <w:noProof/>
            <w:webHidden/>
          </w:rPr>
          <w:fldChar w:fldCharType="begin"/>
        </w:r>
        <w:r w:rsidR="004F234F" w:rsidRPr="002B3D14">
          <w:rPr>
            <w:rFonts w:ascii="Latin Modern Roman 10" w:hAnsi="Latin Modern Roman 10"/>
            <w:noProof/>
            <w:webHidden/>
          </w:rPr>
          <w:instrText xml:space="preserve"> PAGEREF _Toc506566627 \h </w:instrText>
        </w:r>
        <w:r w:rsidR="004F234F" w:rsidRPr="002B3D14">
          <w:rPr>
            <w:rFonts w:ascii="Latin Modern Roman 10" w:hAnsi="Latin Modern Roman 10"/>
            <w:noProof/>
            <w:webHidden/>
          </w:rPr>
        </w:r>
        <w:r w:rsidR="004F234F" w:rsidRPr="002B3D14">
          <w:rPr>
            <w:rFonts w:ascii="Latin Modern Roman 10" w:hAnsi="Latin Modern Roman 10"/>
            <w:noProof/>
            <w:webHidden/>
          </w:rPr>
          <w:fldChar w:fldCharType="separate"/>
        </w:r>
        <w:r w:rsidR="004F234F" w:rsidRPr="002B3D14">
          <w:rPr>
            <w:rFonts w:ascii="Latin Modern Roman 10" w:hAnsi="Latin Modern Roman 10"/>
            <w:noProof/>
            <w:webHidden/>
          </w:rPr>
          <w:t>14</w:t>
        </w:r>
        <w:r w:rsidR="004F234F" w:rsidRPr="002B3D14">
          <w:rPr>
            <w:rFonts w:ascii="Latin Modern Roman 10" w:hAnsi="Latin Modern Roman 10"/>
            <w:noProof/>
            <w:webHidden/>
          </w:rPr>
          <w:fldChar w:fldCharType="end"/>
        </w:r>
      </w:hyperlink>
    </w:p>
    <w:p w14:paraId="65C7EC20" w14:textId="77777777" w:rsidR="004F234F" w:rsidRPr="002B3D14" w:rsidRDefault="00E43F00">
      <w:pPr>
        <w:pStyle w:val="TOC2"/>
        <w:tabs>
          <w:tab w:val="right" w:leader="dot" w:pos="9339"/>
        </w:tabs>
        <w:rPr>
          <w:rFonts w:ascii="Latin Modern Roman 10" w:eastAsiaTheme="minorEastAsia" w:hAnsi="Latin Modern Roman 10"/>
          <w:noProof/>
        </w:rPr>
      </w:pPr>
      <w:hyperlink w:anchor="_Toc506566628" w:history="1">
        <w:r w:rsidR="004F234F" w:rsidRPr="002B3D14">
          <w:rPr>
            <w:rStyle w:val="Hyperlink"/>
            <w:rFonts w:ascii="Latin Modern Roman 10" w:hAnsi="Latin Modern Roman 10"/>
            <w:noProof/>
          </w:rPr>
          <w:t>7.2 Comparison with other weapons of mass destruction</w:t>
        </w:r>
        <w:r w:rsidR="004F234F" w:rsidRPr="002B3D14">
          <w:rPr>
            <w:rFonts w:ascii="Latin Modern Roman 10" w:hAnsi="Latin Modern Roman 10"/>
            <w:noProof/>
            <w:webHidden/>
          </w:rPr>
          <w:tab/>
        </w:r>
        <w:r w:rsidR="004F234F" w:rsidRPr="002B3D14">
          <w:rPr>
            <w:rFonts w:ascii="Latin Modern Roman 10" w:hAnsi="Latin Modern Roman 10"/>
            <w:noProof/>
            <w:webHidden/>
          </w:rPr>
          <w:fldChar w:fldCharType="begin"/>
        </w:r>
        <w:r w:rsidR="004F234F" w:rsidRPr="002B3D14">
          <w:rPr>
            <w:rFonts w:ascii="Latin Modern Roman 10" w:hAnsi="Latin Modern Roman 10"/>
            <w:noProof/>
            <w:webHidden/>
          </w:rPr>
          <w:instrText xml:space="preserve"> PAGEREF _Toc506566628 \h </w:instrText>
        </w:r>
        <w:r w:rsidR="004F234F" w:rsidRPr="002B3D14">
          <w:rPr>
            <w:rFonts w:ascii="Latin Modern Roman 10" w:hAnsi="Latin Modern Roman 10"/>
            <w:noProof/>
            <w:webHidden/>
          </w:rPr>
        </w:r>
        <w:r w:rsidR="004F234F" w:rsidRPr="002B3D14">
          <w:rPr>
            <w:rFonts w:ascii="Latin Modern Roman 10" w:hAnsi="Latin Modern Roman 10"/>
            <w:noProof/>
            <w:webHidden/>
          </w:rPr>
          <w:fldChar w:fldCharType="separate"/>
        </w:r>
        <w:r w:rsidR="004F234F" w:rsidRPr="002B3D14">
          <w:rPr>
            <w:rFonts w:ascii="Latin Modern Roman 10" w:hAnsi="Latin Modern Roman 10"/>
            <w:noProof/>
            <w:webHidden/>
          </w:rPr>
          <w:t>14</w:t>
        </w:r>
        <w:r w:rsidR="004F234F" w:rsidRPr="002B3D14">
          <w:rPr>
            <w:rFonts w:ascii="Latin Modern Roman 10" w:hAnsi="Latin Modern Roman 10"/>
            <w:noProof/>
            <w:webHidden/>
          </w:rPr>
          <w:fldChar w:fldCharType="end"/>
        </w:r>
      </w:hyperlink>
    </w:p>
    <w:p w14:paraId="41BA765F" w14:textId="77777777" w:rsidR="004F234F" w:rsidRPr="002B3D14" w:rsidRDefault="00E43F00">
      <w:pPr>
        <w:pStyle w:val="TOC2"/>
        <w:tabs>
          <w:tab w:val="right" w:leader="dot" w:pos="9339"/>
        </w:tabs>
        <w:rPr>
          <w:rFonts w:ascii="Latin Modern Roman 10" w:eastAsiaTheme="minorEastAsia" w:hAnsi="Latin Modern Roman 10"/>
          <w:noProof/>
        </w:rPr>
      </w:pPr>
      <w:hyperlink w:anchor="_Toc506566629" w:history="1">
        <w:r w:rsidR="004F234F" w:rsidRPr="002B3D14">
          <w:rPr>
            <w:rStyle w:val="Hyperlink"/>
            <w:rFonts w:ascii="Latin Modern Roman 10" w:hAnsi="Latin Modern Roman 10"/>
            <w:noProof/>
          </w:rPr>
          <w:t>7.3 Civilizational collapse or existential risk?</w:t>
        </w:r>
        <w:r w:rsidR="004F234F" w:rsidRPr="002B3D14">
          <w:rPr>
            <w:rFonts w:ascii="Latin Modern Roman 10" w:hAnsi="Latin Modern Roman 10"/>
            <w:noProof/>
            <w:webHidden/>
          </w:rPr>
          <w:tab/>
        </w:r>
        <w:r w:rsidR="004F234F" w:rsidRPr="002B3D14">
          <w:rPr>
            <w:rFonts w:ascii="Latin Modern Roman 10" w:hAnsi="Latin Modern Roman 10"/>
            <w:noProof/>
            <w:webHidden/>
          </w:rPr>
          <w:fldChar w:fldCharType="begin"/>
        </w:r>
        <w:r w:rsidR="004F234F" w:rsidRPr="002B3D14">
          <w:rPr>
            <w:rFonts w:ascii="Latin Modern Roman 10" w:hAnsi="Latin Modern Roman 10"/>
            <w:noProof/>
            <w:webHidden/>
          </w:rPr>
          <w:instrText xml:space="preserve"> PAGEREF _Toc506566629 \h </w:instrText>
        </w:r>
        <w:r w:rsidR="004F234F" w:rsidRPr="002B3D14">
          <w:rPr>
            <w:rFonts w:ascii="Latin Modern Roman 10" w:hAnsi="Latin Modern Roman 10"/>
            <w:noProof/>
            <w:webHidden/>
          </w:rPr>
        </w:r>
        <w:r w:rsidR="004F234F" w:rsidRPr="002B3D14">
          <w:rPr>
            <w:rFonts w:ascii="Latin Modern Roman 10" w:hAnsi="Latin Modern Roman 10"/>
            <w:noProof/>
            <w:webHidden/>
          </w:rPr>
          <w:fldChar w:fldCharType="separate"/>
        </w:r>
        <w:r w:rsidR="004F234F" w:rsidRPr="002B3D14">
          <w:rPr>
            <w:rFonts w:ascii="Latin Modern Roman 10" w:hAnsi="Latin Modern Roman 10"/>
            <w:noProof/>
            <w:webHidden/>
          </w:rPr>
          <w:t>15</w:t>
        </w:r>
        <w:r w:rsidR="004F234F" w:rsidRPr="002B3D14">
          <w:rPr>
            <w:rFonts w:ascii="Latin Modern Roman 10" w:hAnsi="Latin Modern Roman 10"/>
            <w:noProof/>
            <w:webHidden/>
          </w:rPr>
          <w:fldChar w:fldCharType="end"/>
        </w:r>
      </w:hyperlink>
    </w:p>
    <w:p w14:paraId="295BDFD2" w14:textId="77777777" w:rsidR="004F234F" w:rsidRPr="002B3D14" w:rsidRDefault="00E43F00">
      <w:pPr>
        <w:pStyle w:val="TOC2"/>
        <w:tabs>
          <w:tab w:val="right" w:leader="dot" w:pos="9339"/>
        </w:tabs>
        <w:rPr>
          <w:rFonts w:ascii="Latin Modern Roman 10" w:eastAsiaTheme="minorEastAsia" w:hAnsi="Latin Modern Roman 10"/>
          <w:noProof/>
        </w:rPr>
      </w:pPr>
      <w:hyperlink w:anchor="_Toc506566630" w:history="1">
        <w:r w:rsidR="004F234F" w:rsidRPr="002B3D14">
          <w:rPr>
            <w:rStyle w:val="Hyperlink"/>
            <w:rFonts w:ascii="Latin Modern Roman 10" w:hAnsi="Latin Modern Roman 10"/>
            <w:noProof/>
          </w:rPr>
          <w:t>7.4 What can be done?</w:t>
        </w:r>
        <w:r w:rsidR="004F234F" w:rsidRPr="002B3D14">
          <w:rPr>
            <w:rFonts w:ascii="Latin Modern Roman 10" w:hAnsi="Latin Modern Roman 10"/>
            <w:noProof/>
            <w:webHidden/>
          </w:rPr>
          <w:tab/>
        </w:r>
        <w:r w:rsidR="004F234F" w:rsidRPr="002B3D14">
          <w:rPr>
            <w:rFonts w:ascii="Latin Modern Roman 10" w:hAnsi="Latin Modern Roman 10"/>
            <w:noProof/>
            <w:webHidden/>
          </w:rPr>
          <w:fldChar w:fldCharType="begin"/>
        </w:r>
        <w:r w:rsidR="004F234F" w:rsidRPr="002B3D14">
          <w:rPr>
            <w:rFonts w:ascii="Latin Modern Roman 10" w:hAnsi="Latin Modern Roman 10"/>
            <w:noProof/>
            <w:webHidden/>
          </w:rPr>
          <w:instrText xml:space="preserve"> PAGEREF _Toc506566630 \h </w:instrText>
        </w:r>
        <w:r w:rsidR="004F234F" w:rsidRPr="002B3D14">
          <w:rPr>
            <w:rFonts w:ascii="Latin Modern Roman 10" w:hAnsi="Latin Modern Roman 10"/>
            <w:noProof/>
            <w:webHidden/>
          </w:rPr>
        </w:r>
        <w:r w:rsidR="004F234F" w:rsidRPr="002B3D14">
          <w:rPr>
            <w:rFonts w:ascii="Latin Modern Roman 10" w:hAnsi="Latin Modern Roman 10"/>
            <w:noProof/>
            <w:webHidden/>
          </w:rPr>
          <w:fldChar w:fldCharType="separate"/>
        </w:r>
        <w:r w:rsidR="004F234F" w:rsidRPr="002B3D14">
          <w:rPr>
            <w:rFonts w:ascii="Latin Modern Roman 10" w:hAnsi="Latin Modern Roman 10"/>
            <w:noProof/>
            <w:webHidden/>
          </w:rPr>
          <w:t>15</w:t>
        </w:r>
        <w:r w:rsidR="004F234F" w:rsidRPr="002B3D14">
          <w:rPr>
            <w:rFonts w:ascii="Latin Modern Roman 10" w:hAnsi="Latin Modern Roman 10"/>
            <w:noProof/>
            <w:webHidden/>
          </w:rPr>
          <w:fldChar w:fldCharType="end"/>
        </w:r>
      </w:hyperlink>
    </w:p>
    <w:p w14:paraId="44A655CD" w14:textId="77777777" w:rsidR="004F234F" w:rsidRPr="002B3D14" w:rsidRDefault="00E43F00">
      <w:pPr>
        <w:pStyle w:val="TOC1"/>
        <w:rPr>
          <w:rFonts w:ascii="Latin Modern Roman 10" w:eastAsiaTheme="minorEastAsia" w:hAnsi="Latin Modern Roman 10"/>
          <w:noProof/>
        </w:rPr>
      </w:pPr>
      <w:hyperlink w:anchor="_Toc506566631" w:history="1">
        <w:r w:rsidR="004F234F" w:rsidRPr="002B3D14">
          <w:rPr>
            <w:rStyle w:val="Hyperlink"/>
            <w:rFonts w:ascii="Latin Modern Roman 10" w:hAnsi="Latin Modern Roman 10"/>
            <w:noProof/>
          </w:rPr>
          <w:t>Conclusion</w:t>
        </w:r>
        <w:r w:rsidR="004F234F" w:rsidRPr="002B3D14">
          <w:rPr>
            <w:rFonts w:ascii="Latin Modern Roman 10" w:hAnsi="Latin Modern Roman 10"/>
            <w:noProof/>
            <w:webHidden/>
          </w:rPr>
          <w:tab/>
        </w:r>
        <w:r w:rsidR="004F234F" w:rsidRPr="002B3D14">
          <w:rPr>
            <w:rFonts w:ascii="Latin Modern Roman 10" w:hAnsi="Latin Modern Roman 10"/>
            <w:noProof/>
            <w:webHidden/>
          </w:rPr>
          <w:fldChar w:fldCharType="begin"/>
        </w:r>
        <w:r w:rsidR="004F234F" w:rsidRPr="002B3D14">
          <w:rPr>
            <w:rFonts w:ascii="Latin Modern Roman 10" w:hAnsi="Latin Modern Roman 10"/>
            <w:noProof/>
            <w:webHidden/>
          </w:rPr>
          <w:instrText xml:space="preserve"> PAGEREF _Toc506566631 \h </w:instrText>
        </w:r>
        <w:r w:rsidR="004F234F" w:rsidRPr="002B3D14">
          <w:rPr>
            <w:rFonts w:ascii="Latin Modern Roman 10" w:hAnsi="Latin Modern Roman 10"/>
            <w:noProof/>
            <w:webHidden/>
          </w:rPr>
        </w:r>
        <w:r w:rsidR="004F234F" w:rsidRPr="002B3D14">
          <w:rPr>
            <w:rFonts w:ascii="Latin Modern Roman 10" w:hAnsi="Latin Modern Roman 10"/>
            <w:noProof/>
            <w:webHidden/>
          </w:rPr>
          <w:fldChar w:fldCharType="separate"/>
        </w:r>
        <w:r w:rsidR="004F234F" w:rsidRPr="002B3D14">
          <w:rPr>
            <w:rFonts w:ascii="Latin Modern Roman 10" w:hAnsi="Latin Modern Roman 10"/>
            <w:noProof/>
            <w:webHidden/>
          </w:rPr>
          <w:t>15</w:t>
        </w:r>
        <w:r w:rsidR="004F234F" w:rsidRPr="002B3D14">
          <w:rPr>
            <w:rFonts w:ascii="Latin Modern Roman 10" w:hAnsi="Latin Modern Roman 10"/>
            <w:noProof/>
            <w:webHidden/>
          </w:rPr>
          <w:fldChar w:fldCharType="end"/>
        </w:r>
      </w:hyperlink>
    </w:p>
    <w:p w14:paraId="34640102" w14:textId="697276D0" w:rsidR="008F6442" w:rsidRPr="007B0FF8" w:rsidRDefault="004F234F" w:rsidP="007B0FF8">
      <w:pPr>
        <w:ind w:left="6521"/>
        <w:jc w:val="both"/>
        <w:rPr>
          <w:rFonts w:ascii="Latin Modern Roman 10" w:hAnsi="Latin Modern Roman 10"/>
        </w:rPr>
      </w:pPr>
      <w:r w:rsidRPr="002B3D14">
        <w:rPr>
          <w:rFonts w:ascii="Latin Modern Roman 10" w:hAnsi="Latin Modern Roman 10"/>
        </w:rPr>
        <w:fldChar w:fldCharType="end"/>
      </w:r>
      <w:bookmarkStart w:id="2" w:name="_Toc506566596"/>
      <w:r w:rsidR="008F6442" w:rsidRPr="002B3D14">
        <w:rPr>
          <w:rFonts w:ascii="Latin Modern Roman 10" w:hAnsi="Latin Modern Roman 10"/>
          <w:i/>
        </w:rPr>
        <w:t>Start</w:t>
      </w:r>
    </w:p>
    <w:p w14:paraId="7B877F84" w14:textId="77777777" w:rsidR="008F6442" w:rsidRPr="002B3D14" w:rsidRDefault="008F6442" w:rsidP="008F6442">
      <w:pPr>
        <w:ind w:left="5812" w:firstLine="720"/>
        <w:rPr>
          <w:rFonts w:ascii="Latin Modern Roman 10" w:hAnsi="Latin Modern Roman 10"/>
          <w:i/>
        </w:rPr>
      </w:pPr>
      <w:r w:rsidRPr="002B3D14">
        <w:rPr>
          <w:rFonts w:ascii="Latin Modern Roman 10" w:hAnsi="Latin Modern Roman 10"/>
          <w:i/>
        </w:rPr>
        <w:t>10 Find a human</w:t>
      </w:r>
    </w:p>
    <w:p w14:paraId="1833EA55" w14:textId="77777777" w:rsidR="008F6442" w:rsidRPr="002B3D14" w:rsidRDefault="008F6442" w:rsidP="008F6442">
      <w:pPr>
        <w:ind w:left="5812" w:firstLine="720"/>
        <w:rPr>
          <w:rFonts w:ascii="Latin Modern Roman 10" w:hAnsi="Latin Modern Roman 10"/>
          <w:i/>
        </w:rPr>
      </w:pPr>
      <w:r w:rsidRPr="002B3D14">
        <w:rPr>
          <w:rFonts w:ascii="Latin Modern Roman 10" w:hAnsi="Latin Modern Roman 10"/>
          <w:i/>
        </w:rPr>
        <w:t>20 Kill the human</w:t>
      </w:r>
    </w:p>
    <w:p w14:paraId="1AB190A1" w14:textId="77777777" w:rsidR="008F6442" w:rsidRPr="002B3D14" w:rsidRDefault="008F6442" w:rsidP="008F6442">
      <w:pPr>
        <w:ind w:left="5812" w:firstLine="720"/>
        <w:rPr>
          <w:rFonts w:ascii="Latin Modern Roman 10" w:hAnsi="Latin Modern Roman 10"/>
          <w:i/>
        </w:rPr>
      </w:pPr>
      <w:r w:rsidRPr="002B3D14">
        <w:rPr>
          <w:rFonts w:ascii="Latin Modern Roman 10" w:hAnsi="Latin Modern Roman 10"/>
          <w:i/>
        </w:rPr>
        <w:t>30 Repeat</w:t>
      </w:r>
    </w:p>
    <w:p w14:paraId="49980BB8" w14:textId="6C98A126" w:rsidR="008F6442" w:rsidRPr="002B3D14" w:rsidRDefault="008F6442" w:rsidP="008F6442">
      <w:pPr>
        <w:ind w:left="5812" w:firstLine="720"/>
        <w:rPr>
          <w:rFonts w:ascii="Latin Modern Roman 10" w:hAnsi="Latin Modern Roman 10"/>
          <w:i/>
        </w:rPr>
      </w:pPr>
      <w:r w:rsidRPr="002B3D14">
        <w:rPr>
          <w:rFonts w:ascii="Latin Modern Roman 10" w:hAnsi="Latin Modern Roman 10"/>
          <w:i/>
        </w:rPr>
        <w:t>End</w:t>
      </w:r>
    </w:p>
    <w:p w14:paraId="7FEEB577" w14:textId="379518D7" w:rsidR="00370FA8" w:rsidRPr="002B3D14" w:rsidRDefault="003F5B29" w:rsidP="00422E38">
      <w:pPr>
        <w:pStyle w:val="Heading1"/>
        <w:rPr>
          <w:rFonts w:ascii="Latin Modern Roman 10" w:hAnsi="Latin Modern Roman 10"/>
        </w:rPr>
      </w:pPr>
      <w:r w:rsidRPr="002B3D14">
        <w:rPr>
          <w:rFonts w:ascii="Latin Modern Roman 10" w:hAnsi="Latin Modern Roman 10"/>
        </w:rPr>
        <w:lastRenderedPageBreak/>
        <w:t xml:space="preserve">1 </w:t>
      </w:r>
      <w:r w:rsidR="00E353BF" w:rsidRPr="002B3D14">
        <w:rPr>
          <w:rFonts w:ascii="Latin Modern Roman 10" w:hAnsi="Latin Modern Roman 10"/>
        </w:rPr>
        <w:t>Introduction</w:t>
      </w:r>
      <w:bookmarkEnd w:id="1"/>
      <w:bookmarkEnd w:id="2"/>
    </w:p>
    <w:p w14:paraId="03B49670" w14:textId="1286D315" w:rsidR="00F41CF8" w:rsidRPr="002B3D14" w:rsidRDefault="00E353BF" w:rsidP="00E353BF">
      <w:pPr>
        <w:ind w:firstLine="720"/>
        <w:jc w:val="both"/>
        <w:rPr>
          <w:rFonts w:ascii="Latin Modern Roman 10" w:hAnsi="Latin Modern Roman 10"/>
        </w:rPr>
      </w:pPr>
      <w:r w:rsidRPr="002B3D14">
        <w:rPr>
          <w:rFonts w:ascii="Latin Modern Roman 10" w:hAnsi="Latin Modern Roman 10"/>
        </w:rPr>
        <w:t>In 2016</w:t>
      </w:r>
      <w:r w:rsidR="007C741D" w:rsidRPr="002B3D14">
        <w:rPr>
          <w:rFonts w:ascii="Latin Modern Roman 10" w:hAnsi="Latin Modern Roman 10"/>
        </w:rPr>
        <w:t xml:space="preserve">, </w:t>
      </w:r>
      <w:r w:rsidR="00386D4C" w:rsidRPr="002B3D14">
        <w:rPr>
          <w:rFonts w:ascii="Latin Modern Roman 10" w:hAnsi="Latin Modern Roman 10"/>
        </w:rPr>
        <w:t>hundreds</w:t>
      </w:r>
      <w:r w:rsidRPr="002B3D14">
        <w:rPr>
          <w:rFonts w:ascii="Latin Modern Roman 10" w:hAnsi="Latin Modern Roman 10"/>
        </w:rPr>
        <w:t xml:space="preserve"> scientists sign</w:t>
      </w:r>
      <w:r w:rsidR="00347BDE" w:rsidRPr="002B3D14">
        <w:rPr>
          <w:rFonts w:ascii="Latin Modern Roman 10" w:hAnsi="Latin Modern Roman 10"/>
        </w:rPr>
        <w:t>ed</w:t>
      </w:r>
      <w:r w:rsidRPr="002B3D14">
        <w:rPr>
          <w:rFonts w:ascii="Latin Modern Roman 10" w:hAnsi="Latin Modern Roman 10"/>
        </w:rPr>
        <w:t xml:space="preserve"> a letter against autonomous weapons</w:t>
      </w:r>
      <w:r w:rsidR="00386D4C" w:rsidRPr="002B3D14">
        <w:rPr>
          <w:rFonts w:ascii="Latin Modern Roman 10" w:hAnsi="Latin Modern Roman 10"/>
        </w:rPr>
        <w:t xml:space="preserve"> </w:t>
      </w:r>
      <w:r w:rsidR="00386D4C"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25v6vh73nv","properties":{"formattedCitation":"(Future of life insitute, 2017)","plainCitation":"(Future of life insitute, 2017)","noteIndex":0},"citationItems":[{"id":3391,"uris":["http://zotero.org/users/3736454/items/577WXB36"],"uri":["http://zotero.org/users/3736454/items/577WXB36"],"itemData":{"id":3391,"type":"webpage","title":"Open Letter on Autonomous Weapons","container-title":"Future of Life Institute","abstract":"This open letter was announced July 28 at the opening of the IJCAI 2015 conference on July 28. Journalists who wish to see the press release may contact Toby Walsh. Hosting, signature verification and list management are supported by FLI; for administrative questions about this letter, please contact Max Tegmark. Click here to see this …","URL":"https://futureoflife.org/open-letter-autonomous-weapons/","author":[{"family":"Future of life insitute","given":""}],"issued":{"date-parts":[["2017"]]},"accessed":{"date-parts":[["2017",11,4]]}}}],"schema":"https://github.com/citation-style-language/schema/raw/master/csl-citation.json"} </w:instrText>
      </w:r>
      <w:r w:rsidR="00386D4C" w:rsidRPr="002B3D14">
        <w:rPr>
          <w:rFonts w:ascii="Latin Modern Roman 10" w:hAnsi="Latin Modern Roman 10"/>
        </w:rPr>
        <w:fldChar w:fldCharType="separate"/>
      </w:r>
      <w:r w:rsidR="00386D4C" w:rsidRPr="002B3D14">
        <w:rPr>
          <w:rFonts w:ascii="Latin Modern Roman 10" w:hAnsi="Latin Modern Roman 10"/>
          <w:noProof/>
        </w:rPr>
        <w:t>(Future of life insitute, 2017)</w:t>
      </w:r>
      <w:r w:rsidR="00386D4C" w:rsidRPr="002B3D14">
        <w:rPr>
          <w:rFonts w:ascii="Latin Modern Roman 10" w:hAnsi="Latin Modern Roman 10"/>
        </w:rPr>
        <w:fldChar w:fldCharType="end"/>
      </w:r>
      <w:r w:rsidRPr="002B3D14">
        <w:rPr>
          <w:rFonts w:ascii="Latin Modern Roman 10" w:hAnsi="Latin Modern Roman 10"/>
        </w:rPr>
        <w:t>. In 2017</w:t>
      </w:r>
      <w:r w:rsidR="004046F4" w:rsidRPr="002B3D14">
        <w:rPr>
          <w:rFonts w:ascii="Latin Modern Roman 10" w:hAnsi="Latin Modern Roman 10"/>
        </w:rPr>
        <w:t>, The</w:t>
      </w:r>
      <w:r w:rsidRPr="002B3D14">
        <w:rPr>
          <w:rFonts w:ascii="Latin Modern Roman 10" w:hAnsi="Latin Modern Roman 10"/>
        </w:rPr>
        <w:t xml:space="preserve"> Future of </w:t>
      </w:r>
      <w:r w:rsidR="00347BDE" w:rsidRPr="002B3D14">
        <w:rPr>
          <w:rFonts w:ascii="Latin Modern Roman 10" w:hAnsi="Latin Modern Roman 10"/>
        </w:rPr>
        <w:t>Life</w:t>
      </w:r>
      <w:r w:rsidRPr="002B3D14">
        <w:rPr>
          <w:rFonts w:ascii="Latin Modern Roman 10" w:hAnsi="Latin Modern Roman 10"/>
        </w:rPr>
        <w:t xml:space="preserve"> </w:t>
      </w:r>
      <w:r w:rsidR="004046F4" w:rsidRPr="002B3D14">
        <w:rPr>
          <w:rFonts w:ascii="Latin Modern Roman 10" w:hAnsi="Latin Modern Roman 10"/>
        </w:rPr>
        <w:t xml:space="preserve">Institute </w:t>
      </w:r>
      <w:r w:rsidRPr="002B3D14">
        <w:rPr>
          <w:rFonts w:ascii="Latin Modern Roman 10" w:hAnsi="Latin Modern Roman 10"/>
        </w:rPr>
        <w:t>published a</w:t>
      </w:r>
      <w:r w:rsidR="00347BDE" w:rsidRPr="002B3D14">
        <w:rPr>
          <w:rFonts w:ascii="Latin Modern Roman 10" w:hAnsi="Latin Modern Roman 10"/>
        </w:rPr>
        <w:t xml:space="preserve"> fictional</w:t>
      </w:r>
      <w:r w:rsidRPr="002B3D14">
        <w:rPr>
          <w:rFonts w:ascii="Latin Modern Roman 10" w:hAnsi="Latin Modern Roman 10"/>
        </w:rPr>
        <w:t xml:space="preserve"> video</w:t>
      </w:r>
      <w:r w:rsidR="00612DC7" w:rsidRPr="002B3D14">
        <w:rPr>
          <w:rFonts w:ascii="Latin Modern Roman 10" w:hAnsi="Latin Modern Roman 10"/>
        </w:rPr>
        <w:t xml:space="preserve"> about “Slaughterbots”</w:t>
      </w:r>
      <w:r w:rsidR="00B011FB" w:rsidRPr="002B3D14">
        <w:rPr>
          <w:rFonts w:ascii="Latin Modern Roman 10" w:hAnsi="Latin Modern Roman 10"/>
        </w:rPr>
        <w:t xml:space="preserve"> </w:t>
      </w:r>
      <w:r w:rsidR="009414B1"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1u3ht1v7nv","properties":{"formattedCitation":"(Oberhaus, 2017)","plainCitation":"(Oberhaus, 2017)","noteIndex":0},"citationItems":[{"id":3516,"uris":["http://zotero.org/users/3736454/items/5U3PBX5N"],"uri":["http://zotero.org/users/3736454/items/5U3PBX5N"],"itemData":{"id":3516,"type":"webpage","title":"Watch ‘Slaughterbots,’ A Warning About the Future of Killer Bots","container-title":"Motherboard","abstract":"The Future of Life Institute channels ‘Black Mirror’ in its short film warning about the danger of autonomous killer robots.","URL":"https://motherboard.vice.com/en_us/article/9kqmy5/slaughterbots-autonomous-weapons-future-of-life","author":[{"family":"Oberhaus","given":"Daniel"}],"issued":{"date-parts":[["2017"]]},"accessed":{"date-parts":[["2017",12,17]]}}}],"schema":"https://github.com/citation-style-language/schema/raw/master/csl-citation.json"} </w:instrText>
      </w:r>
      <w:r w:rsidR="009414B1" w:rsidRPr="002B3D14">
        <w:rPr>
          <w:rFonts w:ascii="Latin Modern Roman 10" w:hAnsi="Latin Modern Roman 10"/>
        </w:rPr>
        <w:fldChar w:fldCharType="separate"/>
      </w:r>
      <w:r w:rsidR="00B011FB" w:rsidRPr="002B3D14">
        <w:rPr>
          <w:rFonts w:ascii="Latin Modern Roman 10" w:hAnsi="Latin Modern Roman 10"/>
          <w:noProof/>
        </w:rPr>
        <w:t>(Oberhaus, 2017)</w:t>
      </w:r>
      <w:r w:rsidR="009414B1" w:rsidRPr="002B3D14">
        <w:rPr>
          <w:rFonts w:ascii="Latin Modern Roman 10" w:hAnsi="Latin Modern Roman 10"/>
        </w:rPr>
        <w:fldChar w:fldCharType="end"/>
      </w:r>
      <w:r w:rsidR="00612DC7" w:rsidRPr="002B3D14">
        <w:rPr>
          <w:rFonts w:ascii="Latin Modern Roman 10" w:hAnsi="Latin Modern Roman 10"/>
        </w:rPr>
        <w:t>,</w:t>
      </w:r>
      <w:r w:rsidRPr="002B3D14">
        <w:rPr>
          <w:rFonts w:ascii="Latin Modern Roman 10" w:hAnsi="Latin Modern Roman 10"/>
        </w:rPr>
        <w:t xml:space="preserve"> </w:t>
      </w:r>
      <w:r w:rsidR="004046F4" w:rsidRPr="002B3D14">
        <w:rPr>
          <w:rFonts w:ascii="Latin Modern Roman 10" w:hAnsi="Latin Modern Roman 10"/>
        </w:rPr>
        <w:t xml:space="preserve">in which a </w:t>
      </w:r>
      <w:r w:rsidRPr="002B3D14">
        <w:rPr>
          <w:rFonts w:ascii="Latin Modern Roman 10" w:hAnsi="Latin Modern Roman 10"/>
        </w:rPr>
        <w:t>small drone weighing around 100</w:t>
      </w:r>
      <w:r w:rsidR="00F33EC3" w:rsidRPr="002B3D14">
        <w:rPr>
          <w:rFonts w:ascii="Latin Modern Roman 10" w:hAnsi="Latin Modern Roman 10"/>
        </w:rPr>
        <w:t xml:space="preserve"> </w:t>
      </w:r>
      <w:r w:rsidRPr="002B3D14">
        <w:rPr>
          <w:rFonts w:ascii="Latin Modern Roman 10" w:hAnsi="Latin Modern Roman 10"/>
        </w:rPr>
        <w:t xml:space="preserve">g was able to identify </w:t>
      </w:r>
      <w:r w:rsidR="00F33EC3" w:rsidRPr="002B3D14">
        <w:rPr>
          <w:rFonts w:ascii="Latin Modern Roman 10" w:hAnsi="Latin Modern Roman 10"/>
        </w:rPr>
        <w:t xml:space="preserve">a specific </w:t>
      </w:r>
      <w:r w:rsidRPr="002B3D14">
        <w:rPr>
          <w:rFonts w:ascii="Latin Modern Roman 10" w:hAnsi="Latin Modern Roman 10"/>
        </w:rPr>
        <w:t>human being</w:t>
      </w:r>
      <w:r w:rsidR="004046F4" w:rsidRPr="002B3D14">
        <w:rPr>
          <w:rFonts w:ascii="Latin Modern Roman 10" w:hAnsi="Latin Modern Roman 10"/>
        </w:rPr>
        <w:t>,</w:t>
      </w:r>
      <w:r w:rsidRPr="002B3D14">
        <w:rPr>
          <w:rFonts w:ascii="Latin Modern Roman 10" w:hAnsi="Latin Modern Roman 10"/>
        </w:rPr>
        <w:t xml:space="preserve"> attach itself to his head</w:t>
      </w:r>
      <w:r w:rsidR="004046F4" w:rsidRPr="002B3D14">
        <w:rPr>
          <w:rFonts w:ascii="Latin Modern Roman 10" w:hAnsi="Latin Modern Roman 10"/>
        </w:rPr>
        <w:t>,</w:t>
      </w:r>
      <w:r w:rsidRPr="002B3D14">
        <w:rPr>
          <w:rFonts w:ascii="Latin Modern Roman 10" w:hAnsi="Latin Modern Roman 10"/>
        </w:rPr>
        <w:t xml:space="preserve"> and explode, killing </w:t>
      </w:r>
      <w:r w:rsidR="004046F4" w:rsidRPr="002B3D14">
        <w:rPr>
          <w:rFonts w:ascii="Latin Modern Roman 10" w:hAnsi="Latin Modern Roman 10"/>
        </w:rPr>
        <w:t>him</w:t>
      </w:r>
      <w:r w:rsidRPr="002B3D14">
        <w:rPr>
          <w:rFonts w:ascii="Latin Modern Roman 10" w:hAnsi="Latin Modern Roman 10"/>
        </w:rPr>
        <w:t xml:space="preserve">. Later in the video a group of terrorists attacked </w:t>
      </w:r>
      <w:r w:rsidR="001E06B7" w:rsidRPr="002B3D14">
        <w:rPr>
          <w:rFonts w:ascii="Latin Modern Roman 10" w:hAnsi="Latin Modern Roman 10"/>
        </w:rPr>
        <w:t xml:space="preserve">a </w:t>
      </w:r>
      <w:r w:rsidRPr="002B3D14">
        <w:rPr>
          <w:rFonts w:ascii="Latin Modern Roman 10" w:hAnsi="Latin Modern Roman 10"/>
        </w:rPr>
        <w:t xml:space="preserve">university campus with drones. </w:t>
      </w:r>
      <w:r w:rsidR="001E06B7" w:rsidRPr="002B3D14">
        <w:rPr>
          <w:rFonts w:ascii="Latin Modern Roman 10" w:hAnsi="Latin Modern Roman 10"/>
        </w:rPr>
        <w:t>This v</w:t>
      </w:r>
      <w:r w:rsidRPr="002B3D14">
        <w:rPr>
          <w:rFonts w:ascii="Latin Modern Roman 10" w:hAnsi="Latin Modern Roman 10"/>
        </w:rPr>
        <w:t xml:space="preserve">ideo </w:t>
      </w:r>
      <w:r w:rsidR="001E06B7" w:rsidRPr="002B3D14">
        <w:rPr>
          <w:rFonts w:ascii="Latin Modern Roman 10" w:hAnsi="Latin Modern Roman 10"/>
        </w:rPr>
        <w:t xml:space="preserve">has </w:t>
      </w:r>
      <w:r w:rsidRPr="002B3D14">
        <w:rPr>
          <w:rFonts w:ascii="Latin Modern Roman 10" w:hAnsi="Latin Modern Roman 10"/>
        </w:rPr>
        <w:t xml:space="preserve">several million views </w:t>
      </w:r>
      <w:r w:rsidR="001E06B7" w:rsidRPr="002B3D14">
        <w:rPr>
          <w:rFonts w:ascii="Latin Modern Roman 10" w:hAnsi="Latin Modern Roman 10"/>
        </w:rPr>
        <w:t xml:space="preserve">to date </w:t>
      </w:r>
      <w:r w:rsidRPr="002B3D14">
        <w:rPr>
          <w:rFonts w:ascii="Latin Modern Roman 10" w:hAnsi="Latin Modern Roman 10"/>
        </w:rPr>
        <w:t xml:space="preserve">and </w:t>
      </w:r>
      <w:r w:rsidR="001E06B7" w:rsidRPr="002B3D14">
        <w:rPr>
          <w:rFonts w:ascii="Latin Modern Roman 10" w:hAnsi="Latin Modern Roman 10"/>
        </w:rPr>
        <w:t xml:space="preserve">has </w:t>
      </w:r>
      <w:r w:rsidRPr="002B3D14">
        <w:rPr>
          <w:rFonts w:ascii="Latin Modern Roman 10" w:hAnsi="Latin Modern Roman 10"/>
        </w:rPr>
        <w:t xml:space="preserve">started </w:t>
      </w:r>
      <w:r w:rsidR="001E06B7" w:rsidRPr="002B3D14">
        <w:rPr>
          <w:rFonts w:ascii="Latin Modern Roman 10" w:hAnsi="Latin Modern Roman 10"/>
        </w:rPr>
        <w:t xml:space="preserve">a </w:t>
      </w:r>
      <w:r w:rsidRPr="002B3D14">
        <w:rPr>
          <w:rFonts w:ascii="Latin Modern Roman 10" w:hAnsi="Latin Modern Roman 10"/>
        </w:rPr>
        <w:t xml:space="preserve">public discussion about </w:t>
      </w:r>
      <w:r w:rsidR="001E06B7" w:rsidRPr="002B3D14">
        <w:rPr>
          <w:rFonts w:ascii="Latin Modern Roman 10" w:hAnsi="Latin Modern Roman 10"/>
        </w:rPr>
        <w:t xml:space="preserve">the </w:t>
      </w:r>
      <w:r w:rsidRPr="002B3D14">
        <w:rPr>
          <w:rFonts w:ascii="Latin Modern Roman 10" w:hAnsi="Latin Modern Roman 10"/>
        </w:rPr>
        <w:t xml:space="preserve">risks of autonomous weapons. </w:t>
      </w:r>
    </w:p>
    <w:p w14:paraId="71C40B8F" w14:textId="6F317630" w:rsidR="004B0A40" w:rsidRPr="002B3D14" w:rsidRDefault="00915986" w:rsidP="00E353BF">
      <w:pPr>
        <w:ind w:firstLine="720"/>
        <w:jc w:val="both"/>
        <w:rPr>
          <w:rFonts w:ascii="Latin Modern Roman 10" w:hAnsi="Latin Modern Roman 10"/>
        </w:rPr>
      </w:pPr>
      <w:r w:rsidRPr="002B3D14">
        <w:rPr>
          <w:rFonts w:ascii="Latin Modern Roman 10" w:hAnsi="Latin Modern Roman 10"/>
        </w:rPr>
        <w:t xml:space="preserve">Many great works of fiction have presented the idea of the catastrophic risk of small drones, from “Invincible” by Stanislaw Lem </w:t>
      </w:r>
      <w:r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129mub4qu1","properties":{"formattedCitation":"(Stanislaw Lem, 1973)","plainCitation":"(Stanislaw Lem, 1973)","dontUpdate":true,"noteIndex":0},"citationItems":[{"id":2823,"uris":["http://zotero.org/users/3736454/items/ZFP5JRJD"],"uri":["http://zotero.org/users/3736454/items/ZFP5JRJD"],"itemData":{"id":2823,"type":"book","title":"The Invincible: science fiction","publisher":"Sidgwick &amp; Jackson","ISBN":"0-283-97962-3","author":[{"family":"Lem","given":"Stanislaw"}],"issued":{"date-parts":[["1973"]]}}}],"schema":"https://github.com/citation-style-language/schema/raw/master/csl-citation.json"} </w:instrText>
      </w:r>
      <w:r w:rsidRPr="002B3D14">
        <w:rPr>
          <w:rFonts w:ascii="Latin Modern Roman 10" w:hAnsi="Latin Modern Roman 10"/>
        </w:rPr>
        <w:fldChar w:fldCharType="separate"/>
      </w:r>
      <w:r w:rsidRPr="002B3D14">
        <w:rPr>
          <w:rFonts w:ascii="Latin Modern Roman 10" w:hAnsi="Latin Modern Roman 10"/>
          <w:noProof/>
        </w:rPr>
        <w:t>(Lem, 1973)</w:t>
      </w:r>
      <w:r w:rsidRPr="002B3D14">
        <w:rPr>
          <w:rFonts w:ascii="Latin Modern Roman 10" w:hAnsi="Latin Modern Roman 10"/>
        </w:rPr>
        <w:fldChar w:fldCharType="end"/>
      </w:r>
      <w:r w:rsidRPr="002B3D14">
        <w:rPr>
          <w:rFonts w:ascii="Latin Modern Roman 10" w:hAnsi="Latin Modern Roman 10"/>
        </w:rPr>
        <w:t xml:space="preserve"> up to a recent episode of </w:t>
      </w:r>
      <w:r w:rsidRPr="002B3D14">
        <w:rPr>
          <w:rFonts w:ascii="Latin Modern Roman 10" w:hAnsi="Latin Modern Roman 10"/>
          <w:i/>
        </w:rPr>
        <w:t xml:space="preserve">Black Mirror </w:t>
      </w:r>
      <w:r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66efd5dhn","properties":{"formattedCitation":"(Watkins, 2016)","plainCitation":"(Watkins, 2016)","noteIndex":0},"citationItems":[{"id":6419,"uris":["http://zotero.org/users/3736454/items/P2MWBD4B"],"uri":["http://zotero.org/users/3736454/items/P2MWBD4B"],"itemData":{"id":6419,"type":"motion_picture","title":"\"Hated in the nation\" - \"Black mirror\" series","URL":"http://www.imdb.com/title/tt5709230/","author":[{"family":"Watkins","given":"James"}],"issued":{"date-parts":[["2016"]]}}}],"schema":"https://github.com/citation-style-language/schema/raw/master/csl-citation.json"} </w:instrText>
      </w:r>
      <w:r w:rsidRPr="002B3D14">
        <w:rPr>
          <w:rFonts w:ascii="Latin Modern Roman 10" w:hAnsi="Latin Modern Roman 10"/>
        </w:rPr>
        <w:fldChar w:fldCharType="separate"/>
      </w:r>
      <w:r w:rsidRPr="002B3D14">
        <w:rPr>
          <w:rFonts w:ascii="Latin Modern Roman 10" w:hAnsi="Latin Modern Roman 10"/>
          <w:noProof/>
        </w:rPr>
        <w:t>(Watkins, 2016)</w:t>
      </w:r>
      <w:r w:rsidRPr="002B3D14">
        <w:rPr>
          <w:rFonts w:ascii="Latin Modern Roman 10" w:hAnsi="Latin Modern Roman 10"/>
        </w:rPr>
        <w:fldChar w:fldCharType="end"/>
      </w:r>
      <w:r w:rsidRPr="002B3D14">
        <w:rPr>
          <w:rFonts w:ascii="Latin Modern Roman 10" w:hAnsi="Latin Modern Roman 10"/>
        </w:rPr>
        <w:t xml:space="preserve">. </w:t>
      </w:r>
      <w:r w:rsidR="00BA1B8E" w:rsidRPr="002B3D14">
        <w:rPr>
          <w:rFonts w:ascii="Latin Modern Roman 10" w:hAnsi="Latin Modern Roman 10"/>
          <w:strike/>
        </w:rPr>
        <w:t>W</w:t>
      </w:r>
      <w:r w:rsidR="00FF62F5" w:rsidRPr="002B3D14">
        <w:rPr>
          <w:rFonts w:ascii="Latin Modern Roman 10" w:hAnsi="Latin Modern Roman 10"/>
        </w:rPr>
        <w:t xml:space="preserve">hile the concept of killer drones has long been a subject of fiction, it has become a topic for </w:t>
      </w:r>
      <w:r w:rsidR="00FD3B3B" w:rsidRPr="002B3D14">
        <w:rPr>
          <w:rFonts w:ascii="Latin Modern Roman 10" w:hAnsi="Latin Modern Roman 10"/>
        </w:rPr>
        <w:t xml:space="preserve">philosophical and </w:t>
      </w:r>
      <w:r w:rsidR="00FF62F5" w:rsidRPr="002B3D14">
        <w:rPr>
          <w:rFonts w:ascii="Latin Modern Roman 10" w:hAnsi="Latin Modern Roman 10"/>
        </w:rPr>
        <w:t xml:space="preserve">scientific discourse as well. </w:t>
      </w:r>
      <w:r w:rsidR="004B0A40" w:rsidRPr="002B3D14">
        <w:rPr>
          <w:rFonts w:ascii="Latin Modern Roman 10" w:hAnsi="Latin Modern Roman 10"/>
        </w:rPr>
        <w:t xml:space="preserve">Paul Scharre </w:t>
      </w:r>
      <w:r w:rsidR="00FF62F5" w:rsidRPr="002B3D14">
        <w:rPr>
          <w:rFonts w:ascii="Latin Modern Roman 10" w:hAnsi="Latin Modern Roman 10"/>
        </w:rPr>
        <w:t xml:space="preserve">recently </w:t>
      </w:r>
      <w:r w:rsidR="004B0A40" w:rsidRPr="002B3D14">
        <w:rPr>
          <w:rFonts w:ascii="Latin Modern Roman 10" w:hAnsi="Latin Modern Roman 10"/>
        </w:rPr>
        <w:t xml:space="preserve">wrote an article </w:t>
      </w:r>
      <w:r w:rsidR="0095729E" w:rsidRPr="002B3D14">
        <w:rPr>
          <w:rFonts w:ascii="Latin Modern Roman 10" w:hAnsi="Latin Modern Roman 10"/>
        </w:rPr>
        <w:t>“</w:t>
      </w:r>
      <w:r w:rsidR="004B0A40" w:rsidRPr="002B3D14">
        <w:rPr>
          <w:rFonts w:ascii="Latin Modern Roman 10" w:hAnsi="Latin Modern Roman 10"/>
        </w:rPr>
        <w:t>Why Yo</w:t>
      </w:r>
      <w:r w:rsidR="0095729E" w:rsidRPr="002B3D14">
        <w:rPr>
          <w:rFonts w:ascii="Latin Modern Roman 10" w:hAnsi="Latin Modern Roman 10"/>
        </w:rPr>
        <w:t>u Shouldn't Fear 'Slaughterbots”</w:t>
      </w:r>
      <w:r w:rsidR="000A21E4" w:rsidRPr="002B3D14">
        <w:rPr>
          <w:rFonts w:ascii="Latin Modern Roman 10" w:hAnsi="Latin Modern Roman 10"/>
        </w:rPr>
        <w:t xml:space="preserve"> </w:t>
      </w:r>
      <w:r w:rsidR="000A21E4"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2eb9u6hav2","properties":{"formattedCitation":"(Scharre, 2017)","plainCitation":"(Scharre, 2017)","noteIndex":0},"citationItems":[{"id":6636,"uris":["http://zotero.org/users/3736454/items/5ZJ8424I"],"uri":["http://zotero.org/users/3736454/items/5ZJ8424I"],"itemData":{"id":6636,"type":"post-weblog","title":"Why You Shouldn't Fear 'Slaughterbots'","container-title":"spectrum.ieee.org","URL":"https://spectrum.ieee.org/automaton/robotics/military-robots/why-you-shouldnt-fear-slaughterbots","author":[{"family":"Scharre","given":"P."}],"issued":{"date-parts":[["2017"]]}}}],"schema":"https://github.com/citation-style-language/schema/raw/master/csl-citation.json"} </w:instrText>
      </w:r>
      <w:r w:rsidR="000A21E4" w:rsidRPr="002B3D14">
        <w:rPr>
          <w:rFonts w:ascii="Latin Modern Roman 10" w:hAnsi="Latin Modern Roman 10"/>
        </w:rPr>
        <w:fldChar w:fldCharType="separate"/>
      </w:r>
      <w:r w:rsidR="000A21E4" w:rsidRPr="002B3D14">
        <w:rPr>
          <w:rFonts w:ascii="Latin Modern Roman 10" w:hAnsi="Latin Modern Roman 10"/>
          <w:noProof/>
        </w:rPr>
        <w:t>(Scharre, 2017)</w:t>
      </w:r>
      <w:r w:rsidR="000A21E4" w:rsidRPr="002B3D14">
        <w:rPr>
          <w:rFonts w:ascii="Latin Modern Roman 10" w:hAnsi="Latin Modern Roman 10"/>
        </w:rPr>
        <w:fldChar w:fldCharType="end"/>
      </w:r>
      <w:r w:rsidR="00F50C0A" w:rsidRPr="002B3D14">
        <w:rPr>
          <w:rFonts w:ascii="Latin Modern Roman 10" w:hAnsi="Latin Modern Roman 10"/>
        </w:rPr>
        <w:t>.</w:t>
      </w:r>
      <w:r w:rsidR="00487BE9" w:rsidRPr="002B3D14">
        <w:rPr>
          <w:rFonts w:ascii="Latin Modern Roman 10" w:hAnsi="Latin Modern Roman 10"/>
        </w:rPr>
        <w:t xml:space="preserve"> </w:t>
      </w:r>
      <w:r w:rsidR="009F02C0" w:rsidRPr="002B3D14">
        <w:rPr>
          <w:rFonts w:ascii="Latin Modern Roman 10" w:hAnsi="Latin Modern Roman 10"/>
        </w:rPr>
        <w:t>Tegmar</w:t>
      </w:r>
      <w:r w:rsidR="00347BDE" w:rsidRPr="002B3D14">
        <w:rPr>
          <w:rFonts w:ascii="Latin Modern Roman 10" w:hAnsi="Latin Modern Roman 10"/>
        </w:rPr>
        <w:t>k</w:t>
      </w:r>
      <w:r w:rsidR="009F02C0" w:rsidRPr="002B3D14">
        <w:rPr>
          <w:rFonts w:ascii="Latin Modern Roman 10" w:hAnsi="Latin Modern Roman 10"/>
        </w:rPr>
        <w:t xml:space="preserve"> et al</w:t>
      </w:r>
      <w:r w:rsidR="001C14CB" w:rsidRPr="002B3D14">
        <w:rPr>
          <w:rFonts w:ascii="Latin Modern Roman 10" w:hAnsi="Latin Modern Roman 10"/>
        </w:rPr>
        <w:t>.</w:t>
      </w:r>
      <w:r w:rsidR="009F02C0" w:rsidRPr="002B3D14">
        <w:rPr>
          <w:rFonts w:ascii="Latin Modern Roman 10" w:hAnsi="Latin Modern Roman 10"/>
        </w:rPr>
        <w:t xml:space="preserve"> </w:t>
      </w:r>
      <w:r w:rsidR="001C14CB" w:rsidRPr="002B3D14">
        <w:rPr>
          <w:rFonts w:ascii="Latin Modern Roman 10" w:hAnsi="Latin Modern Roman 10"/>
        </w:rPr>
        <w:t xml:space="preserve">offered </w:t>
      </w:r>
      <w:r w:rsidR="00487BE9" w:rsidRPr="002B3D14">
        <w:rPr>
          <w:rFonts w:ascii="Latin Modern Roman 10" w:hAnsi="Latin Modern Roman 10"/>
        </w:rPr>
        <w:t xml:space="preserve">a detailed </w:t>
      </w:r>
      <w:r w:rsidR="00F50C0A" w:rsidRPr="002B3D14">
        <w:rPr>
          <w:rFonts w:ascii="Latin Modern Roman 10" w:hAnsi="Latin Modern Roman 10"/>
        </w:rPr>
        <w:t xml:space="preserve">rebuttal, in which </w:t>
      </w:r>
      <w:r w:rsidR="00347BDE" w:rsidRPr="002B3D14">
        <w:rPr>
          <w:rFonts w:ascii="Latin Modern Roman 10" w:hAnsi="Latin Modern Roman 10"/>
        </w:rPr>
        <w:t xml:space="preserve">they showed that nations may have </w:t>
      </w:r>
      <w:r w:rsidR="00F50C0A" w:rsidRPr="002B3D14">
        <w:rPr>
          <w:rFonts w:ascii="Latin Modern Roman 10" w:hAnsi="Latin Modern Roman 10"/>
        </w:rPr>
        <w:t xml:space="preserve">an </w:t>
      </w:r>
      <w:r w:rsidR="00347BDE" w:rsidRPr="002B3D14">
        <w:rPr>
          <w:rFonts w:ascii="Latin Modern Roman 10" w:hAnsi="Latin Modern Roman 10"/>
        </w:rPr>
        <w:t>incentive to build large drone armies, that defense against drones is not easy</w:t>
      </w:r>
      <w:r w:rsidR="00612DC7" w:rsidRPr="002B3D14">
        <w:rPr>
          <w:rFonts w:ascii="Latin Modern Roman 10" w:hAnsi="Latin Modern Roman 10"/>
        </w:rPr>
        <w:t xml:space="preserve">, </w:t>
      </w:r>
      <w:r w:rsidR="00487BE9" w:rsidRPr="002B3D14">
        <w:rPr>
          <w:rFonts w:ascii="Latin Modern Roman 10" w:hAnsi="Latin Modern Roman 10"/>
        </w:rPr>
        <w:t xml:space="preserve">and </w:t>
      </w:r>
      <w:r w:rsidR="00612DC7" w:rsidRPr="002B3D14">
        <w:rPr>
          <w:rFonts w:ascii="Latin Modern Roman 10" w:hAnsi="Latin Modern Roman 10"/>
        </w:rPr>
        <w:t xml:space="preserve">that terrorists can </w:t>
      </w:r>
      <w:r w:rsidR="00FD20A1" w:rsidRPr="002B3D14">
        <w:rPr>
          <w:rFonts w:ascii="Latin Modern Roman 10" w:hAnsi="Latin Modern Roman 10"/>
        </w:rPr>
        <w:t xml:space="preserve">gain </w:t>
      </w:r>
      <w:r w:rsidR="00612DC7" w:rsidRPr="002B3D14">
        <w:rPr>
          <w:rFonts w:ascii="Latin Modern Roman 10" w:hAnsi="Latin Modern Roman 10"/>
        </w:rPr>
        <w:t>access to many drones and use them to start a coordinated attack</w:t>
      </w:r>
      <w:r w:rsidR="001C14CB" w:rsidRPr="002B3D14">
        <w:rPr>
          <w:rFonts w:ascii="Latin Modern Roman 10" w:hAnsi="Latin Modern Roman 10"/>
        </w:rPr>
        <w:t xml:space="preserve"> </w:t>
      </w:r>
      <w:r w:rsidR="001C14CB"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2bdemechsg","properties":{"formattedCitation":"(Tegmark, Russel, Conn, &amp; Aguirre, 2018)","plainCitation":"(Tegmark, Russel, Conn, &amp; Aguirre, 2018)","noteIndex":0},"citationItems":[{"id":6609,"uris":["http://zotero.org/users/3736454/items/BXSMN3DE"],"uri":["http://zotero.org/users/3736454/items/BXSMN3DE"],"itemData":{"id":6609,"type":"article-newspaper","title":"Why You Should Fear 'Slaughterbots'—A Response","container-title":"IEEE Spectrum: Technology, Engineering, and Science News","abstract":"Lethal autonomous weapons are not science fiction; they are a real threat to human security that we must stop now","URL":"https://spectrum.ieee.org/automaton/robotics/artificial-intelligence/why-you-should-fear-slaughterbots-a-response","language":"en","author":[{"family":"Tegmark","given":"M."},{"family":"Russel","given":"S."},{"family":"Conn","given":"A."},{"family":"Aguirre","given":"A."}],"issued":{"date-parts":[["2018",1,23]]},"accessed":{"date-parts":[["2018",1,26]]}}}],"schema":"https://github.com/citation-style-language/schema/raw/master/csl-citation.json"} </w:instrText>
      </w:r>
      <w:r w:rsidR="001C14CB" w:rsidRPr="002B3D14">
        <w:rPr>
          <w:rFonts w:ascii="Latin Modern Roman 10" w:hAnsi="Latin Modern Roman 10"/>
        </w:rPr>
        <w:fldChar w:fldCharType="separate"/>
      </w:r>
      <w:r w:rsidR="001C14CB" w:rsidRPr="002B3D14">
        <w:rPr>
          <w:rFonts w:ascii="Latin Modern Roman 10" w:hAnsi="Latin Modern Roman 10"/>
          <w:noProof/>
        </w:rPr>
        <w:t>(Tegmark, Russel, Conn, &amp; Aguirre, 2018)</w:t>
      </w:r>
      <w:r w:rsidR="001C14CB" w:rsidRPr="002B3D14">
        <w:rPr>
          <w:rFonts w:ascii="Latin Modern Roman 10" w:hAnsi="Latin Modern Roman 10"/>
        </w:rPr>
        <w:fldChar w:fldCharType="end"/>
      </w:r>
      <w:r w:rsidR="00612DC7" w:rsidRPr="002B3D14">
        <w:rPr>
          <w:rFonts w:ascii="Latin Modern Roman 10" w:hAnsi="Latin Modern Roman 10"/>
        </w:rPr>
        <w:t xml:space="preserve">. </w:t>
      </w:r>
    </w:p>
    <w:p w14:paraId="7034F5BF" w14:textId="381105CE" w:rsidR="0093402B" w:rsidRPr="002B3D14" w:rsidRDefault="00487BE9" w:rsidP="00F35415">
      <w:pPr>
        <w:ind w:firstLine="720"/>
        <w:jc w:val="both"/>
        <w:rPr>
          <w:rFonts w:ascii="Latin Modern Roman 10" w:hAnsi="Latin Modern Roman 10"/>
        </w:rPr>
      </w:pPr>
      <w:r w:rsidRPr="002B3D14">
        <w:rPr>
          <w:rFonts w:ascii="Latin Modern Roman 10" w:hAnsi="Latin Modern Roman 10"/>
        </w:rPr>
        <w:t>Contemporaneously, a</w:t>
      </w:r>
      <w:r w:rsidR="004B0A40" w:rsidRPr="002B3D14">
        <w:rPr>
          <w:rFonts w:ascii="Latin Modern Roman 10" w:hAnsi="Latin Modern Roman 10"/>
        </w:rPr>
        <w:t xml:space="preserve"> Russian military base in Syria was attacked by a swarm of 31 homemade drones, caus</w:t>
      </w:r>
      <w:r w:rsidRPr="002B3D14">
        <w:rPr>
          <w:rFonts w:ascii="Latin Modern Roman 10" w:hAnsi="Latin Modern Roman 10"/>
        </w:rPr>
        <w:t>ing</w:t>
      </w:r>
      <w:r w:rsidR="004B0A40" w:rsidRPr="002B3D14">
        <w:rPr>
          <w:rFonts w:ascii="Latin Modern Roman 10" w:hAnsi="Latin Modern Roman 10"/>
        </w:rPr>
        <w:t xml:space="preserve"> millions </w:t>
      </w:r>
      <w:r w:rsidR="00BA1B8E" w:rsidRPr="002B3D14">
        <w:rPr>
          <w:rFonts w:ascii="Latin Modern Roman 10" w:hAnsi="Latin Modern Roman 10"/>
        </w:rPr>
        <w:t xml:space="preserve">dollars </w:t>
      </w:r>
      <w:r w:rsidR="0009504F" w:rsidRPr="002B3D14">
        <w:rPr>
          <w:rFonts w:ascii="Latin Modern Roman 10" w:hAnsi="Latin Modern Roman 10"/>
        </w:rPr>
        <w:t>in</w:t>
      </w:r>
      <w:r w:rsidR="004B0A40" w:rsidRPr="002B3D14">
        <w:rPr>
          <w:rFonts w:ascii="Latin Modern Roman 10" w:hAnsi="Latin Modern Roman 10"/>
        </w:rPr>
        <w:t xml:space="preserve"> damage, </w:t>
      </w:r>
      <w:r w:rsidR="00CD011E" w:rsidRPr="002B3D14">
        <w:rPr>
          <w:rFonts w:ascii="Latin Modern Roman 10" w:hAnsi="Latin Modern Roman 10"/>
        </w:rPr>
        <w:t>though the price was each drone was</w:t>
      </w:r>
      <w:r w:rsidR="0093402B" w:rsidRPr="002B3D14">
        <w:rPr>
          <w:rFonts w:ascii="Latin Modern Roman 10" w:hAnsi="Latin Modern Roman 10"/>
        </w:rPr>
        <w:t xml:space="preserve"> estimated </w:t>
      </w:r>
      <w:r w:rsidR="00CD011E" w:rsidRPr="002B3D14">
        <w:rPr>
          <w:rFonts w:ascii="Latin Modern Roman 10" w:hAnsi="Latin Modern Roman 10"/>
        </w:rPr>
        <w:t xml:space="preserve">at only about </w:t>
      </w:r>
      <w:r w:rsidR="0093402B" w:rsidRPr="002B3D14">
        <w:rPr>
          <w:rFonts w:ascii="Latin Modern Roman 10" w:hAnsi="Latin Modern Roman 10"/>
        </w:rPr>
        <w:t xml:space="preserve">200 USD. </w:t>
      </w:r>
      <w:r w:rsidR="00077B9A"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pllgun10u","properties":{"formattedCitation":"(Reid, 2018)","plainCitation":"(Reid, 2018)","noteIndex":0},"citationItems":[{"id":6417,"uris":["http://zotero.org/users/3736454/items/CFMB79S8"],"uri":["http://zotero.org/users/3736454/items/CFMB79S8"],"itemData":{"id":6417,"type":"webpage","title":"Swarm of armed DIY drones attacks Russian military base in Syria","abstract":"Russia says it has now identified the launch location.","URL":"https://www.cnbc.com/2018/01/11/swarm-of-armed-diy-drones-attacks-russian-military-base-in-syria.html","author":[{"family":"Reid","given":"David"}],"issued":{"date-parts":[["2018",1,11]]},"accessed":{"date-parts":[["2018",1,14]]}}}],"schema":"https://github.com/citation-style-language/schema/raw/master/csl-citation.json"} </w:instrText>
      </w:r>
      <w:r w:rsidR="00077B9A" w:rsidRPr="002B3D14">
        <w:rPr>
          <w:rFonts w:ascii="Latin Modern Roman 10" w:hAnsi="Latin Modern Roman 10"/>
        </w:rPr>
        <w:fldChar w:fldCharType="separate"/>
      </w:r>
      <w:r w:rsidR="00077B9A" w:rsidRPr="002B3D14">
        <w:rPr>
          <w:rFonts w:ascii="Latin Modern Roman 10" w:hAnsi="Latin Modern Roman 10"/>
          <w:noProof/>
        </w:rPr>
        <w:t>(Reid, 2018)</w:t>
      </w:r>
      <w:r w:rsidR="00077B9A" w:rsidRPr="002B3D14">
        <w:rPr>
          <w:rFonts w:ascii="Latin Modern Roman 10" w:hAnsi="Latin Modern Roman 10"/>
        </w:rPr>
        <w:fldChar w:fldCharType="end"/>
      </w:r>
      <w:r w:rsidR="00F35415" w:rsidRPr="002B3D14">
        <w:rPr>
          <w:rFonts w:ascii="Latin Modern Roman 10" w:hAnsi="Latin Modern Roman 10"/>
        </w:rPr>
        <w:t xml:space="preserve">. </w:t>
      </w:r>
      <w:r w:rsidRPr="002B3D14">
        <w:rPr>
          <w:rFonts w:ascii="Latin Modern Roman 10" w:hAnsi="Latin Modern Roman 10"/>
        </w:rPr>
        <w:t>T</w:t>
      </w:r>
      <w:r w:rsidR="0093402B" w:rsidRPr="002B3D14">
        <w:rPr>
          <w:rFonts w:ascii="Latin Modern Roman 10" w:hAnsi="Latin Modern Roman 10"/>
        </w:rPr>
        <w:t>he problem of swarms of the killer drones was known long before that</w:t>
      </w:r>
      <w:r w:rsidRPr="002B3D14">
        <w:rPr>
          <w:rFonts w:ascii="Latin Modern Roman 10" w:hAnsi="Latin Modern Roman 10"/>
        </w:rPr>
        <w:t xml:space="preserve"> attack</w:t>
      </w:r>
      <w:r w:rsidR="0093402B" w:rsidRPr="002B3D14">
        <w:rPr>
          <w:rFonts w:ascii="Latin Modern Roman 10" w:hAnsi="Latin Modern Roman 10"/>
        </w:rPr>
        <w:t xml:space="preserve">. Freitas wrote about it in connection with </w:t>
      </w:r>
      <w:r w:rsidR="007E101C" w:rsidRPr="002B3D14">
        <w:rPr>
          <w:rFonts w:ascii="Latin Modern Roman 10" w:hAnsi="Latin Modern Roman 10"/>
        </w:rPr>
        <w:t xml:space="preserve">the potential for </w:t>
      </w:r>
      <w:r w:rsidR="0093402B" w:rsidRPr="002B3D14">
        <w:rPr>
          <w:rFonts w:ascii="Latin Modern Roman 10" w:hAnsi="Latin Modern Roman 10"/>
        </w:rPr>
        <w:t>na</w:t>
      </w:r>
      <w:r w:rsidR="00B86804" w:rsidRPr="002B3D14">
        <w:rPr>
          <w:rFonts w:ascii="Latin Modern Roman 10" w:hAnsi="Latin Modern Roman 10"/>
        </w:rPr>
        <w:t>notechnolog</w:t>
      </w:r>
      <w:r w:rsidR="007E101C" w:rsidRPr="002B3D14">
        <w:rPr>
          <w:rFonts w:ascii="Latin Modern Roman 10" w:hAnsi="Latin Modern Roman 10"/>
        </w:rPr>
        <w:t>y</w:t>
      </w:r>
      <w:r w:rsidR="00B86804" w:rsidRPr="002B3D14">
        <w:rPr>
          <w:rFonts w:ascii="Latin Modern Roman 10" w:hAnsi="Latin Modern Roman 10"/>
        </w:rPr>
        <w:t xml:space="preserve"> </w:t>
      </w:r>
      <w:r w:rsidR="007E101C" w:rsidRPr="002B3D14">
        <w:rPr>
          <w:rFonts w:ascii="Latin Modern Roman 10" w:hAnsi="Latin Modern Roman 10"/>
        </w:rPr>
        <w:t xml:space="preserve">to </w:t>
      </w:r>
      <w:r w:rsidR="00B86804" w:rsidRPr="002B3D14">
        <w:rPr>
          <w:rFonts w:ascii="Latin Modern Roman 10" w:hAnsi="Latin Modern Roman 10"/>
        </w:rPr>
        <w:t>buil</w:t>
      </w:r>
      <w:r w:rsidR="007E101C" w:rsidRPr="002B3D14">
        <w:rPr>
          <w:rFonts w:ascii="Latin Modern Roman 10" w:hAnsi="Latin Modern Roman 10"/>
        </w:rPr>
        <w:t>d</w:t>
      </w:r>
      <w:r w:rsidR="00B86804" w:rsidRPr="002B3D14">
        <w:rPr>
          <w:rFonts w:ascii="Latin Modern Roman 10" w:hAnsi="Latin Modern Roman 10"/>
        </w:rPr>
        <w:t xml:space="preserve"> weapons</w:t>
      </w:r>
      <w:r w:rsidR="007E101C" w:rsidRPr="002B3D14">
        <w:rPr>
          <w:rFonts w:ascii="Latin Modern Roman 10" w:hAnsi="Latin Modern Roman 10"/>
        </w:rPr>
        <w:t xml:space="preserve"> such </w:t>
      </w:r>
      <w:r w:rsidR="008F6FA9" w:rsidRPr="002B3D14">
        <w:rPr>
          <w:rFonts w:ascii="Latin Modern Roman 10" w:hAnsi="Latin Modern Roman 10"/>
        </w:rPr>
        <w:t>that 50 billion m</w:t>
      </w:r>
      <w:r w:rsidR="00B86804" w:rsidRPr="002B3D14">
        <w:rPr>
          <w:rFonts w:ascii="Latin Modern Roman 10" w:hAnsi="Latin Modern Roman 10"/>
        </w:rPr>
        <w:t>i</w:t>
      </w:r>
      <w:r w:rsidR="008F6FA9" w:rsidRPr="002B3D14">
        <w:rPr>
          <w:rFonts w:ascii="Latin Modern Roman 10" w:hAnsi="Latin Modern Roman 10"/>
        </w:rPr>
        <w:t>c</w:t>
      </w:r>
      <w:r w:rsidR="00B86804" w:rsidRPr="002B3D14">
        <w:rPr>
          <w:rFonts w:ascii="Latin Modern Roman 10" w:hAnsi="Latin Modern Roman 10"/>
        </w:rPr>
        <w:t xml:space="preserve">rodrones </w:t>
      </w:r>
      <w:r w:rsidR="007E101C" w:rsidRPr="002B3D14">
        <w:rPr>
          <w:rFonts w:ascii="Latin Modern Roman 10" w:hAnsi="Latin Modern Roman 10"/>
        </w:rPr>
        <w:t xml:space="preserve">weighing only </w:t>
      </w:r>
      <w:r w:rsidR="00B86804" w:rsidRPr="002B3D14">
        <w:rPr>
          <w:rFonts w:ascii="Latin Modern Roman 10" w:hAnsi="Latin Modern Roman 10"/>
        </w:rPr>
        <w:t xml:space="preserve">200 mcg each could carry enough botulism toxin to kill </w:t>
      </w:r>
      <w:r w:rsidR="009B3D8E" w:rsidRPr="002B3D14">
        <w:rPr>
          <w:rFonts w:ascii="Latin Modern Roman 10" w:hAnsi="Latin Modern Roman 10"/>
        </w:rPr>
        <w:t>humanity—</w:t>
      </w:r>
      <w:r w:rsidR="00B86804" w:rsidRPr="002B3D14">
        <w:rPr>
          <w:rFonts w:ascii="Latin Modern Roman 10" w:hAnsi="Latin Modern Roman 10"/>
        </w:rPr>
        <w:t>and could be packed in a single suitcase</w:t>
      </w:r>
      <w:r w:rsidR="0047542A" w:rsidRPr="002B3D14">
        <w:rPr>
          <w:rFonts w:ascii="Latin Modern Roman 10" w:hAnsi="Latin Modern Roman 10"/>
        </w:rPr>
        <w:t xml:space="preserve"> </w:t>
      </w:r>
      <w:r w:rsidR="001521DA"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1emv6hm683","properties":{"formattedCitation":"(Freitas, 2006)","plainCitation":"(Freitas, 2006)","noteIndex":0},"citationItems":[{"id":22,"uris":["http://zotero.org/users/3736454/items/26QARTRN"],"uri":["http://zotero.org/users/3736454/items/26QARTRN"],"itemData":{"id":22,"type":"chapter","title":"Nanoshield project","URL":"https://lifeboat.com/ex/nano.shield","language":"en","author":[{"family":"Freitas","given":"Vassar"}],"issued":{"date-parts":[["2006"]]}}}],"schema":"https://github.com/citation-style-language/schema/raw/master/csl-citation.json"} </w:instrText>
      </w:r>
      <w:r w:rsidR="001521DA" w:rsidRPr="002B3D14">
        <w:rPr>
          <w:rFonts w:ascii="Latin Modern Roman 10" w:hAnsi="Latin Modern Roman 10"/>
        </w:rPr>
        <w:fldChar w:fldCharType="separate"/>
      </w:r>
      <w:r w:rsidR="006C0D9A" w:rsidRPr="002B3D14">
        <w:rPr>
          <w:rFonts w:ascii="Latin Modern Roman 10" w:hAnsi="Latin Modern Roman 10"/>
          <w:noProof/>
        </w:rPr>
        <w:t>(Freitas, 2006)</w:t>
      </w:r>
      <w:r w:rsidR="001521DA" w:rsidRPr="002B3D14">
        <w:rPr>
          <w:rFonts w:ascii="Latin Modern Roman 10" w:hAnsi="Latin Modern Roman 10"/>
        </w:rPr>
        <w:fldChar w:fldCharType="end"/>
      </w:r>
      <w:r w:rsidR="006C0D9A" w:rsidRPr="002B3D14">
        <w:rPr>
          <w:rFonts w:ascii="Latin Modern Roman 10" w:hAnsi="Latin Modern Roman 10"/>
        </w:rPr>
        <w:t>.</w:t>
      </w:r>
      <w:r w:rsidR="00562293" w:rsidRPr="002B3D14">
        <w:rPr>
          <w:rFonts w:ascii="Latin Modern Roman 10" w:hAnsi="Latin Modern Roman 10"/>
        </w:rPr>
        <w:t xml:space="preserve"> So</w:t>
      </w:r>
      <w:r w:rsidR="00B011FB" w:rsidRPr="002B3D14">
        <w:rPr>
          <w:rFonts w:ascii="Latin Modern Roman 10" w:hAnsi="Latin Modern Roman 10"/>
        </w:rPr>
        <w:t>,</w:t>
      </w:r>
      <w:r w:rsidR="00182D75" w:rsidRPr="002B3D14">
        <w:rPr>
          <w:rFonts w:ascii="Latin Modern Roman 10" w:hAnsi="Latin Modern Roman 10"/>
        </w:rPr>
        <w:t xml:space="preserve"> it seems that </w:t>
      </w:r>
      <w:r w:rsidR="009B3D8E" w:rsidRPr="002B3D14">
        <w:rPr>
          <w:rFonts w:ascii="Latin Modern Roman 10" w:hAnsi="Latin Modern Roman 10"/>
        </w:rPr>
        <w:t xml:space="preserve">the existence of </w:t>
      </w:r>
      <w:r w:rsidR="00446FCA" w:rsidRPr="002B3D14">
        <w:rPr>
          <w:rFonts w:ascii="Latin Modern Roman 10" w:hAnsi="Latin Modern Roman 10"/>
        </w:rPr>
        <w:t>microdrones pose</w:t>
      </w:r>
      <w:r w:rsidR="00182D75" w:rsidRPr="002B3D14">
        <w:rPr>
          <w:rFonts w:ascii="Latin Modern Roman 10" w:hAnsi="Latin Modern Roman 10"/>
        </w:rPr>
        <w:t xml:space="preserve">s a global risk, </w:t>
      </w:r>
      <w:r w:rsidR="009B3D8E" w:rsidRPr="002B3D14">
        <w:rPr>
          <w:rFonts w:ascii="Latin Modern Roman 10" w:hAnsi="Latin Modern Roman 10"/>
        </w:rPr>
        <w:t xml:space="preserve">while </w:t>
      </w:r>
      <w:r w:rsidR="00182D75" w:rsidRPr="002B3D14">
        <w:rPr>
          <w:rFonts w:ascii="Latin Modern Roman 10" w:hAnsi="Latin Modern Roman 10"/>
        </w:rPr>
        <w:t xml:space="preserve">current drones obviously </w:t>
      </w:r>
      <w:r w:rsidR="009B3D8E" w:rsidRPr="002B3D14">
        <w:rPr>
          <w:rFonts w:ascii="Latin Modern Roman 10" w:hAnsi="Latin Modern Roman 10"/>
        </w:rPr>
        <w:t xml:space="preserve">do not pose a threat of extinction; </w:t>
      </w:r>
      <w:r w:rsidR="00B86804" w:rsidRPr="002B3D14">
        <w:rPr>
          <w:rFonts w:ascii="Latin Modern Roman 10" w:hAnsi="Latin Modern Roman 10"/>
        </w:rPr>
        <w:t xml:space="preserve">where is the threshold of </w:t>
      </w:r>
      <w:r w:rsidR="009B3D8E" w:rsidRPr="002B3D14">
        <w:rPr>
          <w:rFonts w:ascii="Latin Modern Roman 10" w:hAnsi="Latin Modern Roman 10"/>
        </w:rPr>
        <w:t xml:space="preserve">this </w:t>
      </w:r>
      <w:r w:rsidR="00B86804" w:rsidRPr="002B3D14">
        <w:rPr>
          <w:rFonts w:ascii="Latin Modern Roman 10" w:hAnsi="Latin Modern Roman 10"/>
        </w:rPr>
        <w:t>risk?</w:t>
      </w:r>
    </w:p>
    <w:p w14:paraId="126277AD" w14:textId="4994FC90" w:rsidR="00562293" w:rsidRPr="002B3D14" w:rsidRDefault="00564924" w:rsidP="00F53D20">
      <w:pPr>
        <w:ind w:firstLine="720"/>
        <w:jc w:val="both"/>
        <w:rPr>
          <w:rFonts w:ascii="Latin Modern Roman 10" w:hAnsi="Latin Modern Roman 10"/>
        </w:rPr>
      </w:pPr>
      <w:r w:rsidRPr="002B3D14">
        <w:rPr>
          <w:rFonts w:ascii="Latin Modern Roman 10" w:hAnsi="Latin Modern Roman 10"/>
        </w:rPr>
        <w:t xml:space="preserve">There </w:t>
      </w:r>
      <w:r w:rsidR="009B3D8E" w:rsidRPr="002B3D14">
        <w:rPr>
          <w:rFonts w:ascii="Latin Modern Roman 10" w:hAnsi="Latin Modern Roman 10"/>
        </w:rPr>
        <w:t>is significan</w:t>
      </w:r>
      <w:r w:rsidR="003F35C2" w:rsidRPr="002B3D14">
        <w:rPr>
          <w:rFonts w:ascii="Latin Modern Roman 10" w:hAnsi="Latin Modern Roman 10"/>
        </w:rPr>
        <w:t>t</w:t>
      </w:r>
      <w:r w:rsidRPr="002B3D14">
        <w:rPr>
          <w:rFonts w:ascii="Latin Modern Roman 10" w:hAnsi="Latin Modern Roman 10"/>
        </w:rPr>
        <w:t xml:space="preserve"> interest </w:t>
      </w:r>
      <w:r w:rsidR="009B3D8E" w:rsidRPr="002B3D14">
        <w:rPr>
          <w:rFonts w:ascii="Latin Modern Roman 10" w:hAnsi="Latin Modern Roman 10"/>
        </w:rPr>
        <w:t xml:space="preserve">in </w:t>
      </w:r>
      <w:r w:rsidRPr="002B3D14">
        <w:rPr>
          <w:rFonts w:ascii="Latin Modern Roman 10" w:hAnsi="Latin Modern Roman 10"/>
        </w:rPr>
        <w:t>the topic of lethal autonomous weapons (LAWs)</w:t>
      </w:r>
      <w:r w:rsidR="009B3D8E" w:rsidRPr="002B3D14">
        <w:rPr>
          <w:rFonts w:ascii="Latin Modern Roman 10" w:hAnsi="Latin Modern Roman 10"/>
        </w:rPr>
        <w:t xml:space="preserve"> e.g. </w:t>
      </w:r>
      <w:r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1fiapkadmp","properties":{"formattedCitation":"(Boulanin &amp; Verbruggen, 2017)","plainCitation":"(Boulanin &amp; Verbruggen, 2017)","noteIndex":0},"citationItems":[{"id":6615,"uris":["http://zotero.org/users/3736454/items/MSHX6SQ6"],"uri":["http://zotero.org/users/3736454/items/MSHX6SQ6"],"itemData":{"id":6615,"type":"article","title":"MAPPING THE DEVELOPMENT OF AUTONOMY IN WEAPON SYSTEMS","URL":"https://www.sipri.org/sites/default/files/2017-11/siprireport_mapping_the_development_of_autonomy_in_weapon_systems_1117_1.pdf","author":[{"family":"Boulanin","given":"V."},{"family":"Verbruggen","given":"M."}],"issued":{"date-parts":[["2017"]]}}}],"schema":"https://github.com/citation-style-language/schema/raw/master/csl-citation.json"} </w:instrText>
      </w:r>
      <w:r w:rsidRPr="002B3D14">
        <w:rPr>
          <w:rFonts w:ascii="Latin Modern Roman 10" w:hAnsi="Latin Modern Roman 10"/>
        </w:rPr>
        <w:fldChar w:fldCharType="separate"/>
      </w:r>
      <w:r w:rsidRPr="002B3D14">
        <w:rPr>
          <w:rFonts w:ascii="Latin Modern Roman 10" w:hAnsi="Latin Modern Roman 10"/>
          <w:noProof/>
        </w:rPr>
        <w:t>(Boulanin &amp; Verbruggen, 2017)</w:t>
      </w:r>
      <w:r w:rsidRPr="002B3D14">
        <w:rPr>
          <w:rFonts w:ascii="Latin Modern Roman 10" w:hAnsi="Latin Modern Roman 10"/>
        </w:rPr>
        <w:fldChar w:fldCharType="end"/>
      </w:r>
      <w:r w:rsidR="009414B1" w:rsidRPr="002B3D14">
        <w:rPr>
          <w:rFonts w:ascii="Latin Modern Roman 10" w:hAnsi="Latin Modern Roman 10"/>
        </w:rPr>
        <w:t>,</w:t>
      </w:r>
      <w:r w:rsidR="008343F4" w:rsidRPr="002B3D14">
        <w:rPr>
          <w:rFonts w:ascii="Latin Modern Roman 10" w:hAnsi="Latin Modern Roman 10"/>
        </w:rPr>
        <w:t xml:space="preserve"> </w:t>
      </w:r>
      <w:r w:rsidR="008343F4"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2m2tep09rs","properties":{"formattedCitation":"(Jenks, 2017)","plainCitation":"(Jenks, 2017)","noteIndex":0},"citationItems":[{"id":6618,"uris":["http://zotero.org/users/3736454/items/TV2HIFLD"],"uri":["http://zotero.org/users/3736454/items/TV2HIFLD"],"itemData":{"id":6618,"type":"article-journal","title":"The Gathering Swarm: The Path to Increasingly Autonomous Weapons Systems","container-title":"57 Jurimetrics J. 341–359 (2017); SMU Dedman School of Law Legal Studies Research Paper No. 363. Available at SSRN: https://ssrn.com/abstract=3023410","source":"Google Scholar","shortTitle":"The Gathering Swarm","author":[{"family":"Jenks","given":"Chris"}],"issued":{"date-parts":[["2017"]]}}}],"schema":"https://github.com/citation-style-language/schema/raw/master/csl-citation.json"} </w:instrText>
      </w:r>
      <w:r w:rsidR="008343F4" w:rsidRPr="002B3D14">
        <w:rPr>
          <w:rFonts w:ascii="Latin Modern Roman 10" w:hAnsi="Latin Modern Roman 10"/>
        </w:rPr>
        <w:fldChar w:fldCharType="separate"/>
      </w:r>
      <w:r w:rsidR="004E4369" w:rsidRPr="002B3D14">
        <w:rPr>
          <w:rFonts w:ascii="Latin Modern Roman 10" w:hAnsi="Latin Modern Roman 10"/>
          <w:noProof/>
        </w:rPr>
        <w:t>(Jenks, 2017)</w:t>
      </w:r>
      <w:r w:rsidR="008343F4" w:rsidRPr="002B3D14">
        <w:rPr>
          <w:rFonts w:ascii="Latin Modern Roman 10" w:hAnsi="Latin Modern Roman 10"/>
        </w:rPr>
        <w:fldChar w:fldCharType="end"/>
      </w:r>
      <w:r w:rsidR="009414B1" w:rsidRPr="002B3D14">
        <w:rPr>
          <w:rFonts w:ascii="Latin Modern Roman 10" w:hAnsi="Latin Modern Roman 10"/>
        </w:rPr>
        <w:t>,</w:t>
      </w:r>
      <w:r w:rsidR="008E4BEB" w:rsidRPr="002B3D14">
        <w:rPr>
          <w:rFonts w:ascii="Latin Modern Roman 10" w:hAnsi="Latin Modern Roman 10"/>
        </w:rPr>
        <w:t xml:space="preserve"> </w:t>
      </w:r>
      <w:r w:rsidR="008E4BEB"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2jr4mupi4a","properties":{"formattedCitation":"(Bode &amp; Huelss, 2017)","plainCitation":"(Bode &amp; Huelss, 2017)","noteIndex":0},"citationItems":[{"id":6622,"uris":["http://zotero.org/users/3736454/items/4XMSMDBJ"],"uri":["http://zotero.org/users/3736454/items/4XMSMDBJ"],"itemData":{"id":6622,"type":"article-journal","title":"The Implications of Emerging Lethal Autonomous Weapons Systems for International Peace and Security","source":"Google Scholar","author":[{"family":"Bode","given":"Ingvild"},{"family":"Huelss","given":"Hendrik"}],"issued":{"date-parts":[["2017"]]}}}],"schema":"https://github.com/citation-style-language/schema/raw/master/csl-citation.json"} </w:instrText>
      </w:r>
      <w:r w:rsidR="008E4BEB" w:rsidRPr="002B3D14">
        <w:rPr>
          <w:rFonts w:ascii="Latin Modern Roman 10" w:hAnsi="Latin Modern Roman 10"/>
        </w:rPr>
        <w:fldChar w:fldCharType="separate"/>
      </w:r>
      <w:r w:rsidR="00290689" w:rsidRPr="002B3D14">
        <w:rPr>
          <w:rFonts w:ascii="Latin Modern Roman 10" w:hAnsi="Latin Modern Roman 10"/>
          <w:noProof/>
        </w:rPr>
        <w:t>(Bode &amp; Huelss, 2017)</w:t>
      </w:r>
      <w:r w:rsidR="008E4BEB" w:rsidRPr="002B3D14">
        <w:rPr>
          <w:rFonts w:ascii="Latin Modern Roman 10" w:hAnsi="Latin Modern Roman 10"/>
        </w:rPr>
        <w:fldChar w:fldCharType="end"/>
      </w:r>
      <w:r w:rsidR="009414B1" w:rsidRPr="002B3D14">
        <w:rPr>
          <w:rFonts w:ascii="Latin Modern Roman 10" w:hAnsi="Latin Modern Roman 10"/>
        </w:rPr>
        <w:t>,</w:t>
      </w:r>
      <w:r w:rsidR="00AB6BEF" w:rsidRPr="002B3D14">
        <w:rPr>
          <w:rFonts w:ascii="Latin Modern Roman 10" w:hAnsi="Latin Modern Roman 10"/>
        </w:rPr>
        <w:t xml:space="preserve"> </w:t>
      </w:r>
      <w:r w:rsidR="00AB6BEF"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1duhmkafec","properties":{"formattedCitation":"(Haas &amp; Fischer, 2017)","plainCitation":"(Haas &amp; Fischer, 2017)","noteIndex":0},"citationItems":[{"id":6626,"uris":["http://zotero.org/users/3736454/items/3G4D8R6H"],"uri":["http://zotero.org/users/3736454/items/3G4D8R6H"],"itemData":{"id":6626,"type":"article-journal","title":"The evolution of targeted killing practices: Autonomous weapons, future conflict, and the international order","container-title":"Contemporary Security Policy","page":"281-306","volume":"38","issue":"2","source":"Taylor and Francis+NEJM","abstract":"This article examines the potential use of autonomous aerial weapons for targeted killing purposes and, in doing so, looks beyond the now-familiar “global war on terror.” We argue that the combination of novel capabilities with the pre-existing military-theoretical frameworks of advanced Western states, within which autonomous weapons will be embedded, may be conducive to an expansion of targeted killings to scenarios other than military counter-terrorism. The confluence of autonomous weapons and targeted killing practices may therefore lead to a further weakening of long-standing norms regulating the use of force, including in interstate scenarios. We also find that international regulation is unlikely to forestall this outcome, and that political-military insistence on centralized operational control may mitigate—but not negate—the disruptive potential of these developments. As a result, the possible consequences for the international order of an evolution of targeted killing practices along these lines should not be underestimated.","DOI":"10.1080/13523260.2017.1336407","ISSN":"1352-3260","shortTitle":"The evolution of targeted killing practices","author":[{"family":"Haas","given":"Michael Carl"},{"family":"Fischer","given":"Sophie-Charlotte"}],"issued":{"date-parts":[["2017",5,4]]}}}],"schema":"https://github.com/citation-style-language/schema/raw/master/csl-citation.json"} </w:instrText>
      </w:r>
      <w:r w:rsidR="00AB6BEF" w:rsidRPr="002B3D14">
        <w:rPr>
          <w:rFonts w:ascii="Latin Modern Roman 10" w:hAnsi="Latin Modern Roman 10"/>
        </w:rPr>
        <w:fldChar w:fldCharType="separate"/>
      </w:r>
      <w:r w:rsidR="00996573" w:rsidRPr="002B3D14">
        <w:rPr>
          <w:rFonts w:ascii="Latin Modern Roman 10" w:hAnsi="Latin Modern Roman 10"/>
          <w:noProof/>
        </w:rPr>
        <w:t>(Haas &amp; Fischer, 2017)</w:t>
      </w:r>
      <w:r w:rsidR="00AB6BEF" w:rsidRPr="002B3D14">
        <w:rPr>
          <w:rFonts w:ascii="Latin Modern Roman 10" w:hAnsi="Latin Modern Roman 10"/>
        </w:rPr>
        <w:fldChar w:fldCharType="end"/>
      </w:r>
      <w:r w:rsidR="009414B1" w:rsidRPr="002B3D14">
        <w:rPr>
          <w:rFonts w:ascii="Latin Modern Roman 10" w:hAnsi="Latin Modern Roman 10"/>
        </w:rPr>
        <w:t xml:space="preserve"> </w:t>
      </w:r>
      <w:r w:rsidR="009414B1"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1aa0drg5q9","properties":{"formattedCitation":"(Sharkey, 2017)","plainCitation":"(Sharkey, 2017)","noteIndex":0},"citationItems":[{"id":6666,"uris":["http://zotero.org/users/3736454/items/HPE7V8HY"],"uri":["http://zotero.org/users/3736454/items/HPE7V8HY"],"itemData":{"id":6666,"type":"article-journal","title":"Why robots should not be delegated with the decision to kill","container-title":"Connection Science","page":"177-186","volume":"29","issue":"2","source":"Taylor and Francis+NEJM","abstract":"The EPSRC first principle of robotics, “robots should not be designed solely or primarily to kill or harm humans, except in the interests of national security”, is challenged in detail here. Focusing on security and armed conflict, arguments are marshalled against the principle on ethical, legal, technical and security grounds. A new principle is proposed that robots should never be delegated with the decision to apply violent force to humans.","DOI":"10.1080/09540091.2017.1310183","ISSN":"0954-0091","author":[{"family":"Sharkey","given":"Noel"}],"issued":{"date-parts":[["2017",4,3]]}}}],"schema":"https://github.com/citation-style-language/schema/raw/master/csl-citation.json"} </w:instrText>
      </w:r>
      <w:r w:rsidR="009414B1" w:rsidRPr="002B3D14">
        <w:rPr>
          <w:rFonts w:ascii="Latin Modern Roman 10" w:hAnsi="Latin Modern Roman 10"/>
        </w:rPr>
        <w:fldChar w:fldCharType="separate"/>
      </w:r>
      <w:r w:rsidR="009414B1" w:rsidRPr="002B3D14">
        <w:rPr>
          <w:rFonts w:ascii="Latin Modern Roman 10" w:hAnsi="Latin Modern Roman 10"/>
          <w:noProof/>
        </w:rPr>
        <w:t>(Sharkey, 2017)</w:t>
      </w:r>
      <w:r w:rsidR="009414B1" w:rsidRPr="002B3D14">
        <w:rPr>
          <w:rFonts w:ascii="Latin Modern Roman 10" w:hAnsi="Latin Modern Roman 10"/>
        </w:rPr>
        <w:fldChar w:fldCharType="end"/>
      </w:r>
      <w:r w:rsidR="00BA1B8E" w:rsidRPr="002B3D14">
        <w:rPr>
          <w:rFonts w:ascii="Latin Modern Roman 10" w:hAnsi="Latin Modern Roman 10"/>
        </w:rPr>
        <w:t xml:space="preserve"> </w:t>
      </w:r>
      <w:r w:rsidR="00673968">
        <w:rPr>
          <w:rFonts w:ascii="Latin Modern Roman 10" w:hAnsi="Latin Modern Roman 10"/>
        </w:rPr>
        <w:fldChar w:fldCharType="begin"/>
      </w:r>
      <w:r w:rsidR="003E71C6">
        <w:rPr>
          <w:rFonts w:ascii="Latin Modern Roman 10" w:hAnsi="Latin Modern Roman 10"/>
        </w:rPr>
        <w:instrText xml:space="preserve"> ADDIN ZOTERO_ITEM CSL_CITATION {"citationID":"Bg125yFC","properties":{"formattedCitation":"(Kott, 2018)","plainCitation":"(Kott, 2018)","noteIndex":0},"citationItems":[{"id":7876,"uris":["http://zotero.org/users/3736454/items/2PSFCXEN"],"uri":["http://zotero.org/users/3736454/items/2PSFCXEN"],"itemData":{"id":7876,"type":"article-journal","title":"Challenges and Characteristics of Intelligent Autonomy for Internet of Battle Things in Highly Adversarial Environments","container-title":"arXiv:1803.11256 [cs]","source":"arXiv.org","abstract":"Numerous, artificially intelligent, networked things will populate the battlefield of the future, operating in close collaboration with human warfighters, and fighting as teams in highly adversarial environments. This paper explores the characteristics, capabilities and intelligence required of such a network of intelligent things and humans - Internet of Battle Things (IOBT). It will experience unique challenges that are not yet well addressed by the current generation of AI and machine learning.","URL":"http://arxiv.org/abs/1803.11256","note":"arXiv: 1803.11256","author":[{"family":"Kott","given":"Alexander"}],"issued":{"date-parts":[["2018",3,20]]},"accessed":{"date-parts":[["2018",4,6]]}}}],"schema":"https://github.com/citation-style-language/schema/raw/master/csl-citation.json"} </w:instrText>
      </w:r>
      <w:r w:rsidR="00673968">
        <w:rPr>
          <w:rFonts w:ascii="Latin Modern Roman 10" w:hAnsi="Latin Modern Roman 10"/>
        </w:rPr>
        <w:fldChar w:fldCharType="separate"/>
      </w:r>
      <w:r w:rsidR="003E71C6">
        <w:rPr>
          <w:rFonts w:ascii="Latin Modern Roman 10" w:hAnsi="Latin Modern Roman 10"/>
          <w:noProof/>
        </w:rPr>
        <w:t>(Kott, 2018)</w:t>
      </w:r>
      <w:r w:rsidR="00673968">
        <w:rPr>
          <w:rFonts w:ascii="Latin Modern Roman 10" w:hAnsi="Latin Modern Roman 10"/>
        </w:rPr>
        <w:fldChar w:fldCharType="end"/>
      </w:r>
      <w:r w:rsidR="00BA1B8E" w:rsidRPr="002B3D14">
        <w:rPr>
          <w:rFonts w:ascii="Latin Modern Roman 10" w:hAnsi="Latin Modern Roman 10"/>
        </w:rPr>
        <w:t>e.g.</w:t>
      </w:r>
      <w:r w:rsidRPr="002B3D14">
        <w:rPr>
          <w:rFonts w:ascii="Latin Modern Roman 10" w:hAnsi="Latin Modern Roman 10"/>
        </w:rPr>
        <w:t>,</w:t>
      </w:r>
      <w:r w:rsidR="00290689" w:rsidRPr="002B3D14">
        <w:rPr>
          <w:rFonts w:ascii="Latin Modern Roman 10" w:hAnsi="Latin Modern Roman 10"/>
        </w:rPr>
        <w:t xml:space="preserve"> and its effects on the future of humanity, </w:t>
      </w:r>
      <w:r w:rsidR="008F6FA9" w:rsidRPr="002B3D14">
        <w:rPr>
          <w:rFonts w:ascii="Latin Modern Roman 10" w:hAnsi="Latin Modern Roman 10"/>
        </w:rPr>
        <w:t>but</w:t>
      </w:r>
      <w:r w:rsidR="00841495" w:rsidRPr="002B3D14">
        <w:rPr>
          <w:rFonts w:ascii="Latin Modern Roman 10" w:hAnsi="Latin Modern Roman 10"/>
        </w:rPr>
        <w:t xml:space="preserve"> </w:t>
      </w:r>
      <w:r w:rsidR="003B79CC" w:rsidRPr="002B3D14">
        <w:rPr>
          <w:rFonts w:ascii="Latin Modern Roman 10" w:hAnsi="Latin Modern Roman 10"/>
        </w:rPr>
        <w:t xml:space="preserve">most </w:t>
      </w:r>
      <w:r w:rsidR="008F6FA9" w:rsidRPr="002B3D14">
        <w:rPr>
          <w:rFonts w:ascii="Latin Modern Roman 10" w:hAnsi="Latin Modern Roman 10"/>
        </w:rPr>
        <w:t xml:space="preserve">of </w:t>
      </w:r>
      <w:r w:rsidR="00290689" w:rsidRPr="002B3D14">
        <w:rPr>
          <w:rFonts w:ascii="Latin Modern Roman 10" w:hAnsi="Latin Modern Roman 10"/>
        </w:rPr>
        <w:t>the discussion</w:t>
      </w:r>
      <w:r w:rsidR="008F6FA9" w:rsidRPr="002B3D14">
        <w:rPr>
          <w:rFonts w:ascii="Latin Modern Roman 10" w:hAnsi="Latin Modern Roman 10"/>
        </w:rPr>
        <w:t xml:space="preserve"> is about </w:t>
      </w:r>
      <w:r w:rsidR="00841495" w:rsidRPr="002B3D14">
        <w:rPr>
          <w:rFonts w:ascii="Latin Modern Roman 10" w:hAnsi="Latin Modern Roman 10"/>
        </w:rPr>
        <w:t xml:space="preserve">the </w:t>
      </w:r>
      <w:r w:rsidR="008F6FA9" w:rsidRPr="002B3D14">
        <w:rPr>
          <w:rFonts w:ascii="Latin Modern Roman 10" w:hAnsi="Latin Modern Roman 10"/>
        </w:rPr>
        <w:t>legal an</w:t>
      </w:r>
      <w:r w:rsidR="00562293" w:rsidRPr="002B3D14">
        <w:rPr>
          <w:rFonts w:ascii="Latin Modern Roman 10" w:hAnsi="Latin Modern Roman 10"/>
        </w:rPr>
        <w:t xml:space="preserve">d moral aspects of such weapons, not the question </w:t>
      </w:r>
      <w:r w:rsidR="00841495" w:rsidRPr="002B3D14">
        <w:rPr>
          <w:rFonts w:ascii="Latin Modern Roman 10" w:hAnsi="Latin Modern Roman 10"/>
        </w:rPr>
        <w:t xml:space="preserve">of whether </w:t>
      </w:r>
      <w:r w:rsidR="00562293" w:rsidRPr="002B3D14">
        <w:rPr>
          <w:rFonts w:ascii="Latin Modern Roman 10" w:hAnsi="Latin Modern Roman 10"/>
        </w:rPr>
        <w:t xml:space="preserve">drones </w:t>
      </w:r>
      <w:r w:rsidR="00841495" w:rsidRPr="002B3D14">
        <w:rPr>
          <w:rFonts w:ascii="Latin Modern Roman 10" w:hAnsi="Latin Modern Roman 10"/>
        </w:rPr>
        <w:t xml:space="preserve">are </w:t>
      </w:r>
      <w:r w:rsidR="00562293" w:rsidRPr="002B3D14">
        <w:rPr>
          <w:rFonts w:ascii="Latin Modern Roman 10" w:hAnsi="Latin Modern Roman 10"/>
        </w:rPr>
        <w:t xml:space="preserve">capable </w:t>
      </w:r>
      <w:r w:rsidR="00841495" w:rsidRPr="002B3D14">
        <w:rPr>
          <w:rFonts w:ascii="Latin Modern Roman 10" w:hAnsi="Latin Modern Roman 10"/>
        </w:rPr>
        <w:t xml:space="preserve">of </w:t>
      </w:r>
      <w:r w:rsidR="00562293" w:rsidRPr="002B3D14">
        <w:rPr>
          <w:rFonts w:ascii="Latin Modern Roman 10" w:hAnsi="Latin Modern Roman 10"/>
        </w:rPr>
        <w:t>caus</w:t>
      </w:r>
      <w:r w:rsidR="00841495" w:rsidRPr="002B3D14">
        <w:rPr>
          <w:rFonts w:ascii="Latin Modern Roman 10" w:hAnsi="Latin Modern Roman 10"/>
        </w:rPr>
        <w:t>ing</w:t>
      </w:r>
      <w:r w:rsidR="00562293" w:rsidRPr="002B3D14">
        <w:rPr>
          <w:rFonts w:ascii="Latin Modern Roman 10" w:hAnsi="Latin Modern Roman 10"/>
        </w:rPr>
        <w:t xml:space="preserve"> a global catastrophe, killing all or almost all human beings.</w:t>
      </w:r>
      <w:r w:rsidR="008F6FA9" w:rsidRPr="002B3D14">
        <w:rPr>
          <w:rFonts w:ascii="Latin Modern Roman 10" w:hAnsi="Latin Modern Roman 10"/>
        </w:rPr>
        <w:t xml:space="preserve"> </w:t>
      </w:r>
      <w:r w:rsidR="00562293" w:rsidRPr="002B3D14">
        <w:rPr>
          <w:rFonts w:ascii="Latin Modern Roman 10" w:hAnsi="Latin Modern Roman 10"/>
        </w:rPr>
        <w:t>S</w:t>
      </w:r>
      <w:r w:rsidRPr="002B3D14">
        <w:rPr>
          <w:rFonts w:ascii="Latin Modern Roman 10" w:hAnsi="Latin Modern Roman 10"/>
        </w:rPr>
        <w:t xml:space="preserve">ome in </w:t>
      </w:r>
      <w:r w:rsidR="00B52027" w:rsidRPr="002B3D14">
        <w:rPr>
          <w:rFonts w:ascii="Latin Modern Roman 10" w:hAnsi="Latin Modern Roman 10"/>
        </w:rPr>
        <w:t xml:space="preserve">the </w:t>
      </w:r>
      <w:r w:rsidRPr="002B3D14">
        <w:rPr>
          <w:rFonts w:ascii="Latin Modern Roman 10" w:hAnsi="Latin Modern Roman 10"/>
        </w:rPr>
        <w:t>AI safety community</w:t>
      </w:r>
      <w:r w:rsidR="005638BA" w:rsidRPr="002B3D14">
        <w:rPr>
          <w:rFonts w:ascii="Latin Modern Roman 10" w:hAnsi="Latin Modern Roman 10"/>
        </w:rPr>
        <w:t xml:space="preserve"> have</w:t>
      </w:r>
      <w:r w:rsidRPr="002B3D14">
        <w:rPr>
          <w:rFonts w:ascii="Latin Modern Roman 10" w:hAnsi="Latin Modern Roman 10"/>
        </w:rPr>
        <w:t xml:space="preserve"> expressed </w:t>
      </w:r>
      <w:r w:rsidR="005638BA" w:rsidRPr="002B3D14">
        <w:rPr>
          <w:rFonts w:ascii="Latin Modern Roman 10" w:hAnsi="Latin Modern Roman 10"/>
        </w:rPr>
        <w:t xml:space="preserve">the </w:t>
      </w:r>
      <w:r w:rsidRPr="002B3D14">
        <w:rPr>
          <w:rFonts w:ascii="Latin Modern Roman 10" w:hAnsi="Latin Modern Roman 10"/>
        </w:rPr>
        <w:t xml:space="preserve">opinion that LAWS can’t become </w:t>
      </w:r>
      <w:r w:rsidR="00B52027" w:rsidRPr="002B3D14">
        <w:rPr>
          <w:rFonts w:ascii="Latin Modern Roman 10" w:hAnsi="Latin Modern Roman 10"/>
        </w:rPr>
        <w:t xml:space="preserve">an </w:t>
      </w:r>
      <w:r w:rsidRPr="002B3D14">
        <w:rPr>
          <w:rFonts w:ascii="Latin Modern Roman 10" w:hAnsi="Latin Modern Roman 10"/>
        </w:rPr>
        <w:t xml:space="preserve">“existential risk”, and thus </w:t>
      </w:r>
      <w:r w:rsidR="005638BA" w:rsidRPr="002B3D14">
        <w:rPr>
          <w:rFonts w:ascii="Latin Modern Roman 10" w:hAnsi="Latin Modern Roman 10"/>
        </w:rPr>
        <w:t xml:space="preserve">LAWs </w:t>
      </w:r>
      <w:r w:rsidR="00E854A9" w:rsidRPr="002B3D14">
        <w:rPr>
          <w:rFonts w:ascii="Latin Modern Roman 10" w:hAnsi="Latin Modern Roman 10"/>
        </w:rPr>
        <w:t xml:space="preserve">is </w:t>
      </w:r>
      <w:r w:rsidRPr="002B3D14">
        <w:rPr>
          <w:rFonts w:ascii="Latin Modern Roman 10" w:hAnsi="Latin Modern Roman 10"/>
        </w:rPr>
        <w:t xml:space="preserve">only </w:t>
      </w:r>
      <w:r w:rsidR="00B52027" w:rsidRPr="002B3D14">
        <w:rPr>
          <w:rFonts w:ascii="Latin Modern Roman 10" w:hAnsi="Latin Modern Roman 10"/>
        </w:rPr>
        <w:t xml:space="preserve">a </w:t>
      </w:r>
      <w:r w:rsidRPr="002B3D14">
        <w:rPr>
          <w:rFonts w:ascii="Latin Modern Roman 10" w:hAnsi="Latin Modern Roman 10"/>
        </w:rPr>
        <w:t>distraction</w:t>
      </w:r>
      <w:r w:rsidR="00E37753" w:rsidRPr="002B3D14">
        <w:rPr>
          <w:rFonts w:ascii="Latin Modern Roman 10" w:hAnsi="Latin Modern Roman 10"/>
        </w:rPr>
        <w:t xml:space="preserve"> from the real problem of </w:t>
      </w:r>
      <w:r w:rsidR="00E854A9" w:rsidRPr="002B3D14">
        <w:rPr>
          <w:rFonts w:ascii="Latin Modern Roman 10" w:hAnsi="Latin Modern Roman 10"/>
        </w:rPr>
        <w:t xml:space="preserve">developing </w:t>
      </w:r>
      <w:r w:rsidR="00E37753" w:rsidRPr="002B3D14">
        <w:rPr>
          <w:rFonts w:ascii="Latin Modern Roman 10" w:hAnsi="Latin Modern Roman 10"/>
        </w:rPr>
        <w:t>superintel</w:t>
      </w:r>
      <w:r w:rsidR="00AF4540" w:rsidRPr="002B3D14">
        <w:rPr>
          <w:rFonts w:ascii="Latin Modern Roman 10" w:hAnsi="Latin Modern Roman 10"/>
        </w:rPr>
        <w:t>ligence</w:t>
      </w:r>
      <w:r w:rsidR="00E37753" w:rsidRPr="002B3D14">
        <w:rPr>
          <w:rFonts w:ascii="Latin Modern Roman 10" w:hAnsi="Latin Modern Roman 10"/>
        </w:rPr>
        <w:t xml:space="preserve"> </w:t>
      </w:r>
      <w:r w:rsidR="00E37753"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2njmcv7oam","properties":{"formattedCitation":"(Bogosian, 2017)","plainCitation":"(Bogosian, 2017)","noteIndex":0},"citationItems":[{"id":3357,"uris":["http://zotero.org/users/3736454/items/JDRFHNDE"],"uri":["http://zotero.org/users/3736454/items/JDRFHNDE"],"itemData":{"id":3357,"type":"article","title":"Nothing Wrong With AI Weapons - Effective Altruism Forum","publisher":"effective-altruism.com","URL":"http://effective-altruism.com/ea/1dz/nothing_wrong_with_ai_weapons/","author":[{"family":"Bogosian","given":"Kyle"}],"issued":{"date-parts":[["2017"]]},"accessed":{"date-parts":[["2017",10,28]]}}}],"schema":"https://github.com/citation-style-language/schema/raw/master/csl-citation.json"} </w:instrText>
      </w:r>
      <w:r w:rsidR="00E37753" w:rsidRPr="002B3D14">
        <w:rPr>
          <w:rFonts w:ascii="Latin Modern Roman 10" w:hAnsi="Latin Modern Roman 10"/>
        </w:rPr>
        <w:fldChar w:fldCharType="separate"/>
      </w:r>
      <w:r w:rsidR="00E37753" w:rsidRPr="002B3D14">
        <w:rPr>
          <w:rFonts w:ascii="Latin Modern Roman 10" w:hAnsi="Latin Modern Roman 10"/>
          <w:noProof/>
        </w:rPr>
        <w:t>(Bogosian, 2017)</w:t>
      </w:r>
      <w:r w:rsidR="00E37753" w:rsidRPr="002B3D14">
        <w:rPr>
          <w:rFonts w:ascii="Latin Modern Roman 10" w:hAnsi="Latin Modern Roman 10"/>
        </w:rPr>
        <w:fldChar w:fldCharType="end"/>
      </w:r>
      <w:r w:rsidRPr="002B3D14">
        <w:rPr>
          <w:rFonts w:ascii="Latin Modern Roman 10" w:hAnsi="Latin Modern Roman 10"/>
        </w:rPr>
        <w:t>.</w:t>
      </w:r>
      <w:r w:rsidR="00077B9A" w:rsidRPr="002B3D14">
        <w:rPr>
          <w:rFonts w:ascii="Latin Modern Roman 10" w:hAnsi="Latin Modern Roman 10"/>
        </w:rPr>
        <w:t xml:space="preserve"> </w:t>
      </w:r>
      <w:r w:rsidR="005638BA" w:rsidRPr="002B3D14">
        <w:rPr>
          <w:rFonts w:ascii="Latin Modern Roman 10" w:hAnsi="Latin Modern Roman 10"/>
        </w:rPr>
        <w:t xml:space="preserve">On the contrary, we have </w:t>
      </w:r>
      <w:r w:rsidR="00E854A9" w:rsidRPr="002B3D14">
        <w:rPr>
          <w:rFonts w:ascii="Latin Modern Roman 10" w:hAnsi="Latin Modern Roman 10"/>
        </w:rPr>
        <w:t xml:space="preserve">previously </w:t>
      </w:r>
      <w:r w:rsidR="005638BA" w:rsidRPr="002B3D14">
        <w:rPr>
          <w:rFonts w:ascii="Latin Modern Roman 10" w:hAnsi="Latin Modern Roman 10"/>
        </w:rPr>
        <w:t xml:space="preserve">outlined that </w:t>
      </w:r>
      <w:r w:rsidR="002F0859" w:rsidRPr="002B3D14">
        <w:rPr>
          <w:rFonts w:ascii="Latin Modern Roman 10" w:hAnsi="Latin Modern Roman 10"/>
        </w:rPr>
        <w:t xml:space="preserve">self-improving AI will </w:t>
      </w:r>
      <w:r w:rsidR="00B236DB" w:rsidRPr="002B3D14">
        <w:rPr>
          <w:rFonts w:ascii="Latin Modern Roman 10" w:hAnsi="Latin Modern Roman 10"/>
        </w:rPr>
        <w:t xml:space="preserve">evolve into Military AI </w:t>
      </w:r>
      <w:r w:rsidR="002B5ADE" w:rsidRPr="002B3D14">
        <w:rPr>
          <w:rFonts w:ascii="Latin Modern Roman 10" w:hAnsi="Latin Modern Roman 10"/>
        </w:rPr>
        <w:t xml:space="preserve">on its own </w:t>
      </w:r>
      <w:r w:rsidR="00B236DB"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2oae5ldsus","properties":{"formattedCitation":"(Turchin &amp; Denkenberger, 2018b)","plainCitation":"(Turchin &amp; Denkenberger, 2018b)","noteIndex":0},"citationItems":[{"id":2690,"uris":["http://zotero.org/users/3736454/items/I5P862VP"],"uri":["http://zotero.org/users/3736454/items/I5P862VP"],"itemData":{"id":2690,"type":"article-journal","title":"Military AI as convergent goal of the self-improving AI","container-title":"Artificial Intelligence Safety And Security, (Roman Yampolskiy, ed.), CRC Press","author":[{"family":"Turchin","given":"A."},{"family":"Denkenberger","given":"D."}],"issued":{"date-parts":[["2018"]]}}}],"schema":"https://github.com/citation-style-language/schema/raw/master/csl-citation.json"} </w:instrText>
      </w:r>
      <w:r w:rsidR="00B236DB" w:rsidRPr="002B3D14">
        <w:rPr>
          <w:rFonts w:ascii="Latin Modern Roman 10" w:hAnsi="Latin Modern Roman 10"/>
        </w:rPr>
        <w:fldChar w:fldCharType="separate"/>
      </w:r>
      <w:r w:rsidR="00D0691F" w:rsidRPr="002B3D14">
        <w:rPr>
          <w:rFonts w:ascii="Latin Modern Roman 10" w:hAnsi="Latin Modern Roman 10"/>
          <w:noProof/>
        </w:rPr>
        <w:t>(Turchin &amp; Denkenberger, 2018b)</w:t>
      </w:r>
      <w:r w:rsidR="00B236DB" w:rsidRPr="002B3D14">
        <w:rPr>
          <w:rFonts w:ascii="Latin Modern Roman 10" w:hAnsi="Latin Modern Roman 10"/>
        </w:rPr>
        <w:fldChar w:fldCharType="end"/>
      </w:r>
      <w:r w:rsidR="00B236DB" w:rsidRPr="002B3D14">
        <w:rPr>
          <w:rFonts w:ascii="Latin Modern Roman 10" w:hAnsi="Latin Modern Roman 10"/>
        </w:rPr>
        <w:t>.</w:t>
      </w:r>
      <w:r w:rsidR="00B86804" w:rsidRPr="002B3D14">
        <w:rPr>
          <w:rFonts w:ascii="Latin Modern Roman 10" w:hAnsi="Latin Modern Roman 10"/>
        </w:rPr>
        <w:t xml:space="preserve"> </w:t>
      </w:r>
    </w:p>
    <w:p w14:paraId="2DE91106" w14:textId="7B9C3CFE" w:rsidR="000E58F8" w:rsidRPr="002B3D14" w:rsidRDefault="000E58F8" w:rsidP="00F53D20">
      <w:pPr>
        <w:ind w:firstLine="720"/>
        <w:jc w:val="both"/>
        <w:rPr>
          <w:rFonts w:ascii="Latin Modern Roman 10" w:hAnsi="Latin Modern Roman 10"/>
        </w:rPr>
      </w:pPr>
      <w:r w:rsidRPr="002B3D14">
        <w:rPr>
          <w:rFonts w:ascii="Latin Modern Roman 10" w:hAnsi="Latin Modern Roman 10"/>
        </w:rPr>
        <w:t>In this article</w:t>
      </w:r>
      <w:r w:rsidR="00077B9A" w:rsidRPr="002B3D14">
        <w:rPr>
          <w:rFonts w:ascii="Latin Modern Roman 10" w:hAnsi="Latin Modern Roman 10"/>
        </w:rPr>
        <w:t>,</w:t>
      </w:r>
      <w:r w:rsidRPr="002B3D14">
        <w:rPr>
          <w:rFonts w:ascii="Latin Modern Roman 10" w:hAnsi="Latin Modern Roman 10"/>
        </w:rPr>
        <w:t xml:space="preserve"> </w:t>
      </w:r>
      <w:r w:rsidR="00BF5B21" w:rsidRPr="002B3D14">
        <w:rPr>
          <w:rFonts w:ascii="Latin Modern Roman 10" w:hAnsi="Latin Modern Roman 10"/>
        </w:rPr>
        <w:t xml:space="preserve">I </w:t>
      </w:r>
      <w:r w:rsidR="007F2413" w:rsidRPr="002B3D14">
        <w:rPr>
          <w:rFonts w:ascii="Latin Modern Roman 10" w:hAnsi="Latin Modern Roman 10"/>
        </w:rPr>
        <w:t xml:space="preserve">address several </w:t>
      </w:r>
      <w:r w:rsidR="00182D75" w:rsidRPr="002B3D14">
        <w:rPr>
          <w:rFonts w:ascii="Latin Modern Roman 10" w:hAnsi="Latin Modern Roman 10"/>
        </w:rPr>
        <w:t>question</w:t>
      </w:r>
      <w:r w:rsidR="007F2413" w:rsidRPr="002B3D14">
        <w:rPr>
          <w:rFonts w:ascii="Latin Modern Roman 10" w:hAnsi="Latin Modern Roman 10"/>
        </w:rPr>
        <w:t>s</w:t>
      </w:r>
      <w:r w:rsidR="00182D75" w:rsidRPr="002B3D14">
        <w:rPr>
          <w:rFonts w:ascii="Latin Modern Roman 10" w:hAnsi="Latin Modern Roman 10"/>
        </w:rPr>
        <w:t xml:space="preserve">: </w:t>
      </w:r>
      <w:r w:rsidR="007F2413" w:rsidRPr="002B3D14">
        <w:rPr>
          <w:rFonts w:ascii="Latin Modern Roman 10" w:hAnsi="Latin Modern Roman 10"/>
        </w:rPr>
        <w:t xml:space="preserve">Could </w:t>
      </w:r>
      <w:r w:rsidR="00562293" w:rsidRPr="002B3D14">
        <w:rPr>
          <w:rFonts w:ascii="Latin Modern Roman 10" w:hAnsi="Latin Modern Roman 10"/>
        </w:rPr>
        <w:t xml:space="preserve">military robotics </w:t>
      </w:r>
      <w:r w:rsidR="00182D75" w:rsidRPr="002B3D14">
        <w:rPr>
          <w:rFonts w:ascii="Latin Modern Roman 10" w:hAnsi="Latin Modern Roman 10"/>
        </w:rPr>
        <w:t>present a global catastrophic risk</w:t>
      </w:r>
      <w:r w:rsidR="007F2413" w:rsidRPr="002B3D14">
        <w:rPr>
          <w:rFonts w:ascii="Latin Modern Roman 10" w:hAnsi="Latin Modern Roman 10"/>
        </w:rPr>
        <w:t xml:space="preserve"> in the future? Under</w:t>
      </w:r>
      <w:r w:rsidR="00182D75" w:rsidRPr="002B3D14">
        <w:rPr>
          <w:rFonts w:ascii="Latin Modern Roman 10" w:hAnsi="Latin Modern Roman 10"/>
        </w:rPr>
        <w:t xml:space="preserve"> </w:t>
      </w:r>
      <w:r w:rsidR="007F2413" w:rsidRPr="002B3D14">
        <w:rPr>
          <w:rFonts w:ascii="Latin Modern Roman 10" w:hAnsi="Latin Modern Roman 10"/>
        </w:rPr>
        <w:t xml:space="preserve">what </w:t>
      </w:r>
      <w:r w:rsidR="00182D75" w:rsidRPr="002B3D14">
        <w:rPr>
          <w:rFonts w:ascii="Latin Modern Roman 10" w:hAnsi="Latin Modern Roman 10"/>
        </w:rPr>
        <w:t>condition</w:t>
      </w:r>
      <w:r w:rsidR="007F2413" w:rsidRPr="002B3D14">
        <w:rPr>
          <w:rFonts w:ascii="Latin Modern Roman 10" w:hAnsi="Latin Modern Roman 10"/>
        </w:rPr>
        <w:t>s</w:t>
      </w:r>
      <w:r w:rsidR="00182D75" w:rsidRPr="002B3D14">
        <w:rPr>
          <w:rFonts w:ascii="Latin Modern Roman 10" w:hAnsi="Latin Modern Roman 10"/>
        </w:rPr>
        <w:t xml:space="preserve"> could </w:t>
      </w:r>
      <w:r w:rsidR="002E6706" w:rsidRPr="002B3D14">
        <w:rPr>
          <w:rFonts w:ascii="Latin Modern Roman 10" w:hAnsi="Latin Modern Roman 10"/>
        </w:rPr>
        <w:t>this risk arise</w:t>
      </w:r>
      <w:r w:rsidR="007F2413" w:rsidRPr="002B3D14">
        <w:rPr>
          <w:rFonts w:ascii="Latin Modern Roman 10" w:hAnsi="Latin Modern Roman 10"/>
        </w:rPr>
        <w:t>?</w:t>
      </w:r>
      <w:r w:rsidR="00182D75" w:rsidRPr="002B3D14">
        <w:rPr>
          <w:rFonts w:ascii="Latin Modern Roman 10" w:hAnsi="Latin Modern Roman 10"/>
        </w:rPr>
        <w:t xml:space="preserve"> </w:t>
      </w:r>
      <w:r w:rsidR="007F2413" w:rsidRPr="002B3D14">
        <w:rPr>
          <w:rFonts w:ascii="Latin Modern Roman 10" w:hAnsi="Latin Modern Roman 10"/>
        </w:rPr>
        <w:t>I</w:t>
      </w:r>
      <w:r w:rsidR="00182D75" w:rsidRPr="002B3D14">
        <w:rPr>
          <w:rFonts w:ascii="Latin Modern Roman 10" w:hAnsi="Latin Modern Roman 10"/>
        </w:rPr>
        <w:t>s this risk comparabl</w:t>
      </w:r>
      <w:r w:rsidR="00370E92" w:rsidRPr="002B3D14">
        <w:rPr>
          <w:rFonts w:ascii="Latin Modern Roman 10" w:hAnsi="Latin Modern Roman 10"/>
        </w:rPr>
        <w:t xml:space="preserve">e to the </w:t>
      </w:r>
      <w:r w:rsidR="002E6706" w:rsidRPr="002B3D14">
        <w:rPr>
          <w:rFonts w:ascii="Latin Modern Roman 10" w:hAnsi="Latin Modern Roman 10"/>
        </w:rPr>
        <w:t xml:space="preserve">risk posed by </w:t>
      </w:r>
      <w:r w:rsidR="00370E92" w:rsidRPr="002B3D14">
        <w:rPr>
          <w:rFonts w:ascii="Latin Modern Roman 10" w:hAnsi="Latin Modern Roman 10"/>
        </w:rPr>
        <w:t>superintelligence?</w:t>
      </w:r>
      <w:r w:rsidR="005638BA" w:rsidRPr="002B3D14">
        <w:rPr>
          <w:rFonts w:ascii="Latin Modern Roman 10" w:hAnsi="Latin Modern Roman 10"/>
        </w:rPr>
        <w:t xml:space="preserve"> </w:t>
      </w:r>
      <w:r w:rsidR="00BF5B21" w:rsidRPr="002B3D14">
        <w:rPr>
          <w:rFonts w:ascii="Latin Modern Roman 10" w:hAnsi="Latin Modern Roman 10"/>
        </w:rPr>
        <w:t>I</w:t>
      </w:r>
      <w:r w:rsidR="00370E92" w:rsidRPr="002B3D14">
        <w:rPr>
          <w:rFonts w:ascii="Latin Modern Roman 10" w:hAnsi="Latin Modern Roman 10"/>
        </w:rPr>
        <w:t xml:space="preserve"> start from the simplified model in section 2, analyze necessary social conditions for creating large drone army in section 3, </w:t>
      </w:r>
      <w:r w:rsidR="005638BA" w:rsidRPr="002B3D14">
        <w:rPr>
          <w:rFonts w:ascii="Latin Modern Roman 10" w:hAnsi="Latin Modern Roman 10"/>
        </w:rPr>
        <w:t xml:space="preserve">discuss </w:t>
      </w:r>
      <w:r w:rsidR="00370E92" w:rsidRPr="002B3D14">
        <w:rPr>
          <w:rFonts w:ascii="Latin Modern Roman 10" w:hAnsi="Latin Modern Roman 10"/>
        </w:rPr>
        <w:t xml:space="preserve">possible defense mechanisms </w:t>
      </w:r>
      <w:r w:rsidR="005638BA" w:rsidRPr="002B3D14">
        <w:rPr>
          <w:rFonts w:ascii="Latin Modern Roman 10" w:hAnsi="Latin Modern Roman 10"/>
        </w:rPr>
        <w:t xml:space="preserve">in </w:t>
      </w:r>
      <w:r w:rsidR="00370E92" w:rsidRPr="002B3D14">
        <w:rPr>
          <w:rFonts w:ascii="Latin Modern Roman 10" w:hAnsi="Latin Modern Roman 10"/>
        </w:rPr>
        <w:t xml:space="preserve">section 4, necessary conditions for such a global risk in section 5, </w:t>
      </w:r>
      <w:r w:rsidR="005638BA" w:rsidRPr="002B3D14">
        <w:rPr>
          <w:rFonts w:ascii="Latin Modern Roman 10" w:hAnsi="Latin Modern Roman 10"/>
        </w:rPr>
        <w:t xml:space="preserve">the </w:t>
      </w:r>
      <w:r w:rsidR="00370E92" w:rsidRPr="002B3D14">
        <w:rPr>
          <w:rFonts w:ascii="Latin Modern Roman 10" w:hAnsi="Latin Modern Roman 10"/>
        </w:rPr>
        <w:t xml:space="preserve">future of military robotics in section 6, and </w:t>
      </w:r>
      <w:r w:rsidR="005638BA" w:rsidRPr="002B3D14">
        <w:rPr>
          <w:rFonts w:ascii="Latin Modern Roman 10" w:hAnsi="Latin Modern Roman 10"/>
        </w:rPr>
        <w:t xml:space="preserve">then </w:t>
      </w:r>
      <w:r w:rsidR="00370E92" w:rsidRPr="002B3D14">
        <w:rPr>
          <w:rFonts w:ascii="Latin Modern Roman 10" w:hAnsi="Latin Modern Roman 10"/>
        </w:rPr>
        <w:t xml:space="preserve">assess the chances </w:t>
      </w:r>
      <w:r w:rsidR="00370E92" w:rsidRPr="002B3D14">
        <w:rPr>
          <w:rFonts w:ascii="Latin Modern Roman 10" w:hAnsi="Latin Modern Roman 10"/>
        </w:rPr>
        <w:lastRenderedPageBreak/>
        <w:t xml:space="preserve">that drone swarms could cause or contribute to existential risk of at least civilizational collapse </w:t>
      </w:r>
      <w:r w:rsidR="005638BA" w:rsidRPr="002B3D14">
        <w:rPr>
          <w:rFonts w:ascii="Latin Modern Roman 10" w:hAnsi="Latin Modern Roman 10"/>
        </w:rPr>
        <w:t xml:space="preserve">in </w:t>
      </w:r>
      <w:r w:rsidR="00370E92" w:rsidRPr="002B3D14">
        <w:rPr>
          <w:rFonts w:ascii="Latin Modern Roman 10" w:hAnsi="Latin Modern Roman 10"/>
        </w:rPr>
        <w:t xml:space="preserve">section 7. </w:t>
      </w:r>
    </w:p>
    <w:p w14:paraId="30167382" w14:textId="3B14454B" w:rsidR="000E58F8" w:rsidRPr="002B3D14" w:rsidRDefault="003F5B29" w:rsidP="007B382F">
      <w:pPr>
        <w:pStyle w:val="Heading1"/>
        <w:rPr>
          <w:rFonts w:ascii="Latin Modern Roman 10" w:hAnsi="Latin Modern Roman 10"/>
        </w:rPr>
      </w:pPr>
      <w:bookmarkStart w:id="3" w:name="_Toc505169917"/>
      <w:bookmarkStart w:id="4" w:name="_Toc506566597"/>
      <w:r w:rsidRPr="002B3D14">
        <w:rPr>
          <w:rFonts w:ascii="Latin Modern Roman 10" w:hAnsi="Latin Modern Roman 10"/>
        </w:rPr>
        <w:t>2</w:t>
      </w:r>
      <w:r w:rsidR="001D34CD" w:rsidRPr="002B3D14">
        <w:rPr>
          <w:rFonts w:ascii="Latin Modern Roman 10" w:hAnsi="Latin Modern Roman 10"/>
        </w:rPr>
        <w:t>.</w:t>
      </w:r>
      <w:r w:rsidRPr="002B3D14">
        <w:rPr>
          <w:rFonts w:ascii="Latin Modern Roman 10" w:hAnsi="Latin Modern Roman 10"/>
        </w:rPr>
        <w:t xml:space="preserve"> </w:t>
      </w:r>
      <w:r w:rsidR="001D793A" w:rsidRPr="002B3D14">
        <w:rPr>
          <w:rFonts w:ascii="Latin Modern Roman 10" w:hAnsi="Latin Modern Roman 10"/>
        </w:rPr>
        <w:t xml:space="preserve">Simple model </w:t>
      </w:r>
      <w:r w:rsidR="00564241" w:rsidRPr="002B3D14">
        <w:rPr>
          <w:rFonts w:ascii="Latin Modern Roman 10" w:hAnsi="Latin Modern Roman 10"/>
        </w:rPr>
        <w:t xml:space="preserve">for </w:t>
      </w:r>
      <w:r w:rsidR="00305B33" w:rsidRPr="002B3D14">
        <w:rPr>
          <w:rFonts w:ascii="Latin Modern Roman 10" w:hAnsi="Latin Modern Roman 10"/>
        </w:rPr>
        <w:t>the risk of</w:t>
      </w:r>
      <w:r w:rsidR="001D793A" w:rsidRPr="002B3D14">
        <w:rPr>
          <w:rFonts w:ascii="Latin Modern Roman 10" w:hAnsi="Latin Modern Roman 10"/>
        </w:rPr>
        <w:t xml:space="preserve"> drone swarm</w:t>
      </w:r>
      <w:r w:rsidR="00305B33" w:rsidRPr="002B3D14">
        <w:rPr>
          <w:rFonts w:ascii="Latin Modern Roman 10" w:hAnsi="Latin Modern Roman 10"/>
        </w:rPr>
        <w:t>s</w:t>
      </w:r>
      <w:bookmarkEnd w:id="3"/>
      <w:bookmarkEnd w:id="4"/>
      <w:r w:rsidR="001D793A" w:rsidRPr="002B3D14">
        <w:rPr>
          <w:rFonts w:ascii="Latin Modern Roman 10" w:hAnsi="Latin Modern Roman 10"/>
        </w:rPr>
        <w:t xml:space="preserve"> </w:t>
      </w:r>
    </w:p>
    <w:p w14:paraId="7DF0723B" w14:textId="2F9F6CDD" w:rsidR="00D9705B" w:rsidRPr="002B3D14" w:rsidRDefault="00227D1B" w:rsidP="00D9705B">
      <w:pPr>
        <w:pStyle w:val="Heading2"/>
        <w:rPr>
          <w:rFonts w:ascii="Latin Modern Roman 10" w:hAnsi="Latin Modern Roman 10"/>
        </w:rPr>
      </w:pPr>
      <w:bookmarkStart w:id="5" w:name="_Toc505169918"/>
      <w:bookmarkStart w:id="6" w:name="_Toc506566598"/>
      <w:r w:rsidRPr="002B3D14">
        <w:rPr>
          <w:rFonts w:ascii="Latin Modern Roman 10" w:hAnsi="Latin Modern Roman 10"/>
        </w:rPr>
        <w:t xml:space="preserve">2.1 </w:t>
      </w:r>
      <w:r w:rsidR="00D9705B" w:rsidRPr="002B3D14">
        <w:rPr>
          <w:rFonts w:ascii="Latin Modern Roman 10" w:hAnsi="Latin Modern Roman 10"/>
        </w:rPr>
        <w:t>How many drones are n</w:t>
      </w:r>
      <w:r w:rsidR="006633CF" w:rsidRPr="002B3D14">
        <w:rPr>
          <w:rFonts w:ascii="Latin Modern Roman 10" w:hAnsi="Latin Modern Roman 10"/>
        </w:rPr>
        <w:t>ecessary</w:t>
      </w:r>
      <w:r w:rsidR="00D9705B" w:rsidRPr="002B3D14">
        <w:rPr>
          <w:rFonts w:ascii="Latin Modern Roman 10" w:hAnsi="Latin Modern Roman 10"/>
        </w:rPr>
        <w:t xml:space="preserve"> to kill ever</w:t>
      </w:r>
      <w:r w:rsidR="00305B33" w:rsidRPr="002B3D14">
        <w:rPr>
          <w:rFonts w:ascii="Latin Modern Roman 10" w:hAnsi="Latin Modern Roman 10"/>
        </w:rPr>
        <w:t>y</w:t>
      </w:r>
      <w:r w:rsidR="00D9705B" w:rsidRPr="002B3D14">
        <w:rPr>
          <w:rFonts w:ascii="Latin Modern Roman 10" w:hAnsi="Latin Modern Roman 10"/>
        </w:rPr>
        <w:t>body?</w:t>
      </w:r>
      <w:bookmarkEnd w:id="5"/>
      <w:bookmarkEnd w:id="6"/>
    </w:p>
    <w:p w14:paraId="5FAC5B1F" w14:textId="2D330803" w:rsidR="000E58F8" w:rsidRPr="002B3D14" w:rsidRDefault="000E58F8" w:rsidP="00E353BF">
      <w:pPr>
        <w:ind w:firstLine="720"/>
        <w:jc w:val="both"/>
        <w:rPr>
          <w:rFonts w:ascii="Latin Modern Roman 10" w:hAnsi="Latin Modern Roman 10"/>
        </w:rPr>
      </w:pPr>
      <w:r w:rsidRPr="002B3D14">
        <w:rPr>
          <w:rFonts w:ascii="Latin Modern Roman 10" w:hAnsi="Latin Modern Roman 10"/>
        </w:rPr>
        <w:t>For the start, we create</w:t>
      </w:r>
      <w:r w:rsidR="006633CF" w:rsidRPr="002B3D14">
        <w:rPr>
          <w:rFonts w:ascii="Latin Modern Roman 10" w:hAnsi="Latin Modern Roman 10"/>
        </w:rPr>
        <w:t>d</w:t>
      </w:r>
      <w:r w:rsidRPr="002B3D14">
        <w:rPr>
          <w:rFonts w:ascii="Latin Modern Roman 10" w:hAnsi="Latin Modern Roman 10"/>
        </w:rPr>
        <w:t xml:space="preserve"> </w:t>
      </w:r>
      <w:r w:rsidR="006633CF" w:rsidRPr="002B3D14">
        <w:rPr>
          <w:rFonts w:ascii="Latin Modern Roman 10" w:hAnsi="Latin Modern Roman 10"/>
        </w:rPr>
        <w:t xml:space="preserve">an </w:t>
      </w:r>
      <w:r w:rsidRPr="002B3D14">
        <w:rPr>
          <w:rFonts w:ascii="Latin Modern Roman 10" w:hAnsi="Latin Modern Roman 10"/>
        </w:rPr>
        <w:t>oversimplified model of</w:t>
      </w:r>
      <w:r w:rsidR="00915FCA" w:rsidRPr="002B3D14">
        <w:rPr>
          <w:rFonts w:ascii="Latin Modern Roman 10" w:hAnsi="Latin Modern Roman 10"/>
        </w:rPr>
        <w:t xml:space="preserve"> the</w:t>
      </w:r>
      <w:r w:rsidRPr="002B3D14">
        <w:rPr>
          <w:rFonts w:ascii="Latin Modern Roman 10" w:hAnsi="Latin Modern Roman 10"/>
        </w:rPr>
        <w:t xml:space="preserve"> </w:t>
      </w:r>
      <w:r w:rsidR="006633CF" w:rsidRPr="002B3D14">
        <w:rPr>
          <w:rFonts w:ascii="Latin Modern Roman 10" w:hAnsi="Latin Modern Roman 10"/>
        </w:rPr>
        <w:t xml:space="preserve">risk of </w:t>
      </w:r>
      <w:r w:rsidRPr="002B3D14">
        <w:rPr>
          <w:rFonts w:ascii="Latin Modern Roman 10" w:hAnsi="Latin Modern Roman 10"/>
        </w:rPr>
        <w:t>drone swarms</w:t>
      </w:r>
      <w:r w:rsidR="00AF3954" w:rsidRPr="002B3D14">
        <w:rPr>
          <w:rFonts w:ascii="Latin Modern Roman 10" w:hAnsi="Latin Modern Roman 10"/>
        </w:rPr>
        <w:t xml:space="preserve"> that </w:t>
      </w:r>
      <w:r w:rsidR="006633CF" w:rsidRPr="002B3D14">
        <w:rPr>
          <w:rFonts w:ascii="Latin Modern Roman 10" w:hAnsi="Latin Modern Roman 10"/>
        </w:rPr>
        <w:t>ignores the potential for</w:t>
      </w:r>
      <w:r w:rsidRPr="002B3D14">
        <w:rPr>
          <w:rFonts w:ascii="Latin Modern Roman 10" w:hAnsi="Latin Modern Roman 10"/>
        </w:rPr>
        <w:t xml:space="preserve"> </w:t>
      </w:r>
      <w:r w:rsidR="00061DD3" w:rsidRPr="002B3D14">
        <w:rPr>
          <w:rFonts w:ascii="Latin Modern Roman 10" w:hAnsi="Latin Modern Roman 10"/>
        </w:rPr>
        <w:t>anti-</w:t>
      </w:r>
      <w:r w:rsidRPr="002B3D14">
        <w:rPr>
          <w:rFonts w:ascii="Latin Modern Roman 10" w:hAnsi="Latin Modern Roman 10"/>
        </w:rPr>
        <w:t>dron</w:t>
      </w:r>
      <w:r w:rsidR="00061DD3" w:rsidRPr="002B3D14">
        <w:rPr>
          <w:rFonts w:ascii="Latin Modern Roman 10" w:hAnsi="Latin Modern Roman 10"/>
        </w:rPr>
        <w:t>e defens</w:t>
      </w:r>
      <w:r w:rsidRPr="002B3D14">
        <w:rPr>
          <w:rFonts w:ascii="Latin Modern Roman 10" w:hAnsi="Latin Modern Roman 10"/>
        </w:rPr>
        <w:t>e and</w:t>
      </w:r>
      <w:r w:rsidR="00AF3954" w:rsidRPr="002B3D14">
        <w:rPr>
          <w:rFonts w:ascii="Latin Modern Roman 10" w:hAnsi="Latin Modern Roman 10"/>
        </w:rPr>
        <w:t xml:space="preserve"> does not account for the </w:t>
      </w:r>
      <w:r w:rsidR="00061DD3" w:rsidRPr="002B3D14">
        <w:rPr>
          <w:rFonts w:ascii="Latin Modern Roman 10" w:hAnsi="Latin Modern Roman 10"/>
        </w:rPr>
        <w:t xml:space="preserve">motives of </w:t>
      </w:r>
      <w:r w:rsidR="006633CF" w:rsidRPr="002B3D14">
        <w:rPr>
          <w:rFonts w:ascii="Latin Modern Roman 10" w:hAnsi="Latin Modern Roman 10"/>
        </w:rPr>
        <w:t xml:space="preserve">the </w:t>
      </w:r>
      <w:r w:rsidR="00061DD3" w:rsidRPr="002B3D14">
        <w:rPr>
          <w:rFonts w:ascii="Latin Modern Roman 10" w:hAnsi="Latin Modern Roman 10"/>
        </w:rPr>
        <w:t xml:space="preserve">perpetrator. </w:t>
      </w:r>
    </w:p>
    <w:p w14:paraId="3F7ACAC3" w14:textId="5674D9F5" w:rsidR="00B100D0" w:rsidRPr="002B3D14" w:rsidRDefault="00296772" w:rsidP="009A2B22">
      <w:pPr>
        <w:ind w:firstLine="720"/>
        <w:jc w:val="both"/>
        <w:rPr>
          <w:rFonts w:ascii="Latin Modern Roman 10" w:hAnsi="Latin Modern Roman 10"/>
        </w:rPr>
      </w:pPr>
      <w:r w:rsidRPr="002B3D14">
        <w:rPr>
          <w:rFonts w:ascii="Latin Modern Roman 10" w:hAnsi="Latin Modern Roman 10"/>
        </w:rPr>
        <w:t xml:space="preserve">The current global </w:t>
      </w:r>
      <w:r w:rsidR="00061DD3" w:rsidRPr="002B3D14">
        <w:rPr>
          <w:rFonts w:ascii="Latin Modern Roman 10" w:hAnsi="Latin Modern Roman 10"/>
        </w:rPr>
        <w:t>population is around 10 billion humans, and self-destructing drones could not kill more than on</w:t>
      </w:r>
      <w:r w:rsidR="00574F2A" w:rsidRPr="002B3D14">
        <w:rPr>
          <w:rFonts w:ascii="Latin Modern Roman 10" w:hAnsi="Latin Modern Roman 10"/>
        </w:rPr>
        <w:t>e</w:t>
      </w:r>
      <w:r w:rsidR="00061DD3" w:rsidRPr="002B3D14">
        <w:rPr>
          <w:rFonts w:ascii="Latin Modern Roman 10" w:hAnsi="Latin Modern Roman 10"/>
        </w:rPr>
        <w:t xml:space="preserve"> person</w:t>
      </w:r>
      <w:r w:rsidRPr="002B3D14">
        <w:rPr>
          <w:rFonts w:ascii="Latin Modern Roman 10" w:hAnsi="Latin Modern Roman 10"/>
        </w:rPr>
        <w:t xml:space="preserve"> each</w:t>
      </w:r>
      <w:r w:rsidR="00061DD3" w:rsidRPr="002B3D14">
        <w:rPr>
          <w:rFonts w:ascii="Latin Modern Roman 10" w:hAnsi="Latin Modern Roman 10"/>
        </w:rPr>
        <w:t>.</w:t>
      </w:r>
      <w:r w:rsidR="00A621A3" w:rsidRPr="002B3D14">
        <w:rPr>
          <w:rFonts w:ascii="Latin Modern Roman 10" w:hAnsi="Latin Modern Roman 10"/>
        </w:rPr>
        <w:t xml:space="preserve"> Small drones with </w:t>
      </w:r>
      <w:r w:rsidRPr="002B3D14">
        <w:rPr>
          <w:rFonts w:ascii="Latin Modern Roman 10" w:hAnsi="Latin Modern Roman 10"/>
        </w:rPr>
        <w:t xml:space="preserve">a </w:t>
      </w:r>
      <w:r w:rsidR="00A621A3" w:rsidRPr="002B3D14">
        <w:rPr>
          <w:rFonts w:ascii="Latin Modern Roman 10" w:hAnsi="Latin Modern Roman 10"/>
        </w:rPr>
        <w:t xml:space="preserve">camera </w:t>
      </w:r>
      <w:r w:rsidRPr="002B3D14">
        <w:rPr>
          <w:rFonts w:ascii="Latin Modern Roman 10" w:hAnsi="Latin Modern Roman 10"/>
        </w:rPr>
        <w:t xml:space="preserve">are </w:t>
      </w:r>
      <w:r w:rsidR="00A621A3" w:rsidRPr="002B3D14">
        <w:rPr>
          <w:rFonts w:ascii="Latin Modern Roman 10" w:hAnsi="Latin Modern Roman 10"/>
        </w:rPr>
        <w:t xml:space="preserve">currently </w:t>
      </w:r>
      <w:r w:rsidRPr="002B3D14">
        <w:rPr>
          <w:rFonts w:ascii="Latin Modern Roman 10" w:hAnsi="Latin Modern Roman 10"/>
        </w:rPr>
        <w:t xml:space="preserve">available </w:t>
      </w:r>
      <w:r w:rsidR="00A621A3" w:rsidRPr="002B3D14">
        <w:rPr>
          <w:rFonts w:ascii="Latin Modern Roman 10" w:hAnsi="Latin Modern Roman 10"/>
        </w:rPr>
        <w:t xml:space="preserve">on Alibaba </w:t>
      </w:r>
      <w:r w:rsidR="0032695F" w:rsidRPr="002B3D14">
        <w:rPr>
          <w:rFonts w:ascii="Latin Modern Roman 10" w:hAnsi="Latin Modern Roman 10"/>
        </w:rPr>
        <w:t>from</w:t>
      </w:r>
      <w:r w:rsidR="00A621A3" w:rsidRPr="002B3D14">
        <w:rPr>
          <w:rFonts w:ascii="Latin Modern Roman 10" w:hAnsi="Latin Modern Roman 10"/>
        </w:rPr>
        <w:t xml:space="preserve"> 30 USD </w:t>
      </w:r>
      <w:r w:rsidR="0032695F"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1qta24fifm","properties":{"formattedCitation":"(Alibaba.com, 2018)","plainCitation":"(Alibaba.com, 2018)","noteIndex":0},"citationItems":[{"id":7055,"uris":["http://zotero.org/users/3736454/items/9RNLDN3H"],"uri":["http://zotero.org/users/3736454/items/9RNLDN3H"],"itemData":{"id":7055,"type":"webpage","title":"2017 Hot Sale Mini Opital Flow Sensor Rc Quadcopter Pocket Selfie Foldable Drone With Hd Camera Phone Wifi Control - Buy 2017","URL":"https://www.alibaba.com/product-detail/2017-Hot-Sale-Mini-Opital-Flow_60703190763.html?spm=a2700.7724838.2017115.1.6ddedaabc34R7D","author":[{"family":"Alibaba.com","given":""}],"issued":{"date-parts":[["2018"]]},"accessed":{"date-parts":[["2018",2,13]]}}}],"schema":"https://github.com/citation-style-language/schema/raw/master/csl-citation.json"} </w:instrText>
      </w:r>
      <w:r w:rsidR="0032695F" w:rsidRPr="002B3D14">
        <w:rPr>
          <w:rFonts w:ascii="Latin Modern Roman 10" w:hAnsi="Latin Modern Roman 10"/>
        </w:rPr>
        <w:fldChar w:fldCharType="separate"/>
      </w:r>
      <w:r w:rsidR="0032695F" w:rsidRPr="002B3D14">
        <w:rPr>
          <w:rFonts w:ascii="Latin Modern Roman 10" w:hAnsi="Latin Modern Roman 10"/>
          <w:noProof/>
        </w:rPr>
        <w:t>(Alibaba.com, 2018)</w:t>
      </w:r>
      <w:r w:rsidR="0032695F" w:rsidRPr="002B3D14">
        <w:rPr>
          <w:rFonts w:ascii="Latin Modern Roman 10" w:hAnsi="Latin Modern Roman 10"/>
        </w:rPr>
        <w:fldChar w:fldCharType="end"/>
      </w:r>
      <w:r w:rsidR="0032695F" w:rsidRPr="002B3D14">
        <w:rPr>
          <w:rFonts w:ascii="Latin Modern Roman 10" w:hAnsi="Latin Modern Roman 10"/>
        </w:rPr>
        <w:t>.</w:t>
      </w:r>
      <w:r w:rsidR="00AD0651" w:rsidRPr="002B3D14">
        <w:rPr>
          <w:rFonts w:ascii="Latin Modern Roman 10" w:hAnsi="Latin Modern Roman 10"/>
        </w:rPr>
        <w:t xml:space="preserve"> I</w:t>
      </w:r>
      <w:r w:rsidR="002D2F50" w:rsidRPr="002B3D14">
        <w:rPr>
          <w:rFonts w:ascii="Latin Modern Roman 10" w:hAnsi="Latin Modern Roman 10"/>
        </w:rPr>
        <w:t xml:space="preserve">f such drones were adapted </w:t>
      </w:r>
      <w:r w:rsidR="00786A74" w:rsidRPr="002B3D14">
        <w:rPr>
          <w:rFonts w:ascii="Latin Modern Roman 10" w:hAnsi="Latin Modern Roman 10"/>
        </w:rPr>
        <w:t xml:space="preserve">for </w:t>
      </w:r>
      <w:r w:rsidR="002D2F50" w:rsidRPr="002B3D14">
        <w:rPr>
          <w:rFonts w:ascii="Latin Modern Roman 10" w:hAnsi="Latin Modern Roman 10"/>
        </w:rPr>
        <w:t xml:space="preserve">killing, and </w:t>
      </w:r>
      <w:r w:rsidR="00786A74" w:rsidRPr="002B3D14">
        <w:rPr>
          <w:rFonts w:ascii="Latin Modern Roman 10" w:hAnsi="Latin Modern Roman 10"/>
        </w:rPr>
        <w:t xml:space="preserve">are assumed to be </w:t>
      </w:r>
      <w:r w:rsidR="002D2F50" w:rsidRPr="002B3D14">
        <w:rPr>
          <w:rFonts w:ascii="Latin Modern Roman 10" w:hAnsi="Latin Modern Roman 10"/>
        </w:rPr>
        <w:t>absolutely effective killers</w:t>
      </w:r>
      <w:r w:rsidR="00786A74" w:rsidRPr="002B3D14">
        <w:rPr>
          <w:rFonts w:ascii="Latin Modern Roman 10" w:hAnsi="Latin Modern Roman 10"/>
        </w:rPr>
        <w:t xml:space="preserve"> that</w:t>
      </w:r>
      <w:r w:rsidR="00915FCA" w:rsidRPr="002B3D14">
        <w:rPr>
          <w:rFonts w:ascii="Latin Modern Roman 10" w:hAnsi="Latin Modern Roman 10"/>
        </w:rPr>
        <w:t xml:space="preserve"> will be delivered everywhere,</w:t>
      </w:r>
      <w:r w:rsidR="002D2F50" w:rsidRPr="002B3D14">
        <w:rPr>
          <w:rFonts w:ascii="Latin Modern Roman 10" w:hAnsi="Latin Modern Roman 10"/>
        </w:rPr>
        <w:t xml:space="preserve"> it would still cost </w:t>
      </w:r>
      <w:r w:rsidR="00786A74" w:rsidRPr="002B3D14">
        <w:rPr>
          <w:rFonts w:ascii="Latin Modern Roman 10" w:hAnsi="Latin Modern Roman 10"/>
        </w:rPr>
        <w:t xml:space="preserve">at least </w:t>
      </w:r>
      <w:r w:rsidR="002D2F50" w:rsidRPr="002B3D14">
        <w:rPr>
          <w:rFonts w:ascii="Latin Modern Roman 10" w:hAnsi="Latin Modern Roman 10"/>
        </w:rPr>
        <w:t xml:space="preserve">300 </w:t>
      </w:r>
      <w:r w:rsidR="00915FCA" w:rsidRPr="002B3D14">
        <w:rPr>
          <w:rFonts w:ascii="Latin Modern Roman 10" w:hAnsi="Latin Modern Roman 10"/>
        </w:rPr>
        <w:t>billion</w:t>
      </w:r>
      <w:r w:rsidR="002D2F50" w:rsidRPr="002B3D14">
        <w:rPr>
          <w:rFonts w:ascii="Latin Modern Roman 10" w:hAnsi="Latin Modern Roman 10"/>
        </w:rPr>
        <w:t xml:space="preserve"> </w:t>
      </w:r>
      <w:r w:rsidR="009C3B88" w:rsidRPr="002B3D14">
        <w:rPr>
          <w:rFonts w:ascii="Latin Modern Roman 10" w:hAnsi="Latin Modern Roman 10"/>
        </w:rPr>
        <w:t>USD</w:t>
      </w:r>
      <w:r w:rsidR="002D2F50" w:rsidRPr="002B3D14">
        <w:rPr>
          <w:rFonts w:ascii="Latin Modern Roman 10" w:hAnsi="Latin Modern Roman 10"/>
        </w:rPr>
        <w:t xml:space="preserve"> to </w:t>
      </w:r>
      <w:r w:rsidR="000033E0" w:rsidRPr="002B3D14">
        <w:rPr>
          <w:rFonts w:ascii="Latin Modern Roman 10" w:hAnsi="Latin Modern Roman 10"/>
        </w:rPr>
        <w:t>exterminate humanity</w:t>
      </w:r>
      <w:r w:rsidR="002D2F50" w:rsidRPr="002B3D14">
        <w:rPr>
          <w:rFonts w:ascii="Latin Modern Roman 10" w:hAnsi="Latin Modern Roman 10"/>
        </w:rPr>
        <w:t xml:space="preserve">, </w:t>
      </w:r>
      <w:r w:rsidR="007C741D" w:rsidRPr="002B3D14">
        <w:rPr>
          <w:rFonts w:ascii="Latin Modern Roman 10" w:hAnsi="Latin Modern Roman 10"/>
        </w:rPr>
        <w:t xml:space="preserve">an insurmountable </w:t>
      </w:r>
      <w:r w:rsidR="000033E0" w:rsidRPr="002B3D14">
        <w:rPr>
          <w:rFonts w:ascii="Latin Modern Roman 10" w:hAnsi="Latin Modern Roman 10"/>
        </w:rPr>
        <w:t xml:space="preserve">amount </w:t>
      </w:r>
      <w:r w:rsidR="002D2F50" w:rsidRPr="002B3D14">
        <w:rPr>
          <w:rFonts w:ascii="Latin Modern Roman 10" w:hAnsi="Latin Modern Roman 10"/>
        </w:rPr>
        <w:t xml:space="preserve">for terrorists and superpowers, </w:t>
      </w:r>
      <w:r w:rsidR="000033E0" w:rsidRPr="002B3D14">
        <w:rPr>
          <w:rFonts w:ascii="Latin Modern Roman 10" w:hAnsi="Latin Modern Roman 10"/>
        </w:rPr>
        <w:t xml:space="preserve">especially as this figure ignores all </w:t>
      </w:r>
      <w:r w:rsidR="002D2F50" w:rsidRPr="002B3D14">
        <w:rPr>
          <w:rFonts w:ascii="Latin Modern Roman 10" w:hAnsi="Latin Modern Roman 10"/>
        </w:rPr>
        <w:t>practical difficulties</w:t>
      </w:r>
      <w:r w:rsidR="00B100D0" w:rsidRPr="002B3D14">
        <w:rPr>
          <w:rFonts w:ascii="Latin Modern Roman 10" w:hAnsi="Latin Modern Roman 10"/>
        </w:rPr>
        <w:t>, such as delivery</w:t>
      </w:r>
      <w:r w:rsidR="000033E0" w:rsidRPr="002B3D14">
        <w:rPr>
          <w:rFonts w:ascii="Latin Modern Roman 10" w:hAnsi="Latin Modern Roman 10"/>
        </w:rPr>
        <w:t>.</w:t>
      </w:r>
      <w:r w:rsidR="009A2B22" w:rsidRPr="002B3D14">
        <w:rPr>
          <w:rFonts w:ascii="Latin Modern Roman 10" w:hAnsi="Latin Modern Roman 10"/>
        </w:rPr>
        <w:t xml:space="preserve"> </w:t>
      </w:r>
      <w:r w:rsidR="00B100D0" w:rsidRPr="002B3D14">
        <w:rPr>
          <w:rFonts w:ascii="Latin Modern Roman 10" w:hAnsi="Latin Modern Roman 10"/>
        </w:rPr>
        <w:t>S</w:t>
      </w:r>
      <w:r w:rsidR="009A2B22" w:rsidRPr="002B3D14">
        <w:rPr>
          <w:rFonts w:ascii="Latin Modern Roman 10" w:hAnsi="Latin Modern Roman 10"/>
        </w:rPr>
        <w:t>mall drones have a short battery life of around 10 minutes, meaning they can’t travel more than 1–2 km, necessitating a large delivery platform, which will be even more costly than the drones themselves.</w:t>
      </w:r>
      <w:r w:rsidR="000033E0" w:rsidRPr="002B3D14">
        <w:rPr>
          <w:rFonts w:ascii="Latin Modern Roman 10" w:hAnsi="Latin Modern Roman 10"/>
        </w:rPr>
        <w:t xml:space="preserve"> </w:t>
      </w:r>
      <w:r w:rsidR="00B100D0" w:rsidRPr="002B3D14">
        <w:rPr>
          <w:rFonts w:ascii="Latin Modern Roman 10" w:hAnsi="Latin Modern Roman 10"/>
        </w:rPr>
        <w:t>C</w:t>
      </w:r>
      <w:r w:rsidR="00BF35B5" w:rsidRPr="002B3D14">
        <w:rPr>
          <w:rFonts w:ascii="Latin Modern Roman 10" w:hAnsi="Latin Modern Roman 10"/>
        </w:rPr>
        <w:t xml:space="preserve">heaper </w:t>
      </w:r>
      <w:r w:rsidR="002D2F50" w:rsidRPr="002B3D14">
        <w:rPr>
          <w:rFonts w:ascii="Latin Modern Roman 10" w:hAnsi="Latin Modern Roman 10"/>
        </w:rPr>
        <w:t>omnicidal agent</w:t>
      </w:r>
      <w:r w:rsidR="00BF35B5" w:rsidRPr="002B3D14">
        <w:rPr>
          <w:rFonts w:ascii="Latin Modern Roman 10" w:hAnsi="Latin Modern Roman 10"/>
        </w:rPr>
        <w:t>s</w:t>
      </w:r>
      <w:r w:rsidR="00915FCA" w:rsidRPr="002B3D14">
        <w:rPr>
          <w:rFonts w:ascii="Latin Modern Roman 10" w:hAnsi="Latin Modern Roman 10"/>
        </w:rPr>
        <w:t xml:space="preserve"> </w:t>
      </w:r>
      <w:r w:rsidR="002D2F50" w:rsidRPr="002B3D14">
        <w:rPr>
          <w:rFonts w:ascii="Latin Modern Roman 10" w:hAnsi="Latin Modern Roman 10"/>
        </w:rPr>
        <w:t xml:space="preserve">may </w:t>
      </w:r>
      <w:r w:rsidR="00BF35B5" w:rsidRPr="002B3D14">
        <w:rPr>
          <w:rFonts w:ascii="Latin Modern Roman 10" w:hAnsi="Latin Modern Roman 10"/>
        </w:rPr>
        <w:t xml:space="preserve">be </w:t>
      </w:r>
      <w:r w:rsidR="00B100D0" w:rsidRPr="002B3D14">
        <w:rPr>
          <w:rFonts w:ascii="Latin Modern Roman 10" w:hAnsi="Latin Modern Roman 10"/>
        </w:rPr>
        <w:t>available</w:t>
      </w:r>
      <w:r w:rsidR="00BF35B5" w:rsidRPr="002B3D14">
        <w:rPr>
          <w:rFonts w:ascii="Latin Modern Roman 10" w:hAnsi="Latin Modern Roman 10"/>
        </w:rPr>
        <w:t xml:space="preserve">, e.g. </w:t>
      </w:r>
      <w:r w:rsidR="002D2F50" w:rsidRPr="002B3D14">
        <w:rPr>
          <w:rFonts w:ascii="Latin Modern Roman 10" w:hAnsi="Latin Modern Roman 10"/>
        </w:rPr>
        <w:t xml:space="preserve">biological weapons, which could cost thousands </w:t>
      </w:r>
      <w:r w:rsidR="009A34C7" w:rsidRPr="002B3D14">
        <w:rPr>
          <w:rFonts w:ascii="Latin Modern Roman 10" w:hAnsi="Latin Modern Roman 10"/>
        </w:rPr>
        <w:t xml:space="preserve">of </w:t>
      </w:r>
      <w:r w:rsidR="002D2F50" w:rsidRPr="002B3D14">
        <w:rPr>
          <w:rFonts w:ascii="Latin Modern Roman 10" w:hAnsi="Latin Modern Roman 10"/>
        </w:rPr>
        <w:t xml:space="preserve">times less, </w:t>
      </w:r>
      <w:r w:rsidR="009A34C7" w:rsidRPr="002B3D14">
        <w:rPr>
          <w:rFonts w:ascii="Latin Modern Roman 10" w:hAnsi="Latin Modern Roman 10"/>
        </w:rPr>
        <w:t xml:space="preserve">especially </w:t>
      </w:r>
      <w:r w:rsidR="002D2F50" w:rsidRPr="002B3D14">
        <w:rPr>
          <w:rFonts w:ascii="Latin Modern Roman 10" w:hAnsi="Latin Modern Roman 10"/>
        </w:rPr>
        <w:t>given current advances in synthetic biology</w:t>
      </w:r>
      <w:r w:rsidR="00BF35B5" w:rsidRPr="002B3D14">
        <w:rPr>
          <w:rFonts w:ascii="Latin Modern Roman 10" w:hAnsi="Latin Modern Roman 10"/>
        </w:rPr>
        <w:t xml:space="preserve"> </w:t>
      </w:r>
      <w:r w:rsidR="00BF35B5"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26eb4l4oq2","properties":{"formattedCitation":"(Torres, 2016)","plainCitation":"(Torres, 2016)","noteIndex":0},"citationItems":[{"id":68,"uris":["http://zotero.org/users/3736454/items/3K4FXSFV"],"uri":["http://zotero.org/users/3736454/items/3K4FXSFV"],"itemData":{"id":68,"type":"article-journal","title":"Agential Risks: A Comprehensive Introduction. 2016","container-title":"Journal of Evolution and Technology -","page":"–","volume":"26","issue":"2","language":"en","author":[{"family":"Torres","given":"P."}],"issued":{"date-parts":[["2016",8]]}}}],"schema":"https://github.com/citation-style-language/schema/raw/master/csl-citation.json"} </w:instrText>
      </w:r>
      <w:r w:rsidR="00BF35B5" w:rsidRPr="002B3D14">
        <w:rPr>
          <w:rFonts w:ascii="Latin Modern Roman 10" w:hAnsi="Latin Modern Roman 10"/>
        </w:rPr>
        <w:fldChar w:fldCharType="separate"/>
      </w:r>
      <w:r w:rsidR="00BF35B5" w:rsidRPr="002B3D14">
        <w:rPr>
          <w:rFonts w:ascii="Latin Modern Roman 10" w:hAnsi="Latin Modern Roman 10"/>
          <w:noProof/>
        </w:rPr>
        <w:t>(Torres, 2016)</w:t>
      </w:r>
      <w:r w:rsidR="00BF35B5" w:rsidRPr="002B3D14">
        <w:rPr>
          <w:rFonts w:ascii="Latin Modern Roman 10" w:hAnsi="Latin Modern Roman 10"/>
        </w:rPr>
        <w:fldChar w:fldCharType="end"/>
      </w:r>
      <w:r w:rsidR="002D2F50" w:rsidRPr="002B3D14">
        <w:rPr>
          <w:rFonts w:ascii="Latin Modern Roman 10" w:hAnsi="Latin Modern Roman 10"/>
        </w:rPr>
        <w:t xml:space="preserve">. </w:t>
      </w:r>
    </w:p>
    <w:p w14:paraId="580521B2" w14:textId="15A639DC" w:rsidR="009D7BD0" w:rsidRPr="002B3D14" w:rsidRDefault="009D7BD0" w:rsidP="001D482E">
      <w:pPr>
        <w:ind w:firstLine="720"/>
        <w:jc w:val="both"/>
        <w:rPr>
          <w:rFonts w:ascii="Latin Modern Roman 10" w:hAnsi="Latin Modern Roman 10"/>
        </w:rPr>
      </w:pPr>
      <w:r w:rsidRPr="002B3D14">
        <w:rPr>
          <w:rFonts w:ascii="Latin Modern Roman 10" w:hAnsi="Latin Modern Roman 10"/>
        </w:rPr>
        <w:t xml:space="preserve">Thus, drones </w:t>
      </w:r>
      <w:r w:rsidR="00BF64BE" w:rsidRPr="002B3D14">
        <w:rPr>
          <w:rFonts w:ascii="Latin Modern Roman 10" w:hAnsi="Latin Modern Roman 10"/>
        </w:rPr>
        <w:t xml:space="preserve">do not currently </w:t>
      </w:r>
      <w:r w:rsidRPr="002B3D14">
        <w:rPr>
          <w:rFonts w:ascii="Latin Modern Roman 10" w:hAnsi="Latin Modern Roman 10"/>
        </w:rPr>
        <w:t xml:space="preserve">pose a global risk, but what </w:t>
      </w:r>
      <w:r w:rsidR="00B100D0" w:rsidRPr="002B3D14">
        <w:rPr>
          <w:rFonts w:ascii="Latin Modern Roman 10" w:hAnsi="Latin Modern Roman 10"/>
        </w:rPr>
        <w:t xml:space="preserve">about </w:t>
      </w:r>
      <w:r w:rsidRPr="002B3D14">
        <w:rPr>
          <w:rFonts w:ascii="Latin Modern Roman 10" w:hAnsi="Latin Modern Roman 10"/>
        </w:rPr>
        <w:t xml:space="preserve">10 years into the future? </w:t>
      </w:r>
      <w:r w:rsidR="00B100D0" w:rsidRPr="002B3D14">
        <w:rPr>
          <w:rFonts w:ascii="Latin Modern Roman 10" w:hAnsi="Latin Modern Roman 10"/>
        </w:rPr>
        <w:t xml:space="preserve">Extrapolation </w:t>
      </w:r>
      <w:r w:rsidR="00065233" w:rsidRPr="002B3D14">
        <w:rPr>
          <w:rFonts w:ascii="Latin Modern Roman 10" w:hAnsi="Latin Modern Roman 10"/>
        </w:rPr>
        <w:t>from</w:t>
      </w:r>
      <w:r w:rsidR="001A6794" w:rsidRPr="002B3D14">
        <w:rPr>
          <w:rFonts w:ascii="Latin Modern Roman 10" w:hAnsi="Latin Modern Roman 10"/>
        </w:rPr>
        <w:t xml:space="preserve"> current technologies allow</w:t>
      </w:r>
      <w:r w:rsidR="00065233" w:rsidRPr="002B3D14">
        <w:rPr>
          <w:rFonts w:ascii="Latin Modern Roman 10" w:hAnsi="Latin Modern Roman 10"/>
        </w:rPr>
        <w:t>s</w:t>
      </w:r>
      <w:r w:rsidR="001A6794" w:rsidRPr="002B3D14">
        <w:rPr>
          <w:rFonts w:ascii="Latin Modern Roman 10" w:hAnsi="Latin Modern Roman 10"/>
        </w:rPr>
        <w:t xml:space="preserve"> </w:t>
      </w:r>
      <w:r w:rsidR="00065233" w:rsidRPr="002B3D14">
        <w:rPr>
          <w:rFonts w:ascii="Latin Modern Roman 10" w:hAnsi="Latin Modern Roman 10"/>
        </w:rPr>
        <w:t xml:space="preserve">a discussion of </w:t>
      </w:r>
      <w:r w:rsidRPr="002B3D14">
        <w:rPr>
          <w:rFonts w:ascii="Latin Modern Roman 10" w:hAnsi="Latin Modern Roman 10"/>
        </w:rPr>
        <w:t xml:space="preserve">the ways </w:t>
      </w:r>
      <w:r w:rsidR="00065233" w:rsidRPr="002B3D14">
        <w:rPr>
          <w:rFonts w:ascii="Latin Modern Roman 10" w:hAnsi="Latin Modern Roman 10"/>
        </w:rPr>
        <w:t xml:space="preserve">autonomous </w:t>
      </w:r>
      <w:r w:rsidRPr="002B3D14">
        <w:rPr>
          <w:rFonts w:ascii="Latin Modern Roman 10" w:hAnsi="Latin Modern Roman 10"/>
        </w:rPr>
        <w:t xml:space="preserve">drones could become more dangerous by </w:t>
      </w:r>
      <w:r w:rsidR="00BF64BE" w:rsidRPr="002B3D14">
        <w:rPr>
          <w:rFonts w:ascii="Latin Modern Roman 10" w:hAnsi="Latin Modern Roman 10"/>
        </w:rPr>
        <w:t xml:space="preserve">incorporation of </w:t>
      </w:r>
      <w:r w:rsidRPr="002B3D14">
        <w:rPr>
          <w:rFonts w:ascii="Latin Modern Roman 10" w:hAnsi="Latin Modern Roman 10"/>
        </w:rPr>
        <w:t>new technologies</w:t>
      </w:r>
      <w:r w:rsidR="00065233" w:rsidRPr="002B3D14">
        <w:rPr>
          <w:rFonts w:ascii="Latin Modern Roman 10" w:hAnsi="Latin Modern Roman 10"/>
        </w:rPr>
        <w:t xml:space="preserve"> that </w:t>
      </w:r>
      <w:r w:rsidRPr="002B3D14">
        <w:rPr>
          <w:rFonts w:ascii="Latin Modern Roman 10" w:hAnsi="Latin Modern Roman 10"/>
        </w:rPr>
        <w:t xml:space="preserve">could appear in the next </w:t>
      </w:r>
      <w:r w:rsidR="00686BED" w:rsidRPr="002B3D14">
        <w:rPr>
          <w:rFonts w:ascii="Latin Modern Roman 10" w:hAnsi="Latin Modern Roman 10"/>
        </w:rPr>
        <w:t>ten</w:t>
      </w:r>
      <w:r w:rsidRPr="002B3D14">
        <w:rPr>
          <w:rFonts w:ascii="Latin Modern Roman 10" w:hAnsi="Latin Modern Roman 10"/>
        </w:rPr>
        <w:t xml:space="preserve"> years. </w:t>
      </w:r>
    </w:p>
    <w:p w14:paraId="1FA7D6A1" w14:textId="77777777" w:rsidR="00145C4E" w:rsidRPr="002B3D14" w:rsidRDefault="00145C4E" w:rsidP="00E353BF">
      <w:pPr>
        <w:ind w:firstLine="720"/>
        <w:jc w:val="both"/>
        <w:rPr>
          <w:rFonts w:ascii="Latin Modern Roman 10" w:hAnsi="Latin Modern Roman 10"/>
        </w:rPr>
      </w:pPr>
    </w:p>
    <w:p w14:paraId="04E194D1" w14:textId="1C53979F" w:rsidR="00145C4E" w:rsidRPr="002B3D14" w:rsidRDefault="00227D1B" w:rsidP="00145C4E">
      <w:pPr>
        <w:pStyle w:val="Heading2"/>
        <w:rPr>
          <w:rFonts w:ascii="Latin Modern Roman 10" w:hAnsi="Latin Modern Roman 10"/>
        </w:rPr>
      </w:pPr>
      <w:bookmarkStart w:id="7" w:name="_Toc505169919"/>
      <w:bookmarkStart w:id="8" w:name="_Toc506566599"/>
      <w:r w:rsidRPr="002B3D14">
        <w:rPr>
          <w:rFonts w:ascii="Latin Modern Roman 10" w:hAnsi="Latin Modern Roman 10"/>
        </w:rPr>
        <w:t xml:space="preserve">2.2 </w:t>
      </w:r>
      <w:r w:rsidR="00E529A0" w:rsidRPr="002B3D14">
        <w:rPr>
          <w:rFonts w:ascii="Latin Modern Roman 10" w:hAnsi="Latin Modern Roman 10"/>
        </w:rPr>
        <w:t>On-</w:t>
      </w:r>
      <w:r w:rsidR="00643073" w:rsidRPr="002B3D14">
        <w:rPr>
          <w:rFonts w:ascii="Latin Modern Roman 10" w:hAnsi="Latin Modern Roman 10"/>
        </w:rPr>
        <w:t>board AI system</w:t>
      </w:r>
      <w:bookmarkEnd w:id="7"/>
      <w:r w:rsidR="00F6075D" w:rsidRPr="002B3D14">
        <w:rPr>
          <w:rFonts w:ascii="Latin Modern Roman 10" w:hAnsi="Latin Modern Roman 10"/>
        </w:rPr>
        <w:t>s</w:t>
      </w:r>
      <w:bookmarkEnd w:id="8"/>
    </w:p>
    <w:p w14:paraId="0A60DAC7" w14:textId="686C4CDA" w:rsidR="00643073" w:rsidRPr="002B3D14" w:rsidRDefault="00643073" w:rsidP="00E353BF">
      <w:pPr>
        <w:ind w:firstLine="720"/>
        <w:jc w:val="both"/>
        <w:rPr>
          <w:rFonts w:ascii="Latin Modern Roman 10" w:hAnsi="Latin Modern Roman 10"/>
        </w:rPr>
      </w:pPr>
      <w:r w:rsidRPr="002B3D14">
        <w:rPr>
          <w:rFonts w:ascii="Latin Modern Roman 10" w:hAnsi="Latin Modern Roman 10"/>
        </w:rPr>
        <w:t xml:space="preserve">The ability to independently target humans </w:t>
      </w:r>
      <w:r w:rsidR="009C6D58" w:rsidRPr="002B3D14">
        <w:rPr>
          <w:rFonts w:ascii="Latin Modern Roman 10" w:hAnsi="Latin Modern Roman 10"/>
        </w:rPr>
        <w:t xml:space="preserve">will require </w:t>
      </w:r>
      <w:r w:rsidRPr="002B3D14">
        <w:rPr>
          <w:rFonts w:ascii="Latin Modern Roman 10" w:hAnsi="Latin Modern Roman 10"/>
        </w:rPr>
        <w:t xml:space="preserve">something similar to autonomous self-driving car autopilot AI. </w:t>
      </w:r>
      <w:r w:rsidR="00254CC5" w:rsidRPr="002B3D14">
        <w:rPr>
          <w:rFonts w:ascii="Latin Modern Roman 10" w:hAnsi="Latin Modern Roman 10"/>
        </w:rPr>
        <w:t xml:space="preserve">In 2018, a system similar to car autopilot was successfully installed in a drone </w:t>
      </w:r>
      <w:r w:rsidR="00254CC5"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2ilgvto0ub","properties":{"formattedCitation":"(Ackerman, 2018)","plainCitation":"(Ackerman, 2018)","noteIndex":0},"citationItems":[{"id":6668,"uris":["http://zotero.org/users/3736454/items/MYPV59WX"],"uri":["http://zotero.org/users/3736454/items/MYPV59WX"],"itemData":{"id":6668,"type":"article-magazine","title":"AI-Powered Drone Mimics Cars and Bikes to Navigate Through City Streets -","container-title":"IEEE Spectrum","URL":"https://spectrum.ieee.org/automaton/robotics/drones/ai-powered-drone-mimics-cars-and-bikes-to-navigate-through-city-streets","author":[{"family":"Ackerman","given":"E."}],"issued":{"date-parts":[["2018"]]},"accessed":{"date-parts":[["2018",1,30]]}}}],"schema":"https://github.com/citation-style-language/schema/raw/master/csl-citation.json"} </w:instrText>
      </w:r>
      <w:r w:rsidR="00254CC5" w:rsidRPr="002B3D14">
        <w:rPr>
          <w:rFonts w:ascii="Latin Modern Roman 10" w:hAnsi="Latin Modern Roman 10"/>
        </w:rPr>
        <w:fldChar w:fldCharType="separate"/>
      </w:r>
      <w:r w:rsidR="00254CC5" w:rsidRPr="002B3D14">
        <w:rPr>
          <w:rFonts w:ascii="Latin Modern Roman 10" w:hAnsi="Latin Modern Roman 10"/>
          <w:noProof/>
        </w:rPr>
        <w:t>(Ackerman, 2018)</w:t>
      </w:r>
      <w:r w:rsidR="00254CC5" w:rsidRPr="002B3D14">
        <w:rPr>
          <w:rFonts w:ascii="Latin Modern Roman 10" w:hAnsi="Latin Modern Roman 10"/>
        </w:rPr>
        <w:fldChar w:fldCharType="end"/>
      </w:r>
      <w:r w:rsidR="00A3040A" w:rsidRPr="002B3D14">
        <w:rPr>
          <w:rFonts w:ascii="Latin Modern Roman 10" w:hAnsi="Latin Modern Roman 10"/>
        </w:rPr>
        <w:t>,</w:t>
      </w:r>
      <w:r w:rsidR="00254CC5" w:rsidRPr="002B3D14">
        <w:rPr>
          <w:rFonts w:ascii="Latin Modern Roman 10" w:hAnsi="Latin Modern Roman 10"/>
        </w:rPr>
        <w:t xml:space="preserve"> </w:t>
      </w:r>
      <w:r w:rsidR="00A3040A" w:rsidRPr="002B3D14">
        <w:rPr>
          <w:rFonts w:ascii="Latin Modern Roman 10" w:hAnsi="Latin Modern Roman 10"/>
        </w:rPr>
        <w:t>though t</w:t>
      </w:r>
      <w:r w:rsidR="009C6D58" w:rsidRPr="002B3D14">
        <w:rPr>
          <w:rFonts w:ascii="Latin Modern Roman 10" w:hAnsi="Latin Modern Roman 10"/>
        </w:rPr>
        <w:t xml:space="preserve">he </w:t>
      </w:r>
      <w:r w:rsidRPr="002B3D14">
        <w:rPr>
          <w:rFonts w:ascii="Latin Modern Roman 10" w:hAnsi="Latin Modern Roman 10"/>
        </w:rPr>
        <w:t>best system</w:t>
      </w:r>
      <w:r w:rsidR="009C6D58" w:rsidRPr="002B3D14">
        <w:rPr>
          <w:rFonts w:ascii="Latin Modern Roman 10" w:hAnsi="Latin Modern Roman 10"/>
        </w:rPr>
        <w:t>s</w:t>
      </w:r>
      <w:r w:rsidRPr="002B3D14">
        <w:rPr>
          <w:rFonts w:ascii="Latin Modern Roman 10" w:hAnsi="Latin Modern Roman 10"/>
        </w:rPr>
        <w:t xml:space="preserve"> </w:t>
      </w:r>
      <w:r w:rsidR="009C6D58" w:rsidRPr="002B3D14">
        <w:rPr>
          <w:rFonts w:ascii="Latin Modern Roman 10" w:hAnsi="Latin Modern Roman 10"/>
        </w:rPr>
        <w:t xml:space="preserve">of this type </w:t>
      </w:r>
      <w:r w:rsidR="00254CC5" w:rsidRPr="002B3D14">
        <w:rPr>
          <w:rFonts w:ascii="Latin Modern Roman 10" w:hAnsi="Latin Modern Roman 10"/>
        </w:rPr>
        <w:t xml:space="preserve">currently </w:t>
      </w:r>
      <w:r w:rsidRPr="002B3D14">
        <w:rPr>
          <w:rFonts w:ascii="Latin Modern Roman 10" w:hAnsi="Latin Modern Roman 10"/>
        </w:rPr>
        <w:t>consume around 500</w:t>
      </w:r>
      <w:r w:rsidR="009C6D58" w:rsidRPr="002B3D14">
        <w:rPr>
          <w:rFonts w:ascii="Latin Modern Roman 10" w:hAnsi="Latin Modern Roman 10"/>
        </w:rPr>
        <w:t xml:space="preserve"> </w:t>
      </w:r>
      <w:r w:rsidRPr="002B3D14">
        <w:rPr>
          <w:rFonts w:ascii="Latin Modern Roman 10" w:hAnsi="Latin Modern Roman 10"/>
        </w:rPr>
        <w:t xml:space="preserve">W of power and weigh kilograms </w:t>
      </w:r>
      <w:r w:rsidR="005039E1"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s16g05f2n","properties":{"formattedCitation":"(Ayre, 2017)","plainCitation":"(Ayre, 2017)","noteIndex":0},"citationItems":[{"id":6533,"uris":["http://zotero.org/users/3736454/items/JF7MU53B"],"uri":["http://zotero.org/users/3736454/items/JF7MU53B"],"itemData":{"id":6533,"type":"webpage","title":"NVIDIA Shows Off New Self-Driving Car Chips To Be Used By Deutsche Post DHL &amp; Others","container-title":"CleanTechnica","abstract":"The graphics chipmaker NVIDIA recently unveiled its new platform for self-driving vehicle tech — the third generation of the Drive PX automotive line, code-named Pegasus","URL":"https://cleantechnica.com/2017/10/11/nvidia-shows-off-new-self-driving-car-chips-used-deutsche-post-dhl-others/","language":"en-US","author":[{"family":"Ayre","given":"J."}],"issued":{"date-parts":[["2017",10,11]]},"accessed":{"date-parts":[["2018",1,23]]}}}],"schema":"https://github.com/citation-style-language/schema/raw/master/csl-citation.json"} </w:instrText>
      </w:r>
      <w:r w:rsidR="005039E1" w:rsidRPr="002B3D14">
        <w:rPr>
          <w:rFonts w:ascii="Latin Modern Roman 10" w:hAnsi="Latin Modern Roman 10"/>
        </w:rPr>
        <w:fldChar w:fldCharType="separate"/>
      </w:r>
      <w:r w:rsidR="004550D4" w:rsidRPr="002B3D14">
        <w:rPr>
          <w:rFonts w:ascii="Latin Modern Roman 10" w:hAnsi="Latin Modern Roman 10"/>
          <w:noProof/>
        </w:rPr>
        <w:t>(Ayre, 2017)</w:t>
      </w:r>
      <w:r w:rsidR="005039E1" w:rsidRPr="002B3D14">
        <w:rPr>
          <w:rFonts w:ascii="Latin Modern Roman 10" w:hAnsi="Latin Modern Roman 10"/>
        </w:rPr>
        <w:fldChar w:fldCharType="end"/>
      </w:r>
      <w:r w:rsidR="00883F0F" w:rsidRPr="002B3D14">
        <w:rPr>
          <w:rFonts w:ascii="Latin Modern Roman 10" w:hAnsi="Latin Modern Roman 10"/>
        </w:rPr>
        <w:t>, impractical for drone applications</w:t>
      </w:r>
      <w:r w:rsidR="004550D4" w:rsidRPr="002B3D14">
        <w:rPr>
          <w:rFonts w:ascii="Latin Modern Roman 10" w:hAnsi="Latin Modern Roman 10"/>
        </w:rPr>
        <w:t>.</w:t>
      </w:r>
      <w:r w:rsidRPr="002B3D14">
        <w:rPr>
          <w:rFonts w:ascii="Latin Modern Roman 10" w:hAnsi="Latin Modern Roman 10"/>
        </w:rPr>
        <w:t xml:space="preserve"> However, there </w:t>
      </w:r>
      <w:r w:rsidR="00883F0F" w:rsidRPr="002B3D14">
        <w:rPr>
          <w:rFonts w:ascii="Latin Modern Roman 10" w:hAnsi="Latin Modern Roman 10"/>
        </w:rPr>
        <w:t xml:space="preserve">are </w:t>
      </w:r>
      <w:r w:rsidRPr="002B3D14">
        <w:rPr>
          <w:rFonts w:ascii="Latin Modern Roman 10" w:hAnsi="Latin Modern Roman 10"/>
        </w:rPr>
        <w:t xml:space="preserve">ideas </w:t>
      </w:r>
      <w:r w:rsidR="00883F0F" w:rsidRPr="002B3D14">
        <w:rPr>
          <w:rFonts w:ascii="Latin Modern Roman 10" w:hAnsi="Latin Modern Roman 10"/>
        </w:rPr>
        <w:t xml:space="preserve">about </w:t>
      </w:r>
      <w:r w:rsidRPr="002B3D14">
        <w:rPr>
          <w:rFonts w:ascii="Latin Modern Roman 10" w:hAnsi="Latin Modern Roman 10"/>
        </w:rPr>
        <w:t>how to lower neural net power consumption 10 000 times</w:t>
      </w:r>
      <w:r w:rsidR="00377332" w:rsidRPr="002B3D14">
        <w:rPr>
          <w:rFonts w:ascii="Latin Modern Roman 10" w:hAnsi="Latin Modern Roman 10"/>
        </w:rPr>
        <w:t xml:space="preserve"> </w:t>
      </w:r>
      <w:r w:rsidR="00377332"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1tr31p0ngs","properties":{"formattedCitation":"(Neal, 2017)","plainCitation":"(Neal, 2017)","noteIndex":0},"citationItems":[{"id":6572,"uris":["http://zotero.org/users/3736454/items/7WNZ7ERI"],"uri":["http://zotero.org/users/3736454/items/7WNZ7ERI"],"itemData":{"id":6572,"type":"post-weblog","title":"IBM's Artificial Brain Has Grown From 256 Neurons to 64 Million Neurons in 6 Years - 10 Billion Projected by 2020","container-title":"Singularity Archive","abstract":"IBM and the US Air Force have built a brain-inspired supercomputing system with the equivalent of 64 million artificial neurons and 16 billion synapses. The system is designed to operate as close to a biological brain as possible. The system contains 64 of IBM’s TrueNorth chips, fits inside a standard server rack and will be able …","URL":"https://www.singularityarchive.com/ibms-artificial-brain-has-grown-from-256-neurons-to-64-million-neurons-in-6-years/","language":"en-US","author":[{"literal":"Neal"}],"issued":{"date-parts":[["2017",6,30]]},"accessed":{"date-parts":[["2018",1,24]]}}}],"schema":"https://github.com/citation-style-language/schema/raw/master/csl-citation.json"} </w:instrText>
      </w:r>
      <w:r w:rsidR="00377332" w:rsidRPr="002B3D14">
        <w:rPr>
          <w:rFonts w:ascii="Latin Modern Roman 10" w:hAnsi="Latin Modern Roman 10"/>
        </w:rPr>
        <w:fldChar w:fldCharType="separate"/>
      </w:r>
      <w:r w:rsidR="00377332" w:rsidRPr="002B3D14">
        <w:rPr>
          <w:rFonts w:ascii="Latin Modern Roman 10" w:hAnsi="Latin Modern Roman 10"/>
          <w:noProof/>
        </w:rPr>
        <w:t>(Neal, 2017)</w:t>
      </w:r>
      <w:r w:rsidR="00377332" w:rsidRPr="002B3D14">
        <w:rPr>
          <w:rFonts w:ascii="Latin Modern Roman 10" w:hAnsi="Latin Modern Roman 10"/>
        </w:rPr>
        <w:fldChar w:fldCharType="end"/>
      </w:r>
      <w:r w:rsidR="00377332" w:rsidRPr="002B3D14">
        <w:rPr>
          <w:rFonts w:ascii="Latin Modern Roman 10" w:hAnsi="Latin Modern Roman 10"/>
        </w:rPr>
        <w:t>,</w:t>
      </w:r>
      <w:r w:rsidRPr="002B3D14">
        <w:rPr>
          <w:rFonts w:ascii="Latin Modern Roman 10" w:hAnsi="Latin Modern Roman 10"/>
        </w:rPr>
        <w:t xml:space="preserve"> </w:t>
      </w:r>
      <w:r w:rsidR="00254CC5" w:rsidRPr="002B3D14">
        <w:rPr>
          <w:rFonts w:ascii="Latin Modern Roman 10" w:hAnsi="Latin Modern Roman 10"/>
        </w:rPr>
        <w:t>though i</w:t>
      </w:r>
      <w:r w:rsidR="007C492E" w:rsidRPr="002B3D14">
        <w:rPr>
          <w:rFonts w:ascii="Latin Modern Roman 10" w:hAnsi="Latin Modern Roman 10"/>
        </w:rPr>
        <w:t>t is expected that at least 5</w:t>
      </w:r>
      <w:r w:rsidR="00C13BC0" w:rsidRPr="002B3D14">
        <w:rPr>
          <w:rFonts w:ascii="Latin Modern Roman 10" w:hAnsi="Latin Modern Roman 10"/>
        </w:rPr>
        <w:t>–</w:t>
      </w:r>
      <w:r w:rsidR="007C492E" w:rsidRPr="002B3D14">
        <w:rPr>
          <w:rFonts w:ascii="Latin Modern Roman 10" w:hAnsi="Latin Modern Roman 10"/>
        </w:rPr>
        <w:t xml:space="preserve">10 years will be required to </w:t>
      </w:r>
      <w:r w:rsidRPr="002B3D14">
        <w:rPr>
          <w:rFonts w:ascii="Latin Modern Roman 10" w:hAnsi="Latin Modern Roman 10"/>
        </w:rPr>
        <w:t xml:space="preserve">create such system on a chip. </w:t>
      </w:r>
      <w:r w:rsidR="007C37E4" w:rsidRPr="002B3D14">
        <w:rPr>
          <w:rFonts w:ascii="Latin Modern Roman 10" w:hAnsi="Latin Modern Roman 10"/>
        </w:rPr>
        <w:t>On-</w:t>
      </w:r>
      <w:r w:rsidR="00F10788" w:rsidRPr="002B3D14">
        <w:rPr>
          <w:rFonts w:ascii="Latin Modern Roman 10" w:hAnsi="Latin Modern Roman 10"/>
        </w:rPr>
        <w:t xml:space="preserve">board AI also should be able to communicate with nearby drones to support swarm behavior. </w:t>
      </w:r>
    </w:p>
    <w:p w14:paraId="024987ED" w14:textId="4D1A0EF4" w:rsidR="00C536C2" w:rsidRPr="002B3D14" w:rsidRDefault="00C536C2" w:rsidP="00E353BF">
      <w:pPr>
        <w:ind w:firstLine="720"/>
        <w:jc w:val="both"/>
        <w:rPr>
          <w:rFonts w:ascii="Latin Modern Roman 10" w:hAnsi="Latin Modern Roman 10"/>
        </w:rPr>
      </w:pPr>
      <w:r w:rsidRPr="002B3D14">
        <w:rPr>
          <w:rFonts w:ascii="Latin Modern Roman 10" w:hAnsi="Latin Modern Roman 10"/>
        </w:rPr>
        <w:t>Future radio communication</w:t>
      </w:r>
      <w:r w:rsidR="00516B0D" w:rsidRPr="002B3D14">
        <w:rPr>
          <w:rFonts w:ascii="Latin Modern Roman 10" w:hAnsi="Latin Modern Roman 10"/>
        </w:rPr>
        <w:t xml:space="preserve"> jamming</w:t>
      </w:r>
      <w:r w:rsidRPr="002B3D14">
        <w:rPr>
          <w:rFonts w:ascii="Latin Modern Roman 10" w:hAnsi="Latin Modern Roman 10"/>
        </w:rPr>
        <w:t xml:space="preserve"> may be </w:t>
      </w:r>
      <w:r w:rsidR="007730B1" w:rsidRPr="002B3D14">
        <w:rPr>
          <w:rFonts w:ascii="Latin Modern Roman 10" w:hAnsi="Latin Modern Roman 10"/>
        </w:rPr>
        <w:t xml:space="preserve">more </w:t>
      </w:r>
      <w:r w:rsidRPr="002B3D14">
        <w:rPr>
          <w:rFonts w:ascii="Latin Modern Roman 10" w:hAnsi="Latin Modern Roman 10"/>
        </w:rPr>
        <w:t xml:space="preserve">effective, </w:t>
      </w:r>
      <w:r w:rsidR="007730B1" w:rsidRPr="002B3D14">
        <w:rPr>
          <w:rFonts w:ascii="Latin Modern Roman 10" w:hAnsi="Latin Modern Roman 10"/>
        </w:rPr>
        <w:t xml:space="preserve">which </w:t>
      </w:r>
      <w:r w:rsidR="00B272B3" w:rsidRPr="002B3D14">
        <w:rPr>
          <w:rFonts w:ascii="Latin Modern Roman 10" w:hAnsi="Latin Modern Roman 10"/>
        </w:rPr>
        <w:t xml:space="preserve">would </w:t>
      </w:r>
      <w:r w:rsidRPr="002B3D14">
        <w:rPr>
          <w:rFonts w:ascii="Latin Modern Roman 10" w:hAnsi="Latin Modern Roman 10"/>
        </w:rPr>
        <w:t xml:space="preserve">increase </w:t>
      </w:r>
      <w:r w:rsidR="007730B1" w:rsidRPr="002B3D14">
        <w:rPr>
          <w:rFonts w:ascii="Latin Modern Roman 10" w:hAnsi="Latin Modern Roman 10"/>
        </w:rPr>
        <w:t xml:space="preserve">the </w:t>
      </w:r>
      <w:r w:rsidRPr="002B3D14">
        <w:rPr>
          <w:rFonts w:ascii="Latin Modern Roman 10" w:hAnsi="Latin Modern Roman 10"/>
        </w:rPr>
        <w:t xml:space="preserve">drive </w:t>
      </w:r>
      <w:r w:rsidR="007730B1" w:rsidRPr="002B3D14">
        <w:rPr>
          <w:rFonts w:ascii="Latin Modern Roman 10" w:hAnsi="Latin Modern Roman 10"/>
        </w:rPr>
        <w:t xml:space="preserve">toward </w:t>
      </w:r>
      <w:r w:rsidRPr="002B3D14">
        <w:rPr>
          <w:rFonts w:ascii="Latin Modern Roman 10" w:hAnsi="Latin Modern Roman 10"/>
        </w:rPr>
        <w:t>drone autonomy</w:t>
      </w:r>
      <w:r w:rsidR="00F927A2" w:rsidRPr="002B3D14">
        <w:rPr>
          <w:rFonts w:ascii="Latin Modern Roman 10" w:hAnsi="Latin Modern Roman 10"/>
        </w:rPr>
        <w:t xml:space="preserve">. </w:t>
      </w:r>
      <w:r w:rsidR="00B272B3" w:rsidRPr="002B3D14">
        <w:rPr>
          <w:rFonts w:ascii="Latin Modern Roman 10" w:hAnsi="Latin Modern Roman 10"/>
        </w:rPr>
        <w:t>Even autonomous d</w:t>
      </w:r>
      <w:r w:rsidR="00F927A2" w:rsidRPr="002B3D14">
        <w:rPr>
          <w:rFonts w:ascii="Latin Modern Roman 10" w:hAnsi="Latin Modern Roman 10"/>
        </w:rPr>
        <w:t xml:space="preserve">rones could be made much safer if they have some simple set of </w:t>
      </w:r>
      <w:r w:rsidR="00B272B3" w:rsidRPr="002B3D14">
        <w:rPr>
          <w:rFonts w:ascii="Latin Modern Roman 10" w:hAnsi="Latin Modern Roman 10"/>
        </w:rPr>
        <w:t>restrictions</w:t>
      </w:r>
      <w:r w:rsidR="00F927A2" w:rsidRPr="002B3D14">
        <w:rPr>
          <w:rFonts w:ascii="Latin Modern Roman 10" w:hAnsi="Latin Modern Roman 10"/>
        </w:rPr>
        <w:t xml:space="preserve">, </w:t>
      </w:r>
      <w:r w:rsidR="00A91450" w:rsidRPr="002B3D14">
        <w:rPr>
          <w:rFonts w:ascii="Latin Modern Roman 10" w:hAnsi="Latin Modern Roman 10"/>
        </w:rPr>
        <w:t xml:space="preserve">such as </w:t>
      </w:r>
      <w:r w:rsidR="00B272B3" w:rsidRPr="002B3D14">
        <w:rPr>
          <w:rFonts w:ascii="Latin Modern Roman 10" w:hAnsi="Latin Modern Roman 10"/>
        </w:rPr>
        <w:t>instructions to</w:t>
      </w:r>
      <w:r w:rsidR="00F927A2" w:rsidRPr="002B3D14">
        <w:rPr>
          <w:rFonts w:ascii="Latin Modern Roman 10" w:hAnsi="Latin Modern Roman 10"/>
        </w:rPr>
        <w:t xml:space="preserve"> turn off after </w:t>
      </w:r>
      <w:r w:rsidR="00B272B3" w:rsidRPr="002B3D14">
        <w:rPr>
          <w:rFonts w:ascii="Latin Modern Roman 10" w:hAnsi="Latin Modern Roman 10"/>
        </w:rPr>
        <w:t xml:space="preserve">ten </w:t>
      </w:r>
      <w:r w:rsidR="00F927A2" w:rsidRPr="002B3D14">
        <w:rPr>
          <w:rFonts w:ascii="Latin Modern Roman 10" w:hAnsi="Latin Modern Roman 10"/>
        </w:rPr>
        <w:t xml:space="preserve">hours, </w:t>
      </w:r>
      <w:r w:rsidR="00B272B3" w:rsidRPr="002B3D14">
        <w:rPr>
          <w:rFonts w:ascii="Latin Modern Roman 10" w:hAnsi="Latin Modern Roman 10"/>
        </w:rPr>
        <w:t xml:space="preserve">to </w:t>
      </w:r>
      <w:r w:rsidR="00F927A2" w:rsidRPr="002B3D14">
        <w:rPr>
          <w:rFonts w:ascii="Latin Modern Roman 10" w:hAnsi="Latin Modern Roman 10"/>
        </w:rPr>
        <w:t xml:space="preserve">not leave </w:t>
      </w:r>
      <w:r w:rsidR="00A91450" w:rsidRPr="002B3D14">
        <w:rPr>
          <w:rFonts w:ascii="Latin Modern Roman 10" w:hAnsi="Latin Modern Roman 10"/>
        </w:rPr>
        <w:t xml:space="preserve">a defined </w:t>
      </w:r>
      <w:r w:rsidR="00F927A2" w:rsidRPr="002B3D14">
        <w:rPr>
          <w:rFonts w:ascii="Latin Modern Roman 10" w:hAnsi="Latin Modern Roman 10"/>
        </w:rPr>
        <w:t xml:space="preserve">area, </w:t>
      </w:r>
      <w:r w:rsidR="00A91450" w:rsidRPr="002B3D14">
        <w:rPr>
          <w:rFonts w:ascii="Latin Modern Roman 10" w:hAnsi="Latin Modern Roman 10"/>
        </w:rPr>
        <w:t xml:space="preserve">to avoid </w:t>
      </w:r>
      <w:r w:rsidR="00F927A2" w:rsidRPr="002B3D14">
        <w:rPr>
          <w:rFonts w:ascii="Latin Modern Roman 10" w:hAnsi="Latin Modern Roman 10"/>
        </w:rPr>
        <w:t>attack</w:t>
      </w:r>
      <w:r w:rsidR="00A91450" w:rsidRPr="002B3D14">
        <w:rPr>
          <w:rFonts w:ascii="Latin Modern Roman 10" w:hAnsi="Latin Modern Roman 10"/>
        </w:rPr>
        <w:t>ing</w:t>
      </w:r>
      <w:r w:rsidR="00F927A2" w:rsidRPr="002B3D14">
        <w:rPr>
          <w:rFonts w:ascii="Latin Modern Roman 10" w:hAnsi="Latin Modern Roman 10"/>
        </w:rPr>
        <w:t xml:space="preserve"> women and children</w:t>
      </w:r>
      <w:r w:rsidR="00B272B3" w:rsidRPr="002B3D14">
        <w:rPr>
          <w:rFonts w:ascii="Latin Modern Roman 10" w:hAnsi="Latin Modern Roman 10"/>
        </w:rPr>
        <w:t>,</w:t>
      </w:r>
      <w:r w:rsidR="00F927A2" w:rsidRPr="002B3D14">
        <w:rPr>
          <w:rFonts w:ascii="Latin Modern Roman 10" w:hAnsi="Latin Modern Roman 10"/>
        </w:rPr>
        <w:t xml:space="preserve"> etc</w:t>
      </w:r>
      <w:r w:rsidR="00B272B3" w:rsidRPr="002B3D14">
        <w:rPr>
          <w:rFonts w:ascii="Latin Modern Roman 10" w:hAnsi="Latin Modern Roman 10"/>
        </w:rPr>
        <w:t>.</w:t>
      </w:r>
      <w:r w:rsidR="005039E1" w:rsidRPr="002B3D14">
        <w:rPr>
          <w:rFonts w:ascii="Latin Modern Roman 10" w:hAnsi="Latin Modern Roman 10"/>
        </w:rPr>
        <w:t xml:space="preserve"> </w:t>
      </w:r>
      <w:r w:rsidR="005039E1"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22qmse0l6s","properties":{"formattedCitation":"(Aysan, 2018)","plainCitation":"(Aysan, 2018)","noteIndex":0},"citationItems":[{"id":6670,"uris":["http://zotero.org/users/3736454/items/IRMBTSPH"],"uri":["http://zotero.org/users/3736454/items/IRMBTSPH"],"itemData":{"id":6670,"type":"post-weblog","title":"Self-Crashing Cars","container-title":"www.zachaysan.com","URL":"https://www.zachaysan.com/writing/2018-01-17-self-crashing-cars","author":[{"family":"Aysan","given":"Z."}],"issued":{"date-parts":[["2018"]]},"accessed":{"date-parts":[["2018",1,30]]}}}],"schema":"https://github.com/citation-style-language/schema/raw/master/csl-citation.json"} </w:instrText>
      </w:r>
      <w:r w:rsidR="005039E1" w:rsidRPr="002B3D14">
        <w:rPr>
          <w:rFonts w:ascii="Latin Modern Roman 10" w:hAnsi="Latin Modern Roman 10"/>
        </w:rPr>
        <w:fldChar w:fldCharType="separate"/>
      </w:r>
      <w:r w:rsidR="005039E1" w:rsidRPr="002B3D14">
        <w:rPr>
          <w:rFonts w:ascii="Latin Modern Roman 10" w:hAnsi="Latin Modern Roman 10"/>
          <w:noProof/>
        </w:rPr>
        <w:t>(Aysan, 2018)</w:t>
      </w:r>
      <w:r w:rsidR="005039E1" w:rsidRPr="002B3D14">
        <w:rPr>
          <w:rFonts w:ascii="Latin Modern Roman 10" w:hAnsi="Latin Modern Roman 10"/>
        </w:rPr>
        <w:fldChar w:fldCharType="end"/>
      </w:r>
      <w:r w:rsidR="00F927A2" w:rsidRPr="002B3D14">
        <w:rPr>
          <w:rFonts w:ascii="Latin Modern Roman 10" w:hAnsi="Latin Modern Roman 10"/>
        </w:rPr>
        <w:t xml:space="preserve">. </w:t>
      </w:r>
    </w:p>
    <w:p w14:paraId="0A244121" w14:textId="77777777" w:rsidR="00B272B3" w:rsidRPr="002B3D14" w:rsidRDefault="00B272B3" w:rsidP="00E353BF">
      <w:pPr>
        <w:ind w:firstLine="720"/>
        <w:jc w:val="both"/>
        <w:rPr>
          <w:rFonts w:ascii="Latin Modern Roman 10" w:hAnsi="Latin Modern Roman 10"/>
        </w:rPr>
      </w:pPr>
    </w:p>
    <w:p w14:paraId="096C631C" w14:textId="0C8F5DC5" w:rsidR="00145C4E" w:rsidRPr="002B3D14" w:rsidRDefault="00227D1B" w:rsidP="00145C4E">
      <w:pPr>
        <w:pStyle w:val="Heading2"/>
        <w:rPr>
          <w:rFonts w:ascii="Latin Modern Roman 10" w:hAnsi="Latin Modern Roman 10"/>
        </w:rPr>
      </w:pPr>
      <w:bookmarkStart w:id="9" w:name="_Toc505169920"/>
      <w:bookmarkStart w:id="10" w:name="_Toc506566600"/>
      <w:r w:rsidRPr="002B3D14">
        <w:rPr>
          <w:rFonts w:ascii="Latin Modern Roman 10" w:hAnsi="Latin Modern Roman 10"/>
        </w:rPr>
        <w:t xml:space="preserve">2.3 </w:t>
      </w:r>
      <w:r w:rsidR="00E5412B" w:rsidRPr="002B3D14">
        <w:rPr>
          <w:rFonts w:ascii="Latin Modern Roman 10" w:hAnsi="Latin Modern Roman 10"/>
        </w:rPr>
        <w:t>On-</w:t>
      </w:r>
      <w:r w:rsidR="003069E4" w:rsidRPr="002B3D14">
        <w:rPr>
          <w:rFonts w:ascii="Latin Modern Roman 10" w:hAnsi="Latin Modern Roman 10"/>
        </w:rPr>
        <w:t>board weapons</w:t>
      </w:r>
      <w:bookmarkEnd w:id="9"/>
      <w:bookmarkEnd w:id="10"/>
      <w:r w:rsidR="003069E4" w:rsidRPr="002B3D14">
        <w:rPr>
          <w:rFonts w:ascii="Latin Modern Roman 10" w:hAnsi="Latin Modern Roman 10"/>
        </w:rPr>
        <w:t xml:space="preserve"> </w:t>
      </w:r>
    </w:p>
    <w:p w14:paraId="0F6A9C5A" w14:textId="556A8AC4" w:rsidR="00145C4E" w:rsidRPr="002B3D14" w:rsidRDefault="00145C4E" w:rsidP="00145C4E">
      <w:pPr>
        <w:ind w:firstLine="720"/>
        <w:jc w:val="both"/>
        <w:rPr>
          <w:rFonts w:ascii="Latin Modern Roman 10" w:hAnsi="Latin Modern Roman 10"/>
        </w:rPr>
      </w:pPr>
      <w:r w:rsidRPr="002B3D14">
        <w:rPr>
          <w:rFonts w:ascii="Latin Modern Roman 10" w:hAnsi="Latin Modern Roman 10"/>
        </w:rPr>
        <w:t>In the Slaughterbot video, a drone attached itself to a human head and explode</w:t>
      </w:r>
      <w:r w:rsidR="008765C5" w:rsidRPr="002B3D14">
        <w:rPr>
          <w:rFonts w:ascii="Latin Modern Roman 10" w:hAnsi="Latin Modern Roman 10"/>
        </w:rPr>
        <w:t>d</w:t>
      </w:r>
      <w:r w:rsidRPr="002B3D14">
        <w:rPr>
          <w:rFonts w:ascii="Latin Modern Roman 10" w:hAnsi="Latin Modern Roman 10"/>
        </w:rPr>
        <w:t xml:space="preserve"> </w:t>
      </w:r>
      <w:r w:rsidR="008765C5" w:rsidRPr="002B3D14">
        <w:rPr>
          <w:rFonts w:ascii="Latin Modern Roman 10" w:hAnsi="Latin Modern Roman 10"/>
        </w:rPr>
        <w:t xml:space="preserve">a </w:t>
      </w:r>
      <w:r w:rsidRPr="002B3D14">
        <w:rPr>
          <w:rFonts w:ascii="Latin Modern Roman 10" w:hAnsi="Latin Modern Roman 10"/>
        </w:rPr>
        <w:t xml:space="preserve">small </w:t>
      </w:r>
      <w:r w:rsidR="008765C5" w:rsidRPr="002B3D14">
        <w:rPr>
          <w:rFonts w:ascii="Latin Modern Roman 10" w:hAnsi="Latin Modern Roman 10"/>
        </w:rPr>
        <w:t>directed-</w:t>
      </w:r>
      <w:r w:rsidRPr="002B3D14">
        <w:rPr>
          <w:rFonts w:ascii="Latin Modern Roman 10" w:hAnsi="Latin Modern Roman 10"/>
        </w:rPr>
        <w:t>explosion munition</w:t>
      </w:r>
      <w:r w:rsidR="00A91450" w:rsidRPr="002B3D14">
        <w:rPr>
          <w:rFonts w:ascii="Latin Modern Roman 10" w:hAnsi="Latin Modern Roman 10"/>
        </w:rPr>
        <w:t xml:space="preserve">; </w:t>
      </w:r>
      <w:r w:rsidRPr="002B3D14">
        <w:rPr>
          <w:rFonts w:ascii="Latin Modern Roman 10" w:hAnsi="Latin Modern Roman 10"/>
        </w:rPr>
        <w:t>objection</w:t>
      </w:r>
      <w:r w:rsidR="008765C5" w:rsidRPr="002B3D14">
        <w:rPr>
          <w:rFonts w:ascii="Latin Modern Roman 10" w:hAnsi="Latin Modern Roman 10"/>
        </w:rPr>
        <w:t>s were immediately raised</w:t>
      </w:r>
      <w:r w:rsidRPr="002B3D14">
        <w:rPr>
          <w:rFonts w:ascii="Latin Modern Roman 10" w:hAnsi="Latin Modern Roman 10"/>
        </w:rPr>
        <w:t xml:space="preserve"> that simple nets could be used for protection</w:t>
      </w:r>
      <w:r w:rsidR="008765C5" w:rsidRPr="002B3D14">
        <w:rPr>
          <w:rFonts w:ascii="Latin Modern Roman 10" w:hAnsi="Latin Modern Roman 10"/>
        </w:rPr>
        <w:t xml:space="preserve"> against such drones</w:t>
      </w:r>
      <w:r w:rsidRPr="002B3D14">
        <w:rPr>
          <w:rFonts w:ascii="Latin Modern Roman 10" w:hAnsi="Latin Modern Roman 10"/>
        </w:rPr>
        <w:t xml:space="preserve">. However, a drone could carry a small </w:t>
      </w:r>
      <w:r w:rsidRPr="002B3D14">
        <w:rPr>
          <w:rFonts w:ascii="Latin Modern Roman 10" w:hAnsi="Latin Modern Roman 10"/>
        </w:rPr>
        <w:lastRenderedPageBreak/>
        <w:t>one-</w:t>
      </w:r>
      <w:r w:rsidR="00190F10" w:rsidRPr="002B3D14">
        <w:rPr>
          <w:rFonts w:ascii="Latin Modern Roman 10" w:hAnsi="Latin Modern Roman 10"/>
        </w:rPr>
        <w:t>time-</w:t>
      </w:r>
      <w:r w:rsidRPr="002B3D14">
        <w:rPr>
          <w:rFonts w:ascii="Latin Modern Roman 10" w:hAnsi="Latin Modern Roman 10"/>
        </w:rPr>
        <w:t xml:space="preserve">use plastic gun. Its plastic barrel will self-destruct, maybe together with the drone, and its accuracy and the bullet speed will be not as high as in long rifles, but may be enough to cause deadly injury. The firing mechanism will be small and electric. The most suitable </w:t>
      </w:r>
      <w:r w:rsidR="00190F10" w:rsidRPr="002B3D14">
        <w:rPr>
          <w:rFonts w:ascii="Latin Modern Roman 10" w:hAnsi="Latin Modern Roman 10"/>
        </w:rPr>
        <w:t xml:space="preserve">ammunition </w:t>
      </w:r>
      <w:r w:rsidRPr="002B3D14">
        <w:rPr>
          <w:rFonts w:ascii="Latin Modern Roman 10" w:hAnsi="Latin Modern Roman 10"/>
        </w:rPr>
        <w:t xml:space="preserve">for such </w:t>
      </w:r>
      <w:r w:rsidR="00190F10" w:rsidRPr="002B3D14">
        <w:rPr>
          <w:rFonts w:ascii="Latin Modern Roman 10" w:hAnsi="Latin Modern Roman 10"/>
        </w:rPr>
        <w:t xml:space="preserve">a </w:t>
      </w:r>
      <w:r w:rsidRPr="002B3D14">
        <w:rPr>
          <w:rFonts w:ascii="Latin Modern Roman 10" w:hAnsi="Latin Modern Roman 10"/>
        </w:rPr>
        <w:t xml:space="preserve">gun is something like </w:t>
      </w:r>
      <w:r w:rsidR="00190F10" w:rsidRPr="002B3D14">
        <w:rPr>
          <w:rFonts w:ascii="Latin Modern Roman 10" w:hAnsi="Latin Modern Roman 10"/>
        </w:rPr>
        <w:t xml:space="preserve">a </w:t>
      </w:r>
      <w:r w:rsidRPr="002B3D14">
        <w:rPr>
          <w:rFonts w:ascii="Latin Modern Roman 10" w:hAnsi="Latin Modern Roman 10"/>
        </w:rPr>
        <w:t>.22 LR cartridge, which weight around 3</w:t>
      </w:r>
      <w:r w:rsidR="00190F10" w:rsidRPr="002B3D14">
        <w:rPr>
          <w:rFonts w:ascii="Latin Modern Roman 10" w:hAnsi="Latin Modern Roman 10"/>
        </w:rPr>
        <w:t xml:space="preserve"> </w:t>
      </w:r>
      <w:r w:rsidRPr="002B3D14">
        <w:rPr>
          <w:rFonts w:ascii="Latin Modern Roman 10" w:hAnsi="Latin Modern Roman 10"/>
        </w:rPr>
        <w:t>g, and could cause deadly injuries</w:t>
      </w:r>
      <w:r w:rsidR="007E33CD" w:rsidRPr="002B3D14">
        <w:rPr>
          <w:rFonts w:ascii="Latin Modern Roman 10" w:hAnsi="Latin Modern Roman 10"/>
        </w:rPr>
        <w:t>,</w:t>
      </w:r>
      <w:r w:rsidRPr="002B3D14">
        <w:rPr>
          <w:rFonts w:ascii="Latin Modern Roman 10" w:hAnsi="Latin Modern Roman 10"/>
        </w:rPr>
        <w:t xml:space="preserve"> </w:t>
      </w:r>
      <w:r w:rsidR="00190F10" w:rsidRPr="002B3D14">
        <w:rPr>
          <w:rFonts w:ascii="Latin Modern Roman 10" w:hAnsi="Latin Modern Roman 10"/>
        </w:rPr>
        <w:t xml:space="preserve">though </w:t>
      </w:r>
      <w:r w:rsidR="007E33CD" w:rsidRPr="002B3D14">
        <w:rPr>
          <w:rFonts w:ascii="Latin Modern Roman 10" w:hAnsi="Latin Modern Roman 10"/>
        </w:rPr>
        <w:t xml:space="preserve">death may not </w:t>
      </w:r>
      <w:r w:rsidR="00190F10" w:rsidRPr="002B3D14">
        <w:rPr>
          <w:rFonts w:ascii="Latin Modern Roman 10" w:hAnsi="Latin Modern Roman 10"/>
        </w:rPr>
        <w:t xml:space="preserve">be </w:t>
      </w:r>
      <w:r w:rsidRPr="002B3D14">
        <w:rPr>
          <w:rFonts w:ascii="Latin Modern Roman 10" w:hAnsi="Latin Modern Roman 10"/>
        </w:rPr>
        <w:t>immediate</w:t>
      </w:r>
      <w:r w:rsidR="00AB6851" w:rsidRPr="002B3D14">
        <w:rPr>
          <w:rFonts w:ascii="Latin Modern Roman 10" w:hAnsi="Latin Modern Roman 10"/>
        </w:rPr>
        <w:t xml:space="preserve"> </w:t>
      </w:r>
      <w:r w:rsidR="00AB6851"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22tcjb5oru","properties":{"formattedCitation":"(Karger, Teige, &amp; Brinkmann, 1997)","plainCitation":"(Karger, Teige, &amp; Brinkmann, 1997)","noteIndex":0},"citationItems":[{"id":6642,"uris":["http://zotero.org/users/3736454/items/HYN7CRBJ"],"uri":["http://zotero.org/users/3736454/items/HYN7CRBJ"],"itemData":{"id":6642,"type":"article-journal","title":"Laceration of the thoracic aorta from a. 22 lr bullet","container-title":"International journal of legal medicine","page":"92–94","volume":"110","issue":"2","source":"Google Scholar","author":[{"family":"Karger","given":"B."},{"family":"Teige","given":"K."},{"family":"Brinkmann","given":"B."}],"issued":{"date-parts":[["1997"]]}}}],"schema":"https://github.com/citation-style-language/schema/raw/master/csl-citation.json"} </w:instrText>
      </w:r>
      <w:r w:rsidR="00AB6851" w:rsidRPr="002B3D14">
        <w:rPr>
          <w:rFonts w:ascii="Latin Modern Roman 10" w:hAnsi="Latin Modern Roman 10"/>
        </w:rPr>
        <w:fldChar w:fldCharType="separate"/>
      </w:r>
      <w:r w:rsidR="00AB6851" w:rsidRPr="002B3D14">
        <w:rPr>
          <w:rFonts w:ascii="Latin Modern Roman 10" w:hAnsi="Latin Modern Roman 10"/>
          <w:noProof/>
        </w:rPr>
        <w:t>(Karger, Teige, &amp; Brinkmann, 1997)</w:t>
      </w:r>
      <w:r w:rsidR="00AB6851" w:rsidRPr="002B3D14">
        <w:rPr>
          <w:rFonts w:ascii="Latin Modern Roman 10" w:hAnsi="Latin Modern Roman 10"/>
        </w:rPr>
        <w:fldChar w:fldCharType="end"/>
      </w:r>
      <w:r w:rsidRPr="002B3D14">
        <w:rPr>
          <w:rFonts w:ascii="Latin Modern Roman 10" w:hAnsi="Latin Modern Roman 10"/>
        </w:rPr>
        <w:t>. The .22LR cartridge is already very cheap</w:t>
      </w:r>
      <w:r w:rsidR="0007565C" w:rsidRPr="002B3D14">
        <w:rPr>
          <w:rFonts w:ascii="Latin Modern Roman 10" w:hAnsi="Latin Modern Roman 10"/>
        </w:rPr>
        <w:t xml:space="preserve">, retailing for only </w:t>
      </w:r>
      <w:r w:rsidRPr="002B3D14">
        <w:rPr>
          <w:rFonts w:ascii="Latin Modern Roman 10" w:hAnsi="Latin Modern Roman 10"/>
        </w:rPr>
        <w:t xml:space="preserve">0.06 USD </w:t>
      </w:r>
      <w:r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2gj37ftph","properties":{"formattedCitation":"(Cheaperthandirt.com, 2018)","plainCitation":"(Cheaperthandirt.com, 2018)","noteIndex":0},"citationItems":[{"id":6641,"uris":["http://zotero.org/users/3736454/items/7QG64TWL"],"uri":["http://zotero.org/users/3736454/items/7QG64TWL"],"itemData":{"id":6641,"type":"article","title":"Browning .22LR Ammunition 1600 Rounds LRN Blackened","URL":"https://www.cheaperthandirt.com/product/browning-22lr-ammunition-1600-rounds-lrn-blackened-00020892130586.do?sortby=ourPicks&amp;refType=&amp;from=fn&amp;ecList=7&amp;ecCategory=444638","author":[{"family":"Cheaperthandirt.com","given":""}],"issued":{"date-parts":[["2018"]]}}}],"schema":"https://github.com/citation-style-language/schema/raw/master/csl-citation.json"} </w:instrText>
      </w:r>
      <w:r w:rsidRPr="002B3D14">
        <w:rPr>
          <w:rFonts w:ascii="Latin Modern Roman 10" w:hAnsi="Latin Modern Roman 10"/>
        </w:rPr>
        <w:fldChar w:fldCharType="separate"/>
      </w:r>
      <w:r w:rsidRPr="002B3D14">
        <w:rPr>
          <w:rFonts w:ascii="Latin Modern Roman 10" w:hAnsi="Latin Modern Roman 10"/>
          <w:noProof/>
        </w:rPr>
        <w:t>(Cheaperthandirt.com, 2018)</w:t>
      </w:r>
      <w:r w:rsidRPr="002B3D14">
        <w:rPr>
          <w:rFonts w:ascii="Latin Modern Roman 10" w:hAnsi="Latin Modern Roman 10"/>
        </w:rPr>
        <w:fldChar w:fldCharType="end"/>
      </w:r>
      <w:r w:rsidRPr="002B3D14">
        <w:rPr>
          <w:rFonts w:ascii="Latin Modern Roman 10" w:hAnsi="Latin Modern Roman 10"/>
        </w:rPr>
        <w:t xml:space="preserve">. </w:t>
      </w:r>
      <w:r w:rsidR="00411987" w:rsidRPr="002B3D14">
        <w:rPr>
          <w:rFonts w:ascii="Latin Modern Roman 10" w:hAnsi="Latin Modern Roman 10"/>
        </w:rPr>
        <w:t xml:space="preserve">Military .22 cartridges have fragmenting bullets </w:t>
      </w:r>
      <w:r w:rsidR="00A826F0" w:rsidRPr="002B3D14">
        <w:rPr>
          <w:rFonts w:ascii="Latin Modern Roman 10" w:hAnsi="Latin Modern Roman 10"/>
        </w:rPr>
        <w:t xml:space="preserve">that </w:t>
      </w:r>
      <w:r w:rsidR="00411987" w:rsidRPr="002B3D14">
        <w:rPr>
          <w:rFonts w:ascii="Latin Modern Roman 10" w:hAnsi="Latin Modern Roman 10"/>
        </w:rPr>
        <w:t xml:space="preserve">are much </w:t>
      </w:r>
      <w:r w:rsidR="007C37E4" w:rsidRPr="002B3D14">
        <w:rPr>
          <w:rFonts w:ascii="Latin Modern Roman 10" w:hAnsi="Latin Modern Roman 10"/>
        </w:rPr>
        <w:t>deadlier</w:t>
      </w:r>
      <w:r w:rsidR="007E33CD" w:rsidRPr="002B3D14">
        <w:rPr>
          <w:rFonts w:ascii="Latin Modern Roman 10" w:hAnsi="Latin Modern Roman 10"/>
        </w:rPr>
        <w:t xml:space="preserve"> than those available to civilians</w:t>
      </w:r>
      <w:r w:rsidR="00411987" w:rsidRPr="002B3D14">
        <w:rPr>
          <w:rFonts w:ascii="Latin Modern Roman 10" w:hAnsi="Latin Modern Roman 10"/>
        </w:rPr>
        <w:t xml:space="preserve">. </w:t>
      </w:r>
      <w:r w:rsidR="007E33CD" w:rsidRPr="002B3D14">
        <w:rPr>
          <w:rFonts w:ascii="Latin Modern Roman 10" w:hAnsi="Latin Modern Roman 10"/>
        </w:rPr>
        <w:t>A s</w:t>
      </w:r>
      <w:r w:rsidRPr="002B3D14">
        <w:rPr>
          <w:rFonts w:ascii="Latin Modern Roman 10" w:hAnsi="Latin Modern Roman 10"/>
        </w:rPr>
        <w:t xml:space="preserve">mall </w:t>
      </w:r>
      <w:r w:rsidR="007E33CD" w:rsidRPr="002B3D14">
        <w:rPr>
          <w:rFonts w:ascii="Latin Modern Roman 10" w:hAnsi="Latin Modern Roman 10"/>
        </w:rPr>
        <w:t>3D-</w:t>
      </w:r>
      <w:r w:rsidRPr="002B3D14">
        <w:rPr>
          <w:rFonts w:ascii="Latin Modern Roman 10" w:hAnsi="Latin Modern Roman 10"/>
        </w:rPr>
        <w:t xml:space="preserve">printed gun </w:t>
      </w:r>
      <w:r w:rsidR="007E33CD" w:rsidRPr="002B3D14">
        <w:rPr>
          <w:rFonts w:ascii="Latin Modern Roman 10" w:hAnsi="Latin Modern Roman 10"/>
        </w:rPr>
        <w:t xml:space="preserve">intended for mounting on a drone </w:t>
      </w:r>
      <w:r w:rsidRPr="002B3D14">
        <w:rPr>
          <w:rFonts w:ascii="Latin Modern Roman 10" w:hAnsi="Latin Modern Roman 10"/>
        </w:rPr>
        <w:t xml:space="preserve">could be </w:t>
      </w:r>
      <w:r w:rsidR="007E33CD" w:rsidRPr="002B3D14">
        <w:rPr>
          <w:rFonts w:ascii="Latin Modern Roman 10" w:hAnsi="Latin Modern Roman 10"/>
        </w:rPr>
        <w:t xml:space="preserve">quite simple, lacking the </w:t>
      </w:r>
      <w:r w:rsidRPr="002B3D14">
        <w:rPr>
          <w:rFonts w:ascii="Latin Modern Roman 10" w:hAnsi="Latin Modern Roman 10"/>
        </w:rPr>
        <w:t xml:space="preserve">moving parts, </w:t>
      </w:r>
      <w:r w:rsidR="007E33CD" w:rsidRPr="002B3D14">
        <w:rPr>
          <w:rFonts w:ascii="Latin Modern Roman 10" w:hAnsi="Latin Modern Roman 10"/>
        </w:rPr>
        <w:t>grip,</w:t>
      </w:r>
      <w:r w:rsidRPr="002B3D14">
        <w:rPr>
          <w:rFonts w:ascii="Latin Modern Roman 10" w:hAnsi="Latin Modern Roman 10"/>
        </w:rPr>
        <w:t xml:space="preserve"> and </w:t>
      </w:r>
      <w:r w:rsidR="007A59B4" w:rsidRPr="002B3D14">
        <w:rPr>
          <w:rFonts w:ascii="Latin Modern Roman 10" w:hAnsi="Latin Modern Roman 10"/>
        </w:rPr>
        <w:t>safety mechanisms</w:t>
      </w:r>
      <w:r w:rsidR="007E33CD" w:rsidRPr="002B3D14">
        <w:rPr>
          <w:rFonts w:ascii="Latin Modern Roman 10" w:hAnsi="Latin Modern Roman 10"/>
        </w:rPr>
        <w:t xml:space="preserve"> of standard handguns or rifles</w:t>
      </w:r>
      <w:r w:rsidRPr="002B3D14">
        <w:rPr>
          <w:rFonts w:ascii="Latin Modern Roman 10" w:hAnsi="Latin Modern Roman 10"/>
        </w:rPr>
        <w:t xml:space="preserve">. </w:t>
      </w:r>
    </w:p>
    <w:p w14:paraId="4E63054A" w14:textId="5D1E74EE" w:rsidR="00E22C54" w:rsidRPr="002B3D14" w:rsidRDefault="00D02A38" w:rsidP="00D02A38">
      <w:pPr>
        <w:ind w:firstLine="720"/>
        <w:jc w:val="both"/>
        <w:rPr>
          <w:rFonts w:ascii="Latin Modern Roman 10" w:hAnsi="Latin Modern Roman 10"/>
        </w:rPr>
      </w:pPr>
      <w:r w:rsidRPr="002B3D14">
        <w:rPr>
          <w:rFonts w:ascii="Latin Modern Roman 10" w:hAnsi="Latin Modern Roman 10"/>
        </w:rPr>
        <w:t xml:space="preserve">The smallest current military drone is the Switchblade drone </w:t>
      </w:r>
      <w:r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16t4g74b7f","properties":{"formattedCitation":"(Hambling, 2016)","plainCitation":"(Hambling, 2016)","noteIndex":0},"citationItems":[{"id":6662,"uris":["http://zotero.org/users/3736454/items/7D9SX4X6"],"uri":["http://zotero.org/users/3736454/items/7D9SX4X6"],"itemData":{"id":6662,"type":"article-magazine","title":"The U.S. Is Upgrading Its Tiniest Killer Drones Before It Even Gets Them","container-title":"Popular Mechanics","abstract":"There's an arms race for killer micro-drones, and the US means to win.","URL":"http://www.popularmechanics.com/military/research/a23346/us-upgrading-tiniest-killer-drones/","language":"en-US","author":[{"family":"Hambling","given":"David"}],"issued":{"date-parts":[["2016",10,12]]},"accessed":{"date-parts":[["2018",1,29]]}}}],"schema":"https://github.com/citation-style-language/schema/raw/master/csl-citation.json"} </w:instrText>
      </w:r>
      <w:r w:rsidRPr="002B3D14">
        <w:rPr>
          <w:rFonts w:ascii="Latin Modern Roman 10" w:hAnsi="Latin Modern Roman 10"/>
        </w:rPr>
        <w:fldChar w:fldCharType="separate"/>
      </w:r>
      <w:r w:rsidRPr="002B3D14">
        <w:rPr>
          <w:rFonts w:ascii="Latin Modern Roman 10" w:hAnsi="Latin Modern Roman 10"/>
          <w:noProof/>
        </w:rPr>
        <w:t>(Hambling, 2016)</w:t>
      </w:r>
      <w:r w:rsidRPr="002B3D14">
        <w:rPr>
          <w:rFonts w:ascii="Latin Modern Roman 10" w:hAnsi="Latin Modern Roman 10"/>
        </w:rPr>
        <w:fldChar w:fldCharType="end"/>
      </w:r>
      <w:r w:rsidRPr="002B3D14">
        <w:rPr>
          <w:rFonts w:ascii="Latin Modern Roman 10" w:hAnsi="Latin Modern Roman 10"/>
        </w:rPr>
        <w:t xml:space="preserve">, which carries a grenade able to destroy a light vehicle, weighs 2.7 kg, and has a range of 10 km. In contrast, weapons </w:t>
      </w:r>
      <w:r w:rsidR="00E5412B" w:rsidRPr="002B3D14">
        <w:rPr>
          <w:rFonts w:ascii="Latin Modern Roman 10" w:hAnsi="Latin Modern Roman 10"/>
        </w:rPr>
        <w:t>car</w:t>
      </w:r>
      <w:r w:rsidR="007E33CD" w:rsidRPr="002B3D14">
        <w:rPr>
          <w:rFonts w:ascii="Latin Modern Roman 10" w:hAnsi="Latin Modern Roman 10"/>
        </w:rPr>
        <w:t>ry</w:t>
      </w:r>
      <w:r w:rsidR="00E5412B" w:rsidRPr="002B3D14">
        <w:rPr>
          <w:rFonts w:ascii="Latin Modern Roman 10" w:hAnsi="Latin Modern Roman 10"/>
        </w:rPr>
        <w:t>ing toxins</w:t>
      </w:r>
      <w:r w:rsidR="00047938" w:rsidRPr="002B3D14">
        <w:rPr>
          <w:rFonts w:ascii="Latin Modern Roman 10" w:hAnsi="Latin Modern Roman 10"/>
        </w:rPr>
        <w:t xml:space="preserve">—like the </w:t>
      </w:r>
      <w:r w:rsidR="00C35FB5" w:rsidRPr="002B3D14">
        <w:rPr>
          <w:rFonts w:ascii="Latin Modern Roman 10" w:hAnsi="Latin Modern Roman 10"/>
        </w:rPr>
        <w:t>botulinum</w:t>
      </w:r>
      <w:r w:rsidR="001E38DF" w:rsidRPr="002B3D14">
        <w:rPr>
          <w:rFonts w:ascii="Latin Modern Roman 10" w:hAnsi="Latin Modern Roman 10"/>
        </w:rPr>
        <w:t xml:space="preserve">-carrying </w:t>
      </w:r>
      <w:r w:rsidR="00047938" w:rsidRPr="002B3D14">
        <w:rPr>
          <w:rFonts w:ascii="Latin Modern Roman 10" w:hAnsi="Latin Modern Roman 10"/>
        </w:rPr>
        <w:t xml:space="preserve">microdrones </w:t>
      </w:r>
      <w:r w:rsidR="00C35FB5" w:rsidRPr="002B3D14">
        <w:rPr>
          <w:rFonts w:ascii="Latin Modern Roman 10" w:hAnsi="Latin Modern Roman 10"/>
        </w:rPr>
        <w:t>described earlier</w:t>
      </w:r>
      <w:r w:rsidR="00047938" w:rsidRPr="002B3D14">
        <w:rPr>
          <w:rFonts w:ascii="Latin Modern Roman 10" w:hAnsi="Latin Modern Roman 10"/>
        </w:rPr>
        <w:t>—</w:t>
      </w:r>
      <w:r w:rsidR="00E5412B" w:rsidRPr="002B3D14">
        <w:rPr>
          <w:rFonts w:ascii="Latin Modern Roman 10" w:hAnsi="Latin Modern Roman 10"/>
        </w:rPr>
        <w:t xml:space="preserve">could be </w:t>
      </w:r>
      <w:r w:rsidRPr="002B3D14">
        <w:rPr>
          <w:rFonts w:ascii="Latin Modern Roman 10" w:hAnsi="Latin Modern Roman 10"/>
        </w:rPr>
        <w:t xml:space="preserve">much </w:t>
      </w:r>
      <w:r w:rsidR="00E5412B" w:rsidRPr="002B3D14">
        <w:rPr>
          <w:rFonts w:ascii="Latin Modern Roman 10" w:hAnsi="Latin Modern Roman 10"/>
        </w:rPr>
        <w:t>smaller</w:t>
      </w:r>
      <w:r w:rsidR="00C35FB5" w:rsidRPr="002B3D14">
        <w:rPr>
          <w:rFonts w:ascii="Latin Modern Roman 10" w:hAnsi="Latin Modern Roman 10"/>
        </w:rPr>
        <w:t xml:space="preserve"> than those armed with projectile weapons or explosives</w:t>
      </w:r>
      <w:r w:rsidR="00E74BC4" w:rsidRPr="002B3D14">
        <w:rPr>
          <w:rFonts w:ascii="Latin Modern Roman 10" w:hAnsi="Latin Modern Roman 10"/>
        </w:rPr>
        <w:t>.</w:t>
      </w:r>
      <w:r w:rsidR="00E5412B" w:rsidRPr="002B3D14">
        <w:rPr>
          <w:rFonts w:ascii="Latin Modern Roman 10" w:hAnsi="Latin Modern Roman 10"/>
        </w:rPr>
        <w:t xml:space="preserve"> </w:t>
      </w:r>
      <w:r w:rsidR="00E74BC4" w:rsidRPr="002B3D14">
        <w:rPr>
          <w:rFonts w:ascii="Latin Modern Roman 10" w:hAnsi="Latin Modern Roman 10"/>
        </w:rPr>
        <w:t xml:space="preserve">Freitas </w:t>
      </w:r>
      <w:r w:rsidR="00E5412B" w:rsidRPr="002B3D14">
        <w:rPr>
          <w:rFonts w:ascii="Latin Modern Roman 10" w:hAnsi="Latin Modern Roman 10"/>
        </w:rPr>
        <w:t>found that smallest mass of a deadly microrobot is 200 mcg</w:t>
      </w:r>
      <w:r w:rsidR="00670BDD" w:rsidRPr="002B3D14">
        <w:rPr>
          <w:rFonts w:ascii="Latin Modern Roman 10" w:hAnsi="Latin Modern Roman 10"/>
        </w:rPr>
        <w:t>—</w:t>
      </w:r>
      <w:r w:rsidR="00D851F1" w:rsidRPr="002B3D14">
        <w:rPr>
          <w:rFonts w:ascii="Latin Modern Roman 10" w:hAnsi="Latin Modern Roman 10"/>
        </w:rPr>
        <w:t xml:space="preserve">the </w:t>
      </w:r>
      <w:r w:rsidR="00E259BB" w:rsidRPr="002B3D14">
        <w:rPr>
          <w:rFonts w:ascii="Latin Modern Roman 10" w:hAnsi="Latin Modern Roman 10"/>
        </w:rPr>
        <w:t xml:space="preserve">typical mass of an aphid </w:t>
      </w:r>
      <w:r w:rsidR="009A60A7" w:rsidRPr="002B3D14">
        <w:rPr>
          <w:rFonts w:ascii="Latin Modern Roman 10" w:hAnsi="Latin Modern Roman 10"/>
        </w:rPr>
        <w:t xml:space="preserve">and </w:t>
      </w:r>
      <w:r w:rsidR="00E259BB" w:rsidRPr="002B3D14">
        <w:rPr>
          <w:rFonts w:ascii="Latin Modern Roman 10" w:hAnsi="Latin Modern Roman 10"/>
        </w:rPr>
        <w:t>0.1 of the typical mass of an ant</w:t>
      </w:r>
      <w:r w:rsidR="00E74BC4" w:rsidRPr="002B3D14">
        <w:rPr>
          <w:rFonts w:ascii="Latin Modern Roman 10" w:hAnsi="Latin Modern Roman 10"/>
        </w:rPr>
        <w:t xml:space="preserve"> </w:t>
      </w:r>
      <w:r w:rsidR="00E74BC4"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17hsutjb9o","properties":{"formattedCitation":"(Freitas, 2006)","plainCitation":"(Freitas, 2006)","noteIndex":0},"citationItems":[{"id":22,"uris":["http://zotero.org/users/3736454/items/26QARTRN"],"uri":["http://zotero.org/users/3736454/items/26QARTRN"],"itemData":{"id":22,"type":"chapter","title":"Nanoshield project","URL":"https://lifeboat.com/ex/nano.shield","language":"en","author":[{"family":"Freitas","given":"Vassar"}],"issued":{"date-parts":[["2006"]]}}}],"schema":"https://github.com/citation-style-language/schema/raw/master/csl-citation.json"} </w:instrText>
      </w:r>
      <w:r w:rsidR="00E74BC4" w:rsidRPr="002B3D14">
        <w:rPr>
          <w:rFonts w:ascii="Latin Modern Roman 10" w:hAnsi="Latin Modern Roman 10"/>
        </w:rPr>
        <w:fldChar w:fldCharType="separate"/>
      </w:r>
      <w:r w:rsidR="00E74BC4" w:rsidRPr="002B3D14">
        <w:rPr>
          <w:rFonts w:ascii="Latin Modern Roman 10" w:hAnsi="Latin Modern Roman 10"/>
          <w:noProof/>
        </w:rPr>
        <w:t>(Freitas, 2006)</w:t>
      </w:r>
      <w:r w:rsidR="00E74BC4" w:rsidRPr="002B3D14">
        <w:rPr>
          <w:rFonts w:ascii="Latin Modern Roman 10" w:hAnsi="Latin Modern Roman 10"/>
        </w:rPr>
        <w:fldChar w:fldCharType="end"/>
      </w:r>
      <w:r w:rsidR="00FC0A77" w:rsidRPr="002B3D14">
        <w:rPr>
          <w:rFonts w:ascii="Latin Modern Roman 10" w:hAnsi="Latin Modern Roman 10"/>
        </w:rPr>
        <w:t xml:space="preserve">. </w:t>
      </w:r>
    </w:p>
    <w:p w14:paraId="3536666B" w14:textId="147885E6" w:rsidR="002113D3" w:rsidRPr="002B3D14" w:rsidRDefault="00DD1176" w:rsidP="0009292F">
      <w:pPr>
        <w:ind w:firstLine="720"/>
        <w:jc w:val="both"/>
        <w:rPr>
          <w:rFonts w:ascii="Latin Modern Roman 10" w:hAnsi="Latin Modern Roman 10"/>
          <w:lang w:val="en"/>
        </w:rPr>
      </w:pPr>
      <w:r w:rsidRPr="002B3D14">
        <w:rPr>
          <w:rFonts w:ascii="Latin Modern Roman 10" w:hAnsi="Latin Modern Roman 10"/>
        </w:rPr>
        <w:t>I</w:t>
      </w:r>
      <w:r w:rsidR="009D7BD0" w:rsidRPr="002B3D14">
        <w:rPr>
          <w:rFonts w:ascii="Latin Modern Roman 10" w:hAnsi="Latin Modern Roman 10"/>
        </w:rPr>
        <w:t xml:space="preserve">t </w:t>
      </w:r>
      <w:r w:rsidRPr="002B3D14">
        <w:rPr>
          <w:rFonts w:ascii="Latin Modern Roman 10" w:hAnsi="Latin Modern Roman 10"/>
        </w:rPr>
        <w:t xml:space="preserve">is </w:t>
      </w:r>
      <w:r w:rsidR="009D7BD0" w:rsidRPr="002B3D14">
        <w:rPr>
          <w:rFonts w:ascii="Latin Modern Roman 10" w:hAnsi="Latin Modern Roman 10"/>
        </w:rPr>
        <w:t xml:space="preserve">easy to imagine a drone </w:t>
      </w:r>
      <w:r w:rsidR="002D4296" w:rsidRPr="002B3D14">
        <w:rPr>
          <w:rFonts w:ascii="Latin Modern Roman 10" w:hAnsi="Latin Modern Roman 10"/>
        </w:rPr>
        <w:t>cap</w:t>
      </w:r>
      <w:r w:rsidR="009D7BD0" w:rsidRPr="002B3D14">
        <w:rPr>
          <w:rFonts w:ascii="Latin Modern Roman 10" w:hAnsi="Latin Modern Roman 10"/>
        </w:rPr>
        <w:t xml:space="preserve">able </w:t>
      </w:r>
      <w:r w:rsidR="002D4296" w:rsidRPr="002B3D14">
        <w:rPr>
          <w:rFonts w:ascii="Latin Modern Roman 10" w:hAnsi="Latin Modern Roman 10"/>
        </w:rPr>
        <w:t xml:space="preserve">of </w:t>
      </w:r>
      <w:r w:rsidR="009D7BD0" w:rsidRPr="002B3D14">
        <w:rPr>
          <w:rFonts w:ascii="Latin Modern Roman 10" w:hAnsi="Latin Modern Roman 10"/>
        </w:rPr>
        <w:t>kill</w:t>
      </w:r>
      <w:r w:rsidR="002D4296" w:rsidRPr="002B3D14">
        <w:rPr>
          <w:rFonts w:ascii="Latin Modern Roman 10" w:hAnsi="Latin Modern Roman 10"/>
        </w:rPr>
        <w:t>ing</w:t>
      </w:r>
      <w:r w:rsidR="009D7BD0" w:rsidRPr="002B3D14">
        <w:rPr>
          <w:rFonts w:ascii="Latin Modern Roman 10" w:hAnsi="Latin Modern Roman 10"/>
        </w:rPr>
        <w:t xml:space="preserve"> 10</w:t>
      </w:r>
      <w:r w:rsidRPr="002B3D14">
        <w:rPr>
          <w:rFonts w:ascii="Latin Modern Roman 10" w:hAnsi="Latin Modern Roman 10"/>
        </w:rPr>
        <w:t>–</w:t>
      </w:r>
      <w:r w:rsidR="009D7BD0" w:rsidRPr="002B3D14">
        <w:rPr>
          <w:rFonts w:ascii="Latin Modern Roman 10" w:hAnsi="Latin Modern Roman 10"/>
        </w:rPr>
        <w:t xml:space="preserve">100 unprotected civilians, </w:t>
      </w:r>
      <w:r w:rsidRPr="002B3D14">
        <w:rPr>
          <w:rFonts w:ascii="Latin Modern Roman 10" w:hAnsi="Latin Modern Roman 10"/>
        </w:rPr>
        <w:t xml:space="preserve">equipped </w:t>
      </w:r>
      <w:r w:rsidR="009D7BD0" w:rsidRPr="002B3D14">
        <w:rPr>
          <w:rFonts w:ascii="Latin Modern Roman 10" w:hAnsi="Latin Modern Roman 10"/>
        </w:rPr>
        <w:t xml:space="preserve">with small bombs or a sniper rifle, but it </w:t>
      </w:r>
      <w:r w:rsidR="00C92BDC" w:rsidRPr="002B3D14">
        <w:rPr>
          <w:rFonts w:ascii="Latin Modern Roman 10" w:hAnsi="Latin Modern Roman 10"/>
        </w:rPr>
        <w:t xml:space="preserve">would </w:t>
      </w:r>
      <w:r w:rsidR="009D7BD0" w:rsidRPr="002B3D14">
        <w:rPr>
          <w:rFonts w:ascii="Latin Modern Roman 10" w:hAnsi="Latin Modern Roman 10"/>
        </w:rPr>
        <w:t>be rather large, at least 10 kg, and thus more expensive and vulnerable</w:t>
      </w:r>
      <w:r w:rsidR="0009292F" w:rsidRPr="002B3D14">
        <w:rPr>
          <w:rFonts w:ascii="Latin Modern Roman 10" w:hAnsi="Latin Modern Roman 10"/>
        </w:rPr>
        <w:t xml:space="preserve"> than smaller drones</w:t>
      </w:r>
      <w:r w:rsidR="009D7BD0" w:rsidRPr="002B3D14">
        <w:rPr>
          <w:rFonts w:ascii="Latin Modern Roman 10" w:hAnsi="Latin Modern Roman 10"/>
        </w:rPr>
        <w:t xml:space="preserve">. </w:t>
      </w:r>
      <w:r w:rsidR="0009292F" w:rsidRPr="002B3D14">
        <w:rPr>
          <w:rFonts w:ascii="Latin Modern Roman 10" w:hAnsi="Latin Modern Roman 10"/>
        </w:rPr>
        <w:t>In an alternate approach, d</w:t>
      </w:r>
      <w:r w:rsidR="002113D3" w:rsidRPr="002B3D14">
        <w:rPr>
          <w:rFonts w:ascii="Latin Modern Roman 10" w:hAnsi="Latin Modern Roman 10"/>
        </w:rPr>
        <w:t>rone</w:t>
      </w:r>
      <w:r w:rsidR="002C4A0A" w:rsidRPr="002B3D14">
        <w:rPr>
          <w:rFonts w:ascii="Latin Modern Roman 10" w:hAnsi="Latin Modern Roman 10"/>
        </w:rPr>
        <w:t>s</w:t>
      </w:r>
      <w:r w:rsidR="002113D3" w:rsidRPr="002B3D14">
        <w:rPr>
          <w:rFonts w:ascii="Latin Modern Roman 10" w:hAnsi="Latin Modern Roman 10"/>
        </w:rPr>
        <w:t xml:space="preserve"> may not need any weapons at all to kill</w:t>
      </w:r>
      <w:r w:rsidR="0009292F" w:rsidRPr="002B3D14">
        <w:rPr>
          <w:rFonts w:ascii="Latin Modern Roman 10" w:hAnsi="Latin Modern Roman 10"/>
        </w:rPr>
        <w:t>;</w:t>
      </w:r>
      <w:r w:rsidR="002C4A0A" w:rsidRPr="002B3D14">
        <w:rPr>
          <w:rFonts w:ascii="Latin Modern Roman 10" w:hAnsi="Latin Modern Roman 10"/>
        </w:rPr>
        <w:t xml:space="preserve"> </w:t>
      </w:r>
      <w:r w:rsidR="0009292F" w:rsidRPr="002B3D14">
        <w:rPr>
          <w:rFonts w:ascii="Latin Modern Roman 10" w:hAnsi="Latin Modern Roman 10"/>
        </w:rPr>
        <w:t xml:space="preserve">they </w:t>
      </w:r>
      <w:r w:rsidR="002C4A0A" w:rsidRPr="002B3D14">
        <w:rPr>
          <w:rFonts w:ascii="Latin Modern Roman 10" w:hAnsi="Latin Modern Roman 10"/>
        </w:rPr>
        <w:t xml:space="preserve">could use kinetic energy to cause injuries, </w:t>
      </w:r>
      <w:r w:rsidR="004550D4" w:rsidRPr="002B3D14">
        <w:rPr>
          <w:rFonts w:ascii="Latin Modern Roman 10" w:hAnsi="Latin Modern Roman 10"/>
        </w:rPr>
        <w:t xml:space="preserve">falling from height </w:t>
      </w:r>
      <w:r w:rsidR="0009292F" w:rsidRPr="002B3D14">
        <w:rPr>
          <w:rFonts w:ascii="Latin Modern Roman 10" w:hAnsi="Latin Modern Roman 10"/>
        </w:rPr>
        <w:t xml:space="preserve">onto a </w:t>
      </w:r>
      <w:r w:rsidR="004550D4" w:rsidRPr="002B3D14">
        <w:rPr>
          <w:rFonts w:ascii="Latin Modern Roman 10" w:hAnsi="Latin Modern Roman 10"/>
        </w:rPr>
        <w:t>human</w:t>
      </w:r>
      <w:r w:rsidR="002C4A0A" w:rsidRPr="002B3D14">
        <w:rPr>
          <w:rFonts w:ascii="Latin Modern Roman 10" w:hAnsi="Latin Modern Roman 10"/>
        </w:rPr>
        <w:t xml:space="preserve">’s head, or they could use </w:t>
      </w:r>
      <w:r w:rsidR="0009292F" w:rsidRPr="002B3D14">
        <w:rPr>
          <w:rFonts w:ascii="Latin Modern Roman 10" w:hAnsi="Latin Modern Roman 10"/>
        </w:rPr>
        <w:t xml:space="preserve">their </w:t>
      </w:r>
      <w:r w:rsidR="002C4A0A" w:rsidRPr="002B3D14">
        <w:rPr>
          <w:rFonts w:ascii="Latin Modern Roman 10" w:hAnsi="Latin Modern Roman 10"/>
        </w:rPr>
        <w:t>blades to cut throats</w:t>
      </w:r>
      <w:r w:rsidR="0009292F" w:rsidRPr="002B3D14">
        <w:rPr>
          <w:rFonts w:ascii="Latin Modern Roman 10" w:hAnsi="Latin Modern Roman 10"/>
        </w:rPr>
        <w:t>,</w:t>
      </w:r>
      <w:r w:rsidR="001D482E" w:rsidRPr="002B3D14">
        <w:rPr>
          <w:rFonts w:ascii="Latin Modern Roman 10" w:hAnsi="Latin Modern Roman 10"/>
        </w:rPr>
        <w:t xml:space="preserve"> damage eyes, </w:t>
      </w:r>
      <w:r w:rsidR="00E235D9" w:rsidRPr="002B3D14">
        <w:rPr>
          <w:rFonts w:ascii="Latin Modern Roman 10" w:hAnsi="Latin Modern Roman 10"/>
        </w:rPr>
        <w:t>etc.</w:t>
      </w:r>
    </w:p>
    <w:p w14:paraId="3571691E" w14:textId="77777777" w:rsidR="00145C4E" w:rsidRPr="002B3D14" w:rsidRDefault="00145C4E" w:rsidP="00145C4E">
      <w:pPr>
        <w:jc w:val="both"/>
        <w:rPr>
          <w:rFonts w:ascii="Latin Modern Roman 10" w:hAnsi="Latin Modern Roman 10"/>
        </w:rPr>
      </w:pPr>
    </w:p>
    <w:p w14:paraId="5C80EB78" w14:textId="1A561A2E" w:rsidR="00145C4E" w:rsidRPr="002B3D14" w:rsidRDefault="00227D1B" w:rsidP="00145C4E">
      <w:pPr>
        <w:pStyle w:val="Heading2"/>
        <w:rPr>
          <w:rFonts w:ascii="Latin Modern Roman 10" w:hAnsi="Latin Modern Roman 10"/>
        </w:rPr>
      </w:pPr>
      <w:bookmarkStart w:id="11" w:name="_Toc505169921"/>
      <w:bookmarkStart w:id="12" w:name="_Toc506566601"/>
      <w:r w:rsidRPr="002B3D14">
        <w:rPr>
          <w:rFonts w:ascii="Latin Modern Roman 10" w:hAnsi="Latin Modern Roman 10"/>
        </w:rPr>
        <w:t xml:space="preserve">2.4 </w:t>
      </w:r>
      <w:r w:rsidR="00936D0F" w:rsidRPr="002B3D14">
        <w:rPr>
          <w:rFonts w:ascii="Latin Modern Roman 10" w:hAnsi="Latin Modern Roman 10"/>
        </w:rPr>
        <w:t xml:space="preserve">Larger </w:t>
      </w:r>
      <w:bookmarkEnd w:id="11"/>
      <w:r w:rsidR="0021486E" w:rsidRPr="002B3D14">
        <w:rPr>
          <w:rFonts w:ascii="Latin Modern Roman 10" w:hAnsi="Latin Modern Roman 10"/>
        </w:rPr>
        <w:t>range</w:t>
      </w:r>
      <w:bookmarkEnd w:id="12"/>
    </w:p>
    <w:p w14:paraId="1BCED8B6" w14:textId="45CC724C" w:rsidR="00936D0F" w:rsidRPr="002B3D14" w:rsidRDefault="00936D0F" w:rsidP="00E353BF">
      <w:pPr>
        <w:ind w:firstLine="720"/>
        <w:jc w:val="both"/>
        <w:rPr>
          <w:rFonts w:ascii="Latin Modern Roman 10" w:hAnsi="Latin Modern Roman 10"/>
        </w:rPr>
      </w:pPr>
      <w:r w:rsidRPr="002B3D14">
        <w:rPr>
          <w:rFonts w:ascii="Latin Modern Roman 10" w:hAnsi="Latin Modern Roman 10"/>
        </w:rPr>
        <w:t>So</w:t>
      </w:r>
      <w:r w:rsidR="0021486E" w:rsidRPr="002B3D14">
        <w:rPr>
          <w:rFonts w:ascii="Latin Modern Roman 10" w:hAnsi="Latin Modern Roman 10"/>
        </w:rPr>
        <w:t>m</w:t>
      </w:r>
      <w:r w:rsidRPr="002B3D14">
        <w:rPr>
          <w:rFonts w:ascii="Latin Modern Roman 10" w:hAnsi="Latin Modern Roman 10"/>
        </w:rPr>
        <w:t>e insect</w:t>
      </w:r>
      <w:r w:rsidR="0021486E" w:rsidRPr="002B3D14">
        <w:rPr>
          <w:rFonts w:ascii="Latin Modern Roman 10" w:hAnsi="Latin Modern Roman 10"/>
        </w:rPr>
        <w:t>s</w:t>
      </w:r>
      <w:r w:rsidR="009452A2" w:rsidRPr="002B3D14">
        <w:rPr>
          <w:rFonts w:ascii="Latin Modern Roman 10" w:hAnsi="Latin Modern Roman 10"/>
        </w:rPr>
        <w:t xml:space="preserve"> </w:t>
      </w:r>
      <w:r w:rsidRPr="002B3D14">
        <w:rPr>
          <w:rFonts w:ascii="Latin Modern Roman 10" w:hAnsi="Latin Modern Roman 10"/>
        </w:rPr>
        <w:t>are able to travel hundreds of kilometers without food</w:t>
      </w:r>
      <w:r w:rsidR="00913C76" w:rsidRPr="002B3D14">
        <w:rPr>
          <w:rFonts w:ascii="Latin Modern Roman 10" w:hAnsi="Latin Modern Roman 10"/>
        </w:rPr>
        <w:t>; for example,</w:t>
      </w:r>
      <w:r w:rsidR="00F27B64" w:rsidRPr="002B3D14">
        <w:rPr>
          <w:rFonts w:ascii="Latin Modern Roman 10" w:hAnsi="Latin Modern Roman 10"/>
        </w:rPr>
        <w:t xml:space="preserve"> </w:t>
      </w:r>
      <w:r w:rsidR="00913C76" w:rsidRPr="002B3D14">
        <w:rPr>
          <w:rFonts w:ascii="Latin Modern Roman 10" w:hAnsi="Latin Modern Roman 10"/>
        </w:rPr>
        <w:t xml:space="preserve">locusts are </w:t>
      </w:r>
      <w:r w:rsidR="00F27B64" w:rsidRPr="002B3D14">
        <w:rPr>
          <w:rFonts w:ascii="Latin Modern Roman 10" w:hAnsi="Latin Modern Roman 10"/>
        </w:rPr>
        <w:t>able to travel 5000 km over the ocean</w:t>
      </w:r>
      <w:r w:rsidR="00913C76" w:rsidRPr="002B3D14">
        <w:rPr>
          <w:rFonts w:ascii="Latin Modern Roman 10" w:hAnsi="Latin Modern Roman 10"/>
        </w:rPr>
        <w:t xml:space="preserve"> with the</w:t>
      </w:r>
      <w:r w:rsidR="00F27B64" w:rsidRPr="002B3D14">
        <w:rPr>
          <w:rFonts w:ascii="Latin Modern Roman 10" w:hAnsi="Latin Modern Roman 10"/>
        </w:rPr>
        <w:t xml:space="preserve"> help of wind </w:t>
      </w:r>
      <w:r w:rsidR="00F27B64"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67p79vvk5","properties":{"formattedCitation":"(Lorenz, 2009)","plainCitation":"(Lorenz, 2009)","noteIndex":0},"citationItems":[{"id":6606,"uris":["http://zotero.org/users/3736454/items/IDJM7LMT"],"uri":["http://zotero.org/users/3736454/items/IDJM7LMT"],"itemData":{"id":6606,"type":"article-journal","title":"Migration and trans-Atlantic flight of locusts","container-title":"Quaternary International","page":"4–12","volume":"196","issue":"1","source":"Google Scholar","author":[{"family":"Lorenz","given":"Matthias W."}],"issued":{"date-parts":[["2009"]]}}}],"schema":"https://github.com/citation-style-language/schema/raw/master/csl-citation.json"} </w:instrText>
      </w:r>
      <w:r w:rsidR="00F27B64" w:rsidRPr="002B3D14">
        <w:rPr>
          <w:rFonts w:ascii="Latin Modern Roman 10" w:hAnsi="Latin Modern Roman 10"/>
        </w:rPr>
        <w:fldChar w:fldCharType="separate"/>
      </w:r>
      <w:r w:rsidR="00F27B64" w:rsidRPr="002B3D14">
        <w:rPr>
          <w:rFonts w:ascii="Latin Modern Roman 10" w:hAnsi="Latin Modern Roman 10"/>
          <w:noProof/>
        </w:rPr>
        <w:t>(Lorenz, 2009)</w:t>
      </w:r>
      <w:r w:rsidR="00F27B64" w:rsidRPr="002B3D14">
        <w:rPr>
          <w:rFonts w:ascii="Latin Modern Roman 10" w:hAnsi="Latin Modern Roman 10"/>
        </w:rPr>
        <w:fldChar w:fldCharType="end"/>
      </w:r>
      <w:r w:rsidR="00F27B64" w:rsidRPr="002B3D14">
        <w:rPr>
          <w:rFonts w:ascii="Latin Modern Roman 10" w:hAnsi="Latin Modern Roman 10"/>
        </w:rPr>
        <w:t xml:space="preserve">. </w:t>
      </w:r>
      <w:r w:rsidR="009452A2" w:rsidRPr="002B3D14">
        <w:rPr>
          <w:rFonts w:ascii="Latin Modern Roman 10" w:hAnsi="Latin Modern Roman 10"/>
        </w:rPr>
        <w:t xml:space="preserve">Birds </w:t>
      </w:r>
      <w:r w:rsidR="00913C76" w:rsidRPr="002B3D14">
        <w:rPr>
          <w:rFonts w:ascii="Latin Modern Roman 10" w:hAnsi="Latin Modern Roman 10"/>
        </w:rPr>
        <w:t xml:space="preserve">can make </w:t>
      </w:r>
      <w:r w:rsidR="009452A2" w:rsidRPr="002B3D14">
        <w:rPr>
          <w:rFonts w:ascii="Latin Modern Roman 10" w:hAnsi="Latin Modern Roman 10"/>
        </w:rPr>
        <w:t>flight</w:t>
      </w:r>
      <w:r w:rsidR="00913C76" w:rsidRPr="002B3D14">
        <w:rPr>
          <w:rFonts w:ascii="Latin Modern Roman 10" w:hAnsi="Latin Modern Roman 10"/>
        </w:rPr>
        <w:t>s</w:t>
      </w:r>
      <w:r w:rsidR="009452A2" w:rsidRPr="002B3D14">
        <w:rPr>
          <w:rFonts w:ascii="Latin Modern Roman 10" w:hAnsi="Latin Modern Roman 10"/>
        </w:rPr>
        <w:t xml:space="preserve"> </w:t>
      </w:r>
      <w:r w:rsidR="00913C76" w:rsidRPr="002B3D14">
        <w:rPr>
          <w:rFonts w:ascii="Latin Modern Roman 10" w:hAnsi="Latin Modern Roman 10"/>
        </w:rPr>
        <w:t xml:space="preserve">of </w:t>
      </w:r>
      <w:r w:rsidR="009452A2" w:rsidRPr="002B3D14">
        <w:rPr>
          <w:rFonts w:ascii="Latin Modern Roman 10" w:hAnsi="Latin Modern Roman 10"/>
        </w:rPr>
        <w:t>thousand</w:t>
      </w:r>
      <w:r w:rsidR="00913C76" w:rsidRPr="002B3D14">
        <w:rPr>
          <w:rFonts w:ascii="Latin Modern Roman 10" w:hAnsi="Latin Modern Roman 10"/>
        </w:rPr>
        <w:t>s of</w:t>
      </w:r>
      <w:r w:rsidR="009452A2" w:rsidRPr="002B3D14">
        <w:rPr>
          <w:rFonts w:ascii="Latin Modern Roman 10" w:hAnsi="Latin Modern Roman 10"/>
        </w:rPr>
        <w:t xml:space="preserve"> kilometers. For </w:t>
      </w:r>
      <w:r w:rsidR="009F465D" w:rsidRPr="002B3D14">
        <w:rPr>
          <w:rFonts w:ascii="Latin Modern Roman 10" w:hAnsi="Latin Modern Roman 10"/>
        </w:rPr>
        <w:t xml:space="preserve">a </w:t>
      </w:r>
      <w:r w:rsidR="009452A2" w:rsidRPr="002B3D14">
        <w:rPr>
          <w:rFonts w:ascii="Latin Modern Roman 10" w:hAnsi="Latin Modern Roman 10"/>
        </w:rPr>
        <w:t xml:space="preserve">drone </w:t>
      </w:r>
      <w:r w:rsidR="009F465D" w:rsidRPr="002B3D14">
        <w:rPr>
          <w:rFonts w:ascii="Latin Modern Roman 10" w:hAnsi="Latin Modern Roman 10"/>
        </w:rPr>
        <w:t xml:space="preserve">to be </w:t>
      </w:r>
      <w:r w:rsidR="009452A2" w:rsidRPr="002B3D14">
        <w:rPr>
          <w:rFonts w:ascii="Latin Modern Roman 10" w:hAnsi="Latin Modern Roman 10"/>
        </w:rPr>
        <w:t xml:space="preserve">able to do </w:t>
      </w:r>
      <w:r w:rsidR="009F465D" w:rsidRPr="002B3D14">
        <w:rPr>
          <w:rFonts w:ascii="Latin Modern Roman 10" w:hAnsi="Latin Modern Roman 10"/>
        </w:rPr>
        <w:t>emulate these examples</w:t>
      </w:r>
      <w:r w:rsidR="009452A2" w:rsidRPr="002B3D14">
        <w:rPr>
          <w:rFonts w:ascii="Latin Modern Roman 10" w:hAnsi="Latin Modern Roman 10"/>
        </w:rPr>
        <w:t xml:space="preserve">, it needs not electric power, but </w:t>
      </w:r>
      <w:r w:rsidR="005C2409" w:rsidRPr="002B3D14">
        <w:rPr>
          <w:rFonts w:ascii="Latin Modern Roman 10" w:hAnsi="Latin Modern Roman 10"/>
        </w:rPr>
        <w:t xml:space="preserve">a </w:t>
      </w:r>
      <w:r w:rsidR="009452A2" w:rsidRPr="002B3D14">
        <w:rPr>
          <w:rFonts w:ascii="Latin Modern Roman 10" w:hAnsi="Latin Modern Roman 10"/>
        </w:rPr>
        <w:t>small internal combustion engine</w:t>
      </w:r>
      <w:r w:rsidR="00897594" w:rsidRPr="002B3D14">
        <w:rPr>
          <w:rFonts w:ascii="Latin Modern Roman 10" w:hAnsi="Latin Modern Roman 10"/>
        </w:rPr>
        <w:t xml:space="preserve"> (ICE)</w:t>
      </w:r>
      <w:r w:rsidR="009452A2" w:rsidRPr="002B3D14">
        <w:rPr>
          <w:rFonts w:ascii="Latin Modern Roman 10" w:hAnsi="Latin Modern Roman 10"/>
        </w:rPr>
        <w:t xml:space="preserve">. </w:t>
      </w:r>
      <w:r w:rsidR="0079219B" w:rsidRPr="002B3D14">
        <w:rPr>
          <w:rFonts w:ascii="Latin Modern Roman 10" w:hAnsi="Latin Modern Roman 10"/>
        </w:rPr>
        <w:t xml:space="preserve">Current small engines for </w:t>
      </w:r>
      <w:r w:rsidR="00F4784B" w:rsidRPr="002B3D14">
        <w:rPr>
          <w:rFonts w:ascii="Latin Modern Roman 10" w:hAnsi="Latin Modern Roman 10"/>
        </w:rPr>
        <w:t>aviation models are</w:t>
      </w:r>
      <w:r w:rsidR="0079219B" w:rsidRPr="002B3D14">
        <w:rPr>
          <w:rFonts w:ascii="Latin Modern Roman 10" w:hAnsi="Latin Modern Roman 10"/>
        </w:rPr>
        <w:t xml:space="preserve"> </w:t>
      </w:r>
      <w:r w:rsidR="009F465D" w:rsidRPr="002B3D14">
        <w:rPr>
          <w:rFonts w:ascii="Latin Modern Roman 10" w:hAnsi="Latin Modern Roman 10"/>
        </w:rPr>
        <w:t>available</w:t>
      </w:r>
      <w:r w:rsidR="005C2409" w:rsidRPr="002B3D14">
        <w:rPr>
          <w:rFonts w:ascii="Latin Modern Roman 10" w:hAnsi="Latin Modern Roman 10"/>
        </w:rPr>
        <w:t xml:space="preserve">, weighing 400 g with prices starting </w:t>
      </w:r>
      <w:r w:rsidR="009F465D" w:rsidRPr="002B3D14">
        <w:rPr>
          <w:rFonts w:ascii="Latin Modern Roman 10" w:hAnsi="Latin Modern Roman 10"/>
        </w:rPr>
        <w:t xml:space="preserve">at </w:t>
      </w:r>
      <w:r w:rsidR="0079219B" w:rsidRPr="002B3D14">
        <w:rPr>
          <w:rFonts w:ascii="Latin Modern Roman 10" w:hAnsi="Latin Modern Roman 10"/>
        </w:rPr>
        <w:t>100 euros</w:t>
      </w:r>
      <w:r w:rsidR="00A6093B" w:rsidRPr="002B3D14">
        <w:rPr>
          <w:rFonts w:ascii="Latin Modern Roman 10" w:hAnsi="Latin Modern Roman 10"/>
        </w:rPr>
        <w:t xml:space="preserve"> </w:t>
      </w:r>
      <w:r w:rsidR="00A6093B"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1pn7bg3tu9","properties":{"formattedCitation":"(lrp.cc, 2018)","plainCitation":"(lrp.cc, 2018)","noteIndex":0},"citationItems":[{"id":7083,"uris":["http://zotero.org/users/3736454/items/B4FZYKCR"],"uri":["http://zotero.org/users/3736454/items/B4FZYKCR"],"itemData":{"id":7083,"type":"webpage","title":"Nitro Motor ZR.21 Spec.4 Pullstart | Product | LRP Home","URL":"http://www.lrp.cc/en/product/nitro-engine-zr21-spec4-pullstart/","author":[{"family":"lrp.cc","given":""}],"issued":{"date-parts":[["2018"]]},"accessed":{"date-parts":[["2018",2,16]]}}}],"schema":"https://github.com/citation-style-language/schema/raw/master/csl-citation.json"} </w:instrText>
      </w:r>
      <w:r w:rsidR="00A6093B" w:rsidRPr="002B3D14">
        <w:rPr>
          <w:rFonts w:ascii="Latin Modern Roman 10" w:hAnsi="Latin Modern Roman 10"/>
        </w:rPr>
        <w:fldChar w:fldCharType="separate"/>
      </w:r>
      <w:r w:rsidR="0037488A" w:rsidRPr="002B3D14">
        <w:rPr>
          <w:rFonts w:ascii="Latin Modern Roman 10" w:hAnsi="Latin Modern Roman 10"/>
          <w:noProof/>
        </w:rPr>
        <w:t>(lrp.cc, 2018)</w:t>
      </w:r>
      <w:r w:rsidR="00A6093B" w:rsidRPr="002B3D14">
        <w:rPr>
          <w:rFonts w:ascii="Latin Modern Roman 10" w:hAnsi="Latin Modern Roman 10"/>
        </w:rPr>
        <w:fldChar w:fldCharType="end"/>
      </w:r>
      <w:r w:rsidR="0079219B" w:rsidRPr="002B3D14">
        <w:rPr>
          <w:rFonts w:ascii="Latin Modern Roman 10" w:hAnsi="Latin Modern Roman 10"/>
        </w:rPr>
        <w:t xml:space="preserve"> </w:t>
      </w:r>
      <w:r w:rsidR="00590DC9" w:rsidRPr="002B3D14">
        <w:rPr>
          <w:rFonts w:ascii="Latin Modern Roman 10" w:hAnsi="Latin Modern Roman 10"/>
        </w:rPr>
        <w:t xml:space="preserve">The current smallest </w:t>
      </w:r>
      <w:r w:rsidR="00563793" w:rsidRPr="002B3D14">
        <w:rPr>
          <w:rFonts w:ascii="Latin Modern Roman 10" w:hAnsi="Latin Modern Roman 10"/>
        </w:rPr>
        <w:t xml:space="preserve">ICE could be put inside a </w:t>
      </w:r>
      <w:r w:rsidR="00F4784B" w:rsidRPr="002B3D14">
        <w:rPr>
          <w:rFonts w:ascii="Latin Modern Roman 10" w:hAnsi="Latin Modern Roman 10"/>
        </w:rPr>
        <w:t xml:space="preserve">hand </w:t>
      </w:r>
      <w:r w:rsidR="00563793" w:rsidRPr="002B3D14">
        <w:rPr>
          <w:rFonts w:ascii="Latin Modern Roman 10" w:hAnsi="Latin Modern Roman 10"/>
        </w:rPr>
        <w:t>watch</w:t>
      </w:r>
      <w:r w:rsidR="00A91A2D" w:rsidRPr="002B3D14">
        <w:rPr>
          <w:rFonts w:ascii="Latin Modern Roman 10" w:hAnsi="Latin Modern Roman 10"/>
        </w:rPr>
        <w:t xml:space="preserve">; </w:t>
      </w:r>
      <w:r w:rsidR="00A93BF9" w:rsidRPr="002B3D14">
        <w:rPr>
          <w:rFonts w:ascii="Latin Modern Roman 10" w:hAnsi="Latin Modern Roman 10"/>
        </w:rPr>
        <w:t xml:space="preserve">it is </w:t>
      </w:r>
      <w:r w:rsidR="00563793" w:rsidRPr="002B3D14">
        <w:rPr>
          <w:rFonts w:ascii="Latin Modern Roman 10" w:hAnsi="Latin Modern Roman 10"/>
        </w:rPr>
        <w:t xml:space="preserve">smaller than </w:t>
      </w:r>
      <w:r w:rsidR="00A91A2D" w:rsidRPr="002B3D14">
        <w:rPr>
          <w:rFonts w:ascii="Latin Modern Roman 10" w:hAnsi="Latin Modern Roman 10"/>
        </w:rPr>
        <w:t xml:space="preserve">a </w:t>
      </w:r>
      <w:r w:rsidR="00563793" w:rsidRPr="002B3D14">
        <w:rPr>
          <w:rFonts w:ascii="Latin Modern Roman 10" w:hAnsi="Latin Modern Roman 10"/>
        </w:rPr>
        <w:t xml:space="preserve">finger nail and 700 </w:t>
      </w:r>
      <w:r w:rsidR="00590DC9" w:rsidRPr="002B3D14">
        <w:rPr>
          <w:rFonts w:ascii="Latin Modern Roman 10" w:hAnsi="Latin Modern Roman 10"/>
        </w:rPr>
        <w:t xml:space="preserve">times </w:t>
      </w:r>
      <w:r w:rsidR="00563793" w:rsidRPr="002B3D14">
        <w:rPr>
          <w:rFonts w:ascii="Latin Modern Roman 10" w:hAnsi="Latin Modern Roman 10"/>
        </w:rPr>
        <w:t>more energy efficien</w:t>
      </w:r>
      <w:r w:rsidR="00A91A2D" w:rsidRPr="002B3D14">
        <w:rPr>
          <w:rFonts w:ascii="Latin Modern Roman 10" w:hAnsi="Latin Modern Roman 10"/>
        </w:rPr>
        <w:t>t</w:t>
      </w:r>
      <w:r w:rsidR="00563793" w:rsidRPr="002B3D14">
        <w:rPr>
          <w:rFonts w:ascii="Latin Modern Roman 10" w:hAnsi="Latin Modern Roman 10"/>
        </w:rPr>
        <w:t xml:space="preserve"> than batteries</w:t>
      </w:r>
      <w:r w:rsidR="006627A0" w:rsidRPr="002B3D14">
        <w:rPr>
          <w:rFonts w:ascii="Latin Modern Roman 10" w:hAnsi="Latin Modern Roman 10"/>
        </w:rPr>
        <w:t xml:space="preserve"> </w:t>
      </w:r>
      <w:r w:rsidR="006627A0"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13idtqlkn3","properties":{"formattedCitation":"(Singh, 2011)","plainCitation":"(Singh, 2011)","noteIndex":0},"citationItems":[{"id":7085,"uris":["http://zotero.org/users/3736454/items/T4VCUUG6"],"uri":["http://zotero.org/users/3736454/items/T4VCUUG6"],"itemData":{"id":7085,"type":"article-magazine","title":"Worlds Smallest Petrol Engine","container-title":"Geeknizer","URL":"http://geeknizer.com/worlds-smallest-petrol-engine/","author":[{"family":"Singh","given":"T."}],"issued":{"date-parts":[["2011"]]},"accessed":{"date-parts":[["2018",2,16]]}}}],"schema":"https://github.com/citation-style-language/schema/raw/master/csl-citation.json"} </w:instrText>
      </w:r>
      <w:r w:rsidR="006627A0" w:rsidRPr="002B3D14">
        <w:rPr>
          <w:rFonts w:ascii="Latin Modern Roman 10" w:hAnsi="Latin Modern Roman 10"/>
        </w:rPr>
        <w:fldChar w:fldCharType="separate"/>
      </w:r>
      <w:r w:rsidR="006627A0" w:rsidRPr="002B3D14">
        <w:rPr>
          <w:rFonts w:ascii="Latin Modern Roman 10" w:hAnsi="Latin Modern Roman 10"/>
          <w:noProof/>
        </w:rPr>
        <w:t>(Singh, 2011)</w:t>
      </w:r>
      <w:r w:rsidR="006627A0" w:rsidRPr="002B3D14">
        <w:rPr>
          <w:rFonts w:ascii="Latin Modern Roman 10" w:hAnsi="Latin Modern Roman 10"/>
        </w:rPr>
        <w:fldChar w:fldCharType="end"/>
      </w:r>
      <w:r w:rsidR="006627A0" w:rsidRPr="002B3D14">
        <w:rPr>
          <w:rFonts w:ascii="Latin Modern Roman 10" w:hAnsi="Latin Modern Roman 10"/>
        </w:rPr>
        <w:t>.</w:t>
      </w:r>
      <w:r w:rsidR="0060457C" w:rsidRPr="002B3D14">
        <w:rPr>
          <w:rFonts w:ascii="Latin Modern Roman 10" w:hAnsi="Latin Modern Roman 10"/>
        </w:rPr>
        <w:t xml:space="preserve"> </w:t>
      </w:r>
      <w:r w:rsidR="006F054F" w:rsidRPr="002B3D14">
        <w:rPr>
          <w:rFonts w:ascii="Latin Modern Roman 10" w:hAnsi="Latin Modern Roman 10"/>
        </w:rPr>
        <w:t>In terms of cost, a</w:t>
      </w:r>
      <w:r w:rsidR="00AA1140" w:rsidRPr="002B3D14">
        <w:rPr>
          <w:rFonts w:ascii="Latin Modern Roman 10" w:hAnsi="Latin Modern Roman 10"/>
        </w:rPr>
        <w:t xml:space="preserve"> 3</w:t>
      </w:r>
      <w:r w:rsidR="003B2A12" w:rsidRPr="002B3D14">
        <w:rPr>
          <w:rFonts w:ascii="Latin Modern Roman 10" w:hAnsi="Latin Modern Roman 10"/>
        </w:rPr>
        <w:t xml:space="preserve">g engine is available </w:t>
      </w:r>
      <w:r w:rsidR="006F054F" w:rsidRPr="002B3D14">
        <w:rPr>
          <w:rFonts w:ascii="Latin Modern Roman 10" w:hAnsi="Latin Modern Roman 10"/>
        </w:rPr>
        <w:t>for</w:t>
      </w:r>
      <w:r w:rsidR="003B2A12" w:rsidRPr="002B3D14">
        <w:rPr>
          <w:rFonts w:ascii="Latin Modern Roman 10" w:hAnsi="Latin Modern Roman 10"/>
        </w:rPr>
        <w:t xml:space="preserve"> </w:t>
      </w:r>
      <w:hyperlink w:history="1"/>
      <w:r w:rsidR="009C3B88" w:rsidRPr="002B3D14">
        <w:rPr>
          <w:rFonts w:ascii="Latin Modern Roman 10" w:hAnsi="Latin Modern Roman 10"/>
        </w:rPr>
        <w:t>345 USD</w:t>
      </w:r>
      <w:r w:rsidR="00AA1140" w:rsidRPr="002B3D14">
        <w:rPr>
          <w:rFonts w:ascii="Latin Modern Roman 10" w:hAnsi="Latin Modern Roman 10"/>
        </w:rPr>
        <w:t xml:space="preserve">. </w:t>
      </w:r>
      <w:r w:rsidR="009C3B88" w:rsidRPr="002B3D14">
        <w:rPr>
          <w:rFonts w:ascii="Latin Modern Roman 10" w:hAnsi="Latin Modern Roman 10"/>
        </w:rPr>
        <w:t xml:space="preserve">Surely, 3D printing and mass production </w:t>
      </w:r>
      <w:r w:rsidR="006F054F" w:rsidRPr="002B3D14">
        <w:rPr>
          <w:rFonts w:ascii="Latin Modern Roman 10" w:hAnsi="Latin Modern Roman 10"/>
        </w:rPr>
        <w:t xml:space="preserve">will </w:t>
      </w:r>
      <w:r w:rsidR="009C3B88" w:rsidRPr="002B3D14">
        <w:rPr>
          <w:rFonts w:ascii="Latin Modern Roman 10" w:hAnsi="Latin Modern Roman 10"/>
        </w:rPr>
        <w:t xml:space="preserve">dramatically lower </w:t>
      </w:r>
      <w:r w:rsidR="006F054F" w:rsidRPr="002B3D14">
        <w:rPr>
          <w:rFonts w:ascii="Latin Modern Roman 10" w:hAnsi="Latin Modern Roman 10"/>
        </w:rPr>
        <w:t xml:space="preserve">the future </w:t>
      </w:r>
      <w:r w:rsidR="009C3B88" w:rsidRPr="002B3D14">
        <w:rPr>
          <w:rFonts w:ascii="Latin Modern Roman 10" w:hAnsi="Latin Modern Roman 10"/>
        </w:rPr>
        <w:t xml:space="preserve">cost of small engines. </w:t>
      </w:r>
      <w:r w:rsidR="006F054F" w:rsidRPr="002B3D14">
        <w:rPr>
          <w:rFonts w:ascii="Latin Modern Roman 10" w:hAnsi="Latin Modern Roman 10"/>
        </w:rPr>
        <w:t>Fuel-</w:t>
      </w:r>
      <w:r w:rsidR="009C3B88" w:rsidRPr="002B3D14">
        <w:rPr>
          <w:rFonts w:ascii="Latin Modern Roman 10" w:hAnsi="Latin Modern Roman 10"/>
        </w:rPr>
        <w:t>powered small drone</w:t>
      </w:r>
      <w:r w:rsidR="006F054F" w:rsidRPr="002B3D14">
        <w:rPr>
          <w:rFonts w:ascii="Latin Modern Roman 10" w:hAnsi="Latin Modern Roman 10"/>
        </w:rPr>
        <w:t>s</w:t>
      </w:r>
      <w:r w:rsidR="009C3B88" w:rsidRPr="002B3D14">
        <w:rPr>
          <w:rFonts w:ascii="Latin Modern Roman 10" w:hAnsi="Latin Modern Roman 10"/>
        </w:rPr>
        <w:t xml:space="preserve"> could </w:t>
      </w:r>
      <w:r w:rsidR="006F054F" w:rsidRPr="002B3D14">
        <w:rPr>
          <w:rFonts w:ascii="Latin Modern Roman 10" w:hAnsi="Latin Modern Roman 10"/>
        </w:rPr>
        <w:t xml:space="preserve">cover hundreds of times </w:t>
      </w:r>
      <w:r w:rsidR="009C3B88" w:rsidRPr="002B3D14">
        <w:rPr>
          <w:rFonts w:ascii="Latin Modern Roman 10" w:hAnsi="Latin Modern Roman 10"/>
        </w:rPr>
        <w:t xml:space="preserve">more distance </w:t>
      </w:r>
      <w:r w:rsidR="006F054F" w:rsidRPr="002B3D14">
        <w:rPr>
          <w:rFonts w:ascii="Latin Modern Roman 10" w:hAnsi="Latin Modern Roman 10"/>
        </w:rPr>
        <w:t>than those that are battery powered</w:t>
      </w:r>
      <w:r w:rsidR="007578C7" w:rsidRPr="002B3D14">
        <w:rPr>
          <w:rFonts w:ascii="Latin Modern Roman 10" w:hAnsi="Latin Modern Roman 10"/>
        </w:rPr>
        <w:t xml:space="preserve">, so </w:t>
      </w:r>
      <w:r w:rsidR="006F054F" w:rsidRPr="002B3D14">
        <w:rPr>
          <w:rFonts w:ascii="Latin Modern Roman 10" w:hAnsi="Latin Modern Roman 10"/>
        </w:rPr>
        <w:t xml:space="preserve">a range of </w:t>
      </w:r>
      <w:r w:rsidR="007578C7" w:rsidRPr="002B3D14">
        <w:rPr>
          <w:rFonts w:ascii="Latin Modern Roman 10" w:hAnsi="Latin Modern Roman 10"/>
        </w:rPr>
        <w:t xml:space="preserve">1000 km seems </w:t>
      </w:r>
      <w:r w:rsidR="006F054F" w:rsidRPr="002B3D14">
        <w:rPr>
          <w:rFonts w:ascii="Latin Modern Roman 10" w:hAnsi="Latin Modern Roman 10"/>
        </w:rPr>
        <w:t>to be with</w:t>
      </w:r>
      <w:r w:rsidR="007578C7" w:rsidRPr="002B3D14">
        <w:rPr>
          <w:rFonts w:ascii="Latin Modern Roman 10" w:hAnsi="Latin Modern Roman 10"/>
        </w:rPr>
        <w:t>in reach</w:t>
      </w:r>
      <w:r w:rsidR="00E7657A" w:rsidRPr="002B3D14">
        <w:rPr>
          <w:rFonts w:ascii="Latin Modern Roman 10" w:hAnsi="Latin Modern Roman 10"/>
        </w:rPr>
        <w:t>.</w:t>
      </w:r>
    </w:p>
    <w:p w14:paraId="25159A68" w14:textId="77777777" w:rsidR="00A54AF7" w:rsidRPr="002B3D14" w:rsidRDefault="00A54AF7" w:rsidP="00E353BF">
      <w:pPr>
        <w:ind w:firstLine="720"/>
        <w:jc w:val="both"/>
        <w:rPr>
          <w:rFonts w:ascii="Latin Modern Roman 10" w:hAnsi="Latin Modern Roman 10"/>
        </w:rPr>
      </w:pPr>
    </w:p>
    <w:p w14:paraId="059E39E6" w14:textId="24CB6EA4" w:rsidR="00D9705B" w:rsidRPr="002B3D14" w:rsidRDefault="00227D1B" w:rsidP="00D9705B">
      <w:pPr>
        <w:pStyle w:val="Heading2"/>
        <w:rPr>
          <w:rFonts w:ascii="Latin Modern Roman 10" w:hAnsi="Latin Modern Roman 10"/>
        </w:rPr>
      </w:pPr>
      <w:bookmarkStart w:id="13" w:name="_Toc505169922"/>
      <w:bookmarkStart w:id="14" w:name="_Toc506566602"/>
      <w:r w:rsidRPr="002B3D14">
        <w:rPr>
          <w:rFonts w:ascii="Latin Modern Roman 10" w:hAnsi="Latin Modern Roman 10"/>
        </w:rPr>
        <w:t xml:space="preserve">2.5 </w:t>
      </w:r>
      <w:r w:rsidR="00D9705B" w:rsidRPr="002B3D14">
        <w:rPr>
          <w:rFonts w:ascii="Latin Modern Roman 10" w:hAnsi="Latin Modern Roman 10"/>
        </w:rPr>
        <w:t>Drone delivery systems</w:t>
      </w:r>
      <w:bookmarkEnd w:id="13"/>
      <w:bookmarkEnd w:id="14"/>
    </w:p>
    <w:p w14:paraId="3056214C" w14:textId="79F4CA51" w:rsidR="00797570" w:rsidRPr="002B3D14" w:rsidRDefault="00D9705B" w:rsidP="00AA1140">
      <w:pPr>
        <w:ind w:firstLine="720"/>
        <w:jc w:val="both"/>
        <w:rPr>
          <w:rFonts w:ascii="Latin Modern Roman 10" w:hAnsi="Latin Modern Roman 10"/>
        </w:rPr>
      </w:pPr>
      <w:r w:rsidRPr="002B3D14">
        <w:rPr>
          <w:rFonts w:ascii="Latin Modern Roman 10" w:hAnsi="Latin Modern Roman 10"/>
        </w:rPr>
        <w:t xml:space="preserve">Using </w:t>
      </w:r>
      <w:r w:rsidR="003970C3" w:rsidRPr="002B3D14">
        <w:rPr>
          <w:rFonts w:ascii="Latin Modern Roman 10" w:hAnsi="Latin Modern Roman 10"/>
        </w:rPr>
        <w:t xml:space="preserve">ICE and </w:t>
      </w:r>
      <w:r w:rsidRPr="002B3D14">
        <w:rPr>
          <w:rFonts w:ascii="Latin Modern Roman 10" w:hAnsi="Latin Modern Roman 10"/>
        </w:rPr>
        <w:t xml:space="preserve">fuel could give a drone </w:t>
      </w:r>
      <w:r w:rsidR="00956521" w:rsidRPr="002B3D14">
        <w:rPr>
          <w:rFonts w:ascii="Latin Modern Roman 10" w:hAnsi="Latin Modern Roman 10"/>
        </w:rPr>
        <w:t xml:space="preserve">a range on the </w:t>
      </w:r>
      <w:r w:rsidRPr="002B3D14">
        <w:rPr>
          <w:rFonts w:ascii="Latin Modern Roman 10" w:hAnsi="Latin Modern Roman 10"/>
        </w:rPr>
        <w:t xml:space="preserve">order of 1000 km, still not enough to cover </w:t>
      </w:r>
      <w:r w:rsidR="00956521" w:rsidRPr="002B3D14">
        <w:rPr>
          <w:rFonts w:ascii="Latin Modern Roman 10" w:hAnsi="Latin Modern Roman 10"/>
        </w:rPr>
        <w:t xml:space="preserve">the entire </w:t>
      </w:r>
      <w:r w:rsidRPr="002B3D14">
        <w:rPr>
          <w:rFonts w:ascii="Latin Modern Roman 10" w:hAnsi="Latin Modern Roman 10"/>
        </w:rPr>
        <w:t xml:space="preserve">surface of the earth. Electrically powered </w:t>
      </w:r>
      <w:r w:rsidR="003970C3" w:rsidRPr="002B3D14">
        <w:rPr>
          <w:rFonts w:ascii="Latin Modern Roman 10" w:hAnsi="Latin Modern Roman 10"/>
        </w:rPr>
        <w:t xml:space="preserve">drones </w:t>
      </w:r>
      <w:r w:rsidRPr="002B3D14">
        <w:rPr>
          <w:rFonts w:ascii="Latin Modern Roman 10" w:hAnsi="Latin Modern Roman 10"/>
        </w:rPr>
        <w:t>could carry photocells for pow</w:t>
      </w:r>
      <w:r w:rsidR="00956521" w:rsidRPr="002B3D14">
        <w:rPr>
          <w:rFonts w:ascii="Latin Modern Roman 10" w:hAnsi="Latin Modern Roman 10"/>
        </w:rPr>
        <w:t>er</w:t>
      </w:r>
      <w:r w:rsidRPr="002B3D14">
        <w:rPr>
          <w:rFonts w:ascii="Latin Modern Roman 10" w:hAnsi="Latin Modern Roman 10"/>
        </w:rPr>
        <w:t xml:space="preserve"> generation, but </w:t>
      </w:r>
      <w:r w:rsidR="00956521" w:rsidRPr="002B3D14">
        <w:rPr>
          <w:rFonts w:ascii="Latin Modern Roman 10" w:hAnsi="Latin Modern Roman 10"/>
        </w:rPr>
        <w:t xml:space="preserve">such drones </w:t>
      </w:r>
      <w:r w:rsidRPr="002B3D14">
        <w:rPr>
          <w:rFonts w:ascii="Latin Modern Roman 10" w:hAnsi="Latin Modern Roman 10"/>
        </w:rPr>
        <w:t xml:space="preserve">will “rest” most of </w:t>
      </w:r>
      <w:r w:rsidR="00956521" w:rsidRPr="002B3D14">
        <w:rPr>
          <w:rFonts w:ascii="Latin Modern Roman 10" w:hAnsi="Latin Modern Roman 10"/>
        </w:rPr>
        <w:t xml:space="preserve">the </w:t>
      </w:r>
      <w:r w:rsidRPr="002B3D14">
        <w:rPr>
          <w:rFonts w:ascii="Latin Modern Roman 10" w:hAnsi="Latin Modern Roman 10"/>
        </w:rPr>
        <w:t xml:space="preserve">time and </w:t>
      </w:r>
      <w:r w:rsidR="00956521" w:rsidRPr="002B3D14">
        <w:rPr>
          <w:rFonts w:ascii="Latin Modern Roman 10" w:hAnsi="Latin Modern Roman 10"/>
        </w:rPr>
        <w:t>be un</w:t>
      </w:r>
      <w:r w:rsidRPr="002B3D14">
        <w:rPr>
          <w:rFonts w:ascii="Latin Modern Roman 10" w:hAnsi="Latin Modern Roman 10"/>
        </w:rPr>
        <w:t xml:space="preserve">able to cross </w:t>
      </w:r>
      <w:r w:rsidR="00956521" w:rsidRPr="002B3D14">
        <w:rPr>
          <w:rFonts w:ascii="Latin Modern Roman 10" w:hAnsi="Latin Modern Roman 10"/>
        </w:rPr>
        <w:t xml:space="preserve">oceans, allowing </w:t>
      </w:r>
      <w:r w:rsidRPr="002B3D14">
        <w:rPr>
          <w:rFonts w:ascii="Latin Modern Roman 10" w:hAnsi="Latin Modern Roman 10"/>
        </w:rPr>
        <w:t xml:space="preserve">a chance </w:t>
      </w:r>
      <w:r w:rsidR="00956521" w:rsidRPr="002B3D14">
        <w:rPr>
          <w:rFonts w:ascii="Latin Modern Roman 10" w:hAnsi="Latin Modern Roman 10"/>
        </w:rPr>
        <w:t xml:space="preserve">for human </w:t>
      </w:r>
      <w:r w:rsidRPr="002B3D14">
        <w:rPr>
          <w:rFonts w:ascii="Latin Modern Roman 10" w:hAnsi="Latin Modern Roman 10"/>
        </w:rPr>
        <w:t xml:space="preserve">survival on very remote islands </w:t>
      </w:r>
      <w:r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83i20rrhv","properties":{"formattedCitation":"(Turchin &amp; Green, 2018)","plainCitation":"(Turchin &amp; Green, 2018)","noteIndex":0},"citationItems":[{"id":6608,"uris":["http://zotero.org/users/3736454/items/5ME6CN4I"],"uri":["http://zotero.org/users/3736454/items/5ME6CN4I"],"itemData":{"id":6608,"type":"article-journal","title":"Islands as refuges for surviving global catastrophes","container-title":"Submited to GoCAS Foresight special issue","author":[{"family":"Turchin","given":"A."},{"family":"Green","given":"B. P."}],"issued":{"date-parts":[["2018"]]}}}],"schema":"https://github.com/citation-style-language/schema/raw/master/csl-citation.json"} </w:instrText>
      </w:r>
      <w:r w:rsidRPr="002B3D14">
        <w:rPr>
          <w:rFonts w:ascii="Latin Modern Roman 10" w:hAnsi="Latin Modern Roman 10"/>
        </w:rPr>
        <w:fldChar w:fldCharType="separate"/>
      </w:r>
      <w:r w:rsidRPr="002B3D14">
        <w:rPr>
          <w:rFonts w:ascii="Latin Modern Roman 10" w:hAnsi="Latin Modern Roman 10"/>
          <w:noProof/>
        </w:rPr>
        <w:t>(Turchin &amp; Green, 2018)</w:t>
      </w:r>
      <w:r w:rsidRPr="002B3D14">
        <w:rPr>
          <w:rFonts w:ascii="Latin Modern Roman 10" w:hAnsi="Latin Modern Roman 10"/>
        </w:rPr>
        <w:fldChar w:fldCharType="end"/>
      </w:r>
      <w:r w:rsidR="00956521" w:rsidRPr="002B3D14">
        <w:rPr>
          <w:rFonts w:ascii="Latin Modern Roman 10" w:hAnsi="Latin Modern Roman 10"/>
        </w:rPr>
        <w:t>.</w:t>
      </w:r>
      <w:r w:rsidRPr="002B3D14">
        <w:rPr>
          <w:rFonts w:ascii="Latin Modern Roman 10" w:hAnsi="Latin Modern Roman 10"/>
        </w:rPr>
        <w:t xml:space="preserve"> Self-charging drones will </w:t>
      </w:r>
      <w:r w:rsidR="00956521" w:rsidRPr="002B3D14">
        <w:rPr>
          <w:rFonts w:ascii="Latin Modern Roman 10" w:hAnsi="Latin Modern Roman 10"/>
        </w:rPr>
        <w:t xml:space="preserve">probably be </w:t>
      </w:r>
      <w:r w:rsidRPr="002B3D14">
        <w:rPr>
          <w:rFonts w:ascii="Latin Modern Roman 10" w:hAnsi="Latin Modern Roman 10"/>
        </w:rPr>
        <w:t>limited</w:t>
      </w:r>
      <w:r w:rsidR="00130CEA" w:rsidRPr="002B3D14">
        <w:rPr>
          <w:rFonts w:ascii="Latin Modern Roman 10" w:hAnsi="Latin Modern Roman 10"/>
        </w:rPr>
        <w:t xml:space="preserve"> to</w:t>
      </w:r>
      <w:r w:rsidRPr="002B3D14">
        <w:rPr>
          <w:rFonts w:ascii="Latin Modern Roman 10" w:hAnsi="Latin Modern Roman 10"/>
        </w:rPr>
        <w:t xml:space="preserve"> </w:t>
      </w:r>
      <w:r w:rsidR="00956521" w:rsidRPr="002B3D14">
        <w:rPr>
          <w:rFonts w:ascii="Latin Modern Roman 10" w:hAnsi="Latin Modern Roman 10"/>
        </w:rPr>
        <w:t xml:space="preserve">traveling </w:t>
      </w:r>
      <w:r w:rsidRPr="002B3D14">
        <w:rPr>
          <w:rFonts w:ascii="Latin Modern Roman 10" w:hAnsi="Latin Modern Roman 10"/>
        </w:rPr>
        <w:t xml:space="preserve">10 </w:t>
      </w:r>
      <w:r w:rsidRPr="002B3D14">
        <w:rPr>
          <w:rFonts w:ascii="Latin Modern Roman 10" w:hAnsi="Latin Modern Roman 10"/>
        </w:rPr>
        <w:lastRenderedPageBreak/>
        <w:t xml:space="preserve">km </w:t>
      </w:r>
      <w:r w:rsidR="00A00F2D" w:rsidRPr="002B3D14">
        <w:rPr>
          <w:rFonts w:ascii="Latin Modern Roman 10" w:hAnsi="Latin Modern Roman 10"/>
        </w:rPr>
        <w:t xml:space="preserve">per day, meaning crossing a continent could take several years; </w:t>
      </w:r>
      <w:r w:rsidRPr="002B3D14">
        <w:rPr>
          <w:rFonts w:ascii="Latin Modern Roman 10" w:hAnsi="Latin Modern Roman 10"/>
        </w:rPr>
        <w:t xml:space="preserve">however, if they are lost on </w:t>
      </w:r>
      <w:r w:rsidR="00A00F2D" w:rsidRPr="002B3D14">
        <w:rPr>
          <w:rFonts w:ascii="Latin Modern Roman 10" w:hAnsi="Latin Modern Roman 10"/>
        </w:rPr>
        <w:t xml:space="preserve">a </w:t>
      </w:r>
      <w:r w:rsidRPr="002B3D14">
        <w:rPr>
          <w:rFonts w:ascii="Latin Modern Roman 10" w:hAnsi="Latin Modern Roman 10"/>
        </w:rPr>
        <w:t xml:space="preserve">battlefield </w:t>
      </w:r>
      <w:r w:rsidR="00A00F2D" w:rsidRPr="002B3D14">
        <w:rPr>
          <w:rFonts w:ascii="Latin Modern Roman 10" w:hAnsi="Latin Modern Roman 10"/>
        </w:rPr>
        <w:t xml:space="preserve">they </w:t>
      </w:r>
      <w:r w:rsidRPr="002B3D14">
        <w:rPr>
          <w:rFonts w:ascii="Latin Modern Roman 10" w:hAnsi="Latin Modern Roman 10"/>
        </w:rPr>
        <w:t xml:space="preserve">could roam surface of </w:t>
      </w:r>
      <w:r w:rsidR="00A00F2D" w:rsidRPr="002B3D14">
        <w:rPr>
          <w:rFonts w:ascii="Latin Modern Roman 10" w:hAnsi="Latin Modern Roman 10"/>
        </w:rPr>
        <w:t xml:space="preserve">the Earth </w:t>
      </w:r>
      <w:r w:rsidRPr="002B3D14">
        <w:rPr>
          <w:rFonts w:ascii="Latin Modern Roman 10" w:hAnsi="Latin Modern Roman 10"/>
        </w:rPr>
        <w:t xml:space="preserve">for a long time. </w:t>
      </w:r>
    </w:p>
    <w:p w14:paraId="19A62CFA" w14:textId="35BE49D7" w:rsidR="006C4D31" w:rsidRPr="002B3D14" w:rsidRDefault="00797570" w:rsidP="00AA1140">
      <w:pPr>
        <w:ind w:firstLine="720"/>
        <w:jc w:val="both"/>
        <w:rPr>
          <w:rFonts w:ascii="Latin Modern Roman 10" w:hAnsi="Latin Modern Roman 10"/>
        </w:rPr>
      </w:pPr>
      <w:r w:rsidRPr="002B3D14">
        <w:rPr>
          <w:rFonts w:ascii="Latin Modern Roman 10" w:hAnsi="Latin Modern Roman 10"/>
        </w:rPr>
        <w:t xml:space="preserve">Tegmark et al. predict that in the future “most…larger drones are carriers for multiple, shorter-range lethal micro-drones that are deployed automatically in the final moments of the attack” </w:t>
      </w:r>
      <w:r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ak0d9kcbe","properties":{"formattedCitation":"(Tegmark et al., 2018)","plainCitation":"(Tegmark et al., 2018)","noteIndex":0},"citationItems":[{"id":6609,"uris":["http://zotero.org/users/3736454/items/BXSMN3DE"],"uri":["http://zotero.org/users/3736454/items/BXSMN3DE"],"itemData":{"id":6609,"type":"article-newspaper","title":"Why You Should Fear 'Slaughterbots'—A Response","container-title":"IEEE Spectrum: Technology, Engineering, and Science News","abstract":"Lethal autonomous weapons are not science fiction; they are a real threat to human security that we must stop now","URL":"https://spectrum.ieee.org/automaton/robotics/artificial-intelligence/why-you-should-fear-slaughterbots-a-response","language":"en","author":[{"family":"Tegmark","given":"M."},{"family":"Russel","given":"S."},{"family":"Conn","given":"A."},{"family":"Aguirre","given":"A."}],"issued":{"date-parts":[["2018",1,23]]},"accessed":{"date-parts":[["2018",1,26]]}}}],"schema":"https://github.com/citation-style-language/schema/raw/master/csl-citation.json"} </w:instrText>
      </w:r>
      <w:r w:rsidRPr="002B3D14">
        <w:rPr>
          <w:rFonts w:ascii="Latin Modern Roman 10" w:hAnsi="Latin Modern Roman 10"/>
        </w:rPr>
        <w:fldChar w:fldCharType="separate"/>
      </w:r>
      <w:r w:rsidRPr="002B3D14">
        <w:rPr>
          <w:rFonts w:ascii="Latin Modern Roman 10" w:hAnsi="Latin Modern Roman 10"/>
          <w:noProof/>
        </w:rPr>
        <w:t>(Tegmark et al., 2018)</w:t>
      </w:r>
      <w:r w:rsidRPr="002B3D14">
        <w:rPr>
          <w:rFonts w:ascii="Latin Modern Roman 10" w:hAnsi="Latin Modern Roman 10"/>
        </w:rPr>
        <w:fldChar w:fldCharType="end"/>
      </w:r>
      <w:r w:rsidRPr="002B3D14">
        <w:rPr>
          <w:rFonts w:ascii="Latin Modern Roman 10" w:hAnsi="Latin Modern Roman 10"/>
        </w:rPr>
        <w:t xml:space="preserve">. </w:t>
      </w:r>
      <w:r w:rsidR="00A00F2D" w:rsidRPr="002B3D14">
        <w:rPr>
          <w:rFonts w:ascii="Latin Modern Roman 10" w:hAnsi="Latin Modern Roman 10"/>
        </w:rPr>
        <w:t>P</w:t>
      </w:r>
      <w:r w:rsidR="00D9705B" w:rsidRPr="002B3D14">
        <w:rPr>
          <w:rFonts w:ascii="Latin Modern Roman 10" w:hAnsi="Latin Modern Roman 10"/>
        </w:rPr>
        <w:t>hotovoltatic</w:t>
      </w:r>
      <w:r w:rsidR="0071270A" w:rsidRPr="002B3D14">
        <w:rPr>
          <w:rFonts w:ascii="Latin Modern Roman 10" w:hAnsi="Latin Modern Roman 10"/>
        </w:rPr>
        <w:t>-powered</w:t>
      </w:r>
      <w:r w:rsidR="00D9705B" w:rsidRPr="002B3D14">
        <w:rPr>
          <w:rFonts w:ascii="Latin Modern Roman 10" w:hAnsi="Latin Modern Roman 10"/>
        </w:rPr>
        <w:t xml:space="preserve"> </w:t>
      </w:r>
      <w:r w:rsidR="00AA1140" w:rsidRPr="002B3D14">
        <w:rPr>
          <w:rFonts w:ascii="Latin Modern Roman 10" w:hAnsi="Latin Modern Roman 10"/>
        </w:rPr>
        <w:t>autonomous</w:t>
      </w:r>
      <w:r w:rsidR="00D9705B" w:rsidRPr="002B3D14">
        <w:rPr>
          <w:rFonts w:ascii="Latin Modern Roman 10" w:hAnsi="Latin Modern Roman 10"/>
        </w:rPr>
        <w:t xml:space="preserve"> planes could stay in </w:t>
      </w:r>
      <w:r w:rsidRPr="002B3D14">
        <w:rPr>
          <w:rFonts w:ascii="Latin Modern Roman 10" w:hAnsi="Latin Modern Roman 10"/>
        </w:rPr>
        <w:t xml:space="preserve">the </w:t>
      </w:r>
      <w:r w:rsidR="00D9705B" w:rsidRPr="002B3D14">
        <w:rPr>
          <w:rFonts w:ascii="Latin Modern Roman 10" w:hAnsi="Latin Modern Roman 10"/>
        </w:rPr>
        <w:t>air for days and travel very large distances, including circumnavigation of the globe</w:t>
      </w:r>
      <w:r w:rsidR="00443508" w:rsidRPr="002B3D14">
        <w:rPr>
          <w:rFonts w:ascii="Latin Modern Roman 10" w:hAnsi="Latin Modern Roman 10"/>
        </w:rPr>
        <w:t xml:space="preserve"> </w:t>
      </w:r>
      <w:r w:rsidR="00443508"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2qs5as46n","properties":{"formattedCitation":"(Naval Research Laboratory, 2017)","plainCitation":"(Naval Research Laboratory, 2017)","noteIndex":0},"citationItems":[{"id":7089,"uris":["http://zotero.org/users/3736454/items/GX73WW8I"],"uri":["http://zotero.org/users/3736454/items/GX73WW8I"],"itemData":{"id":7089,"type":"article-magazine","title":"Autonomous 'soaring with solar' concept","container-title":"ScienceDaily","abstract":"Scientists are building on the proven concept of autonomous cooperative soaring of unmanned aerial vehicles (UAVs), which enables long endurance flights of unmanned sailplanes that use the power of the Sun.","URL":"https://www.sciencedaily.com/releases/2017/05/170517101152.htm","language":"en","author":[{"family":"Naval Research Laboratory","given":""}],"issued":{"date-parts":[["2017"]]},"accessed":{"date-parts":[["2018",2,16]]}}}],"schema":"https://github.com/citation-style-language/schema/raw/master/csl-citation.json"} </w:instrText>
      </w:r>
      <w:r w:rsidR="00443508" w:rsidRPr="002B3D14">
        <w:rPr>
          <w:rFonts w:ascii="Latin Modern Roman 10" w:hAnsi="Latin Modern Roman 10"/>
        </w:rPr>
        <w:fldChar w:fldCharType="separate"/>
      </w:r>
      <w:r w:rsidR="00443508" w:rsidRPr="002B3D14">
        <w:rPr>
          <w:rFonts w:ascii="Latin Modern Roman 10" w:hAnsi="Latin Modern Roman 10"/>
          <w:noProof/>
        </w:rPr>
        <w:t>(Naval Research Laboratory, 2017)</w:t>
      </w:r>
      <w:r w:rsidR="00443508" w:rsidRPr="002B3D14">
        <w:rPr>
          <w:rFonts w:ascii="Latin Modern Roman 10" w:hAnsi="Latin Modern Roman 10"/>
        </w:rPr>
        <w:fldChar w:fldCharType="end"/>
      </w:r>
      <w:r w:rsidR="00443508" w:rsidRPr="002B3D14">
        <w:rPr>
          <w:rFonts w:ascii="Latin Modern Roman 10" w:hAnsi="Latin Modern Roman 10"/>
        </w:rPr>
        <w:t>.</w:t>
      </w:r>
      <w:r w:rsidR="00D9705B" w:rsidRPr="002B3D14">
        <w:rPr>
          <w:rFonts w:ascii="Latin Modern Roman 10" w:hAnsi="Latin Modern Roman 10"/>
        </w:rPr>
        <w:t xml:space="preserve"> A billion 100</w:t>
      </w:r>
      <w:r w:rsidR="00DB27A2" w:rsidRPr="002B3D14">
        <w:rPr>
          <w:rFonts w:ascii="Latin Modern Roman 10" w:hAnsi="Latin Modern Roman 10"/>
        </w:rPr>
        <w:t xml:space="preserve"> </w:t>
      </w:r>
      <w:r w:rsidR="00D9705B" w:rsidRPr="002B3D14">
        <w:rPr>
          <w:rFonts w:ascii="Latin Modern Roman 10" w:hAnsi="Latin Modern Roman 10"/>
        </w:rPr>
        <w:t>g drones would weigh 100 000 tons, and only large cargo ships could deliver them</w:t>
      </w:r>
      <w:r w:rsidR="00DB27A2" w:rsidRPr="002B3D14">
        <w:rPr>
          <w:rFonts w:ascii="Latin Modern Roman 10" w:hAnsi="Latin Modern Roman 10"/>
        </w:rPr>
        <w:t>, but p</w:t>
      </w:r>
      <w:r w:rsidR="006C4D31" w:rsidRPr="002B3D14">
        <w:rPr>
          <w:rFonts w:ascii="Latin Modern Roman 10" w:hAnsi="Latin Modern Roman 10"/>
        </w:rPr>
        <w:t xml:space="preserve">lanes are now </w:t>
      </w:r>
      <w:r w:rsidR="00103317" w:rsidRPr="002B3D14">
        <w:rPr>
          <w:rFonts w:ascii="Latin Modern Roman 10" w:hAnsi="Latin Modern Roman 10"/>
        </w:rPr>
        <w:t xml:space="preserve">being </w:t>
      </w:r>
      <w:r w:rsidR="006C4D31" w:rsidRPr="002B3D14">
        <w:rPr>
          <w:rFonts w:ascii="Latin Modern Roman 10" w:hAnsi="Latin Modern Roman 10"/>
        </w:rPr>
        <w:t xml:space="preserve">tested to deliver swarms of 103 drones </w:t>
      </w:r>
      <w:r w:rsidR="006C4D31"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jhklp5kiq","properties":{"formattedCitation":"(Department of Defense, 2017)","plainCitation":"(Department of Defense, 2017)","noteIndex":0},"citationItems":[{"id":6664,"uris":["http://zotero.org/users/3736454/items/UPXVHAW8"],"uri":["http://zotero.org/users/3736454/items/UPXVHAW8"],"itemData":{"id":6664,"type":"article","title":"Department of Defense Announces Successful Micro-Drone Demonstration","abstract":"In one of the most significant tests of autonomous systems under development by the Department of Defense, the Strategic Capabilities Office, partnering with Naval Air Systems Command, successfully","URL":"https://www.defense.gov/News/News-Releases/News-Release-View/Article/1044811/department-of-defense-announces-successful-micro-drone-demonstration/","language":"en-US","author":[{"family":"Department of Defense","given":""}],"issued":{"date-parts":[["2017"]]},"accessed":{"date-parts":[["2018",1,29]]}}}],"schema":"https://github.com/citation-style-language/schema/raw/master/csl-citation.json"} </w:instrText>
      </w:r>
      <w:r w:rsidR="006C4D31" w:rsidRPr="002B3D14">
        <w:rPr>
          <w:rFonts w:ascii="Latin Modern Roman 10" w:hAnsi="Latin Modern Roman 10"/>
        </w:rPr>
        <w:fldChar w:fldCharType="separate"/>
      </w:r>
      <w:r w:rsidR="006C4D31" w:rsidRPr="002B3D14">
        <w:rPr>
          <w:rFonts w:ascii="Latin Modern Roman 10" w:hAnsi="Latin Modern Roman 10"/>
          <w:noProof/>
        </w:rPr>
        <w:t>(Department of Defense, 2017)</w:t>
      </w:r>
      <w:r w:rsidR="006C4D31" w:rsidRPr="002B3D14">
        <w:rPr>
          <w:rFonts w:ascii="Latin Modern Roman 10" w:hAnsi="Latin Modern Roman 10"/>
        </w:rPr>
        <w:fldChar w:fldCharType="end"/>
      </w:r>
      <w:r w:rsidR="006C4D31" w:rsidRPr="002B3D14">
        <w:rPr>
          <w:rFonts w:ascii="Latin Modern Roman 10" w:hAnsi="Latin Modern Roman 10"/>
        </w:rPr>
        <w:t>.</w:t>
      </w:r>
      <w:r w:rsidRPr="002B3D14">
        <w:rPr>
          <w:rFonts w:ascii="Latin Modern Roman 10" w:hAnsi="Latin Modern Roman 10"/>
        </w:rPr>
        <w:t xml:space="preserve"> </w:t>
      </w:r>
    </w:p>
    <w:p w14:paraId="2D4750C1" w14:textId="77777777" w:rsidR="00145C4E" w:rsidRPr="002B3D14" w:rsidRDefault="00145C4E" w:rsidP="00FB7E0C">
      <w:pPr>
        <w:jc w:val="both"/>
        <w:rPr>
          <w:rFonts w:ascii="Latin Modern Roman 10" w:hAnsi="Latin Modern Roman 10"/>
        </w:rPr>
      </w:pPr>
    </w:p>
    <w:p w14:paraId="23F1D4E8" w14:textId="5FF14822" w:rsidR="00145C4E" w:rsidRPr="002B3D14" w:rsidRDefault="00227D1B" w:rsidP="00145C4E">
      <w:pPr>
        <w:pStyle w:val="Heading2"/>
        <w:rPr>
          <w:rFonts w:ascii="Latin Modern Roman 10" w:hAnsi="Latin Modern Roman 10"/>
        </w:rPr>
      </w:pPr>
      <w:bookmarkStart w:id="15" w:name="_Toc505169923"/>
      <w:bookmarkStart w:id="16" w:name="_Toc506566603"/>
      <w:r w:rsidRPr="002B3D14">
        <w:rPr>
          <w:rFonts w:ascii="Latin Modern Roman 10" w:hAnsi="Latin Modern Roman 10"/>
        </w:rPr>
        <w:t>2.6 Drone w</w:t>
      </w:r>
      <w:r w:rsidR="00E7657A" w:rsidRPr="002B3D14">
        <w:rPr>
          <w:rFonts w:ascii="Latin Modern Roman 10" w:hAnsi="Latin Modern Roman 10"/>
        </w:rPr>
        <w:t>eight</w:t>
      </w:r>
      <w:bookmarkEnd w:id="15"/>
      <w:bookmarkEnd w:id="16"/>
    </w:p>
    <w:p w14:paraId="3DA2CCF1" w14:textId="6FF883C7" w:rsidR="009A3AD2" w:rsidRPr="002B3D14" w:rsidRDefault="00E7657A" w:rsidP="00737EAA">
      <w:pPr>
        <w:ind w:firstLine="720"/>
        <w:jc w:val="both"/>
        <w:rPr>
          <w:rFonts w:ascii="Latin Modern Roman 10" w:hAnsi="Latin Modern Roman 10"/>
        </w:rPr>
      </w:pPr>
      <w:r w:rsidRPr="002B3D14">
        <w:rPr>
          <w:rFonts w:ascii="Latin Modern Roman 10" w:hAnsi="Latin Modern Roman 10"/>
        </w:rPr>
        <w:t>Many parts of a drone are similar to</w:t>
      </w:r>
      <w:r w:rsidR="009A2A35" w:rsidRPr="002B3D14">
        <w:rPr>
          <w:rFonts w:ascii="Latin Modern Roman 10" w:hAnsi="Latin Modern Roman 10"/>
        </w:rPr>
        <w:t xml:space="preserve"> those in</w:t>
      </w:r>
      <w:r w:rsidRPr="002B3D14">
        <w:rPr>
          <w:rFonts w:ascii="Latin Modern Roman 10" w:hAnsi="Latin Modern Roman 10"/>
        </w:rPr>
        <w:t xml:space="preserve"> a smartphone, including camera, battery, processor</w:t>
      </w:r>
      <w:r w:rsidR="009A2A35" w:rsidRPr="002B3D14">
        <w:rPr>
          <w:rFonts w:ascii="Latin Modern Roman 10" w:hAnsi="Latin Modern Roman 10"/>
        </w:rPr>
        <w:t>,</w:t>
      </w:r>
      <w:r w:rsidRPr="002B3D14">
        <w:rPr>
          <w:rFonts w:ascii="Latin Modern Roman 10" w:hAnsi="Latin Modern Roman 10"/>
        </w:rPr>
        <w:t xml:space="preserve"> etc. </w:t>
      </w:r>
      <w:r w:rsidR="009A2A35" w:rsidRPr="002B3D14">
        <w:rPr>
          <w:rFonts w:ascii="Latin Modern Roman 10" w:hAnsi="Latin Modern Roman 10"/>
        </w:rPr>
        <w:t xml:space="preserve">The smallest </w:t>
      </w:r>
      <w:r w:rsidR="00F10788" w:rsidRPr="002B3D14">
        <w:rPr>
          <w:rFonts w:ascii="Latin Modern Roman 10" w:hAnsi="Latin Modern Roman 10"/>
        </w:rPr>
        <w:t xml:space="preserve">smartphones weigh no </w:t>
      </w:r>
      <w:r w:rsidR="009A2A35" w:rsidRPr="002B3D14">
        <w:rPr>
          <w:rFonts w:ascii="Latin Modern Roman 10" w:hAnsi="Latin Modern Roman 10"/>
        </w:rPr>
        <w:t xml:space="preserve">more than </w:t>
      </w:r>
      <w:r w:rsidR="00F10788" w:rsidRPr="002B3D14">
        <w:rPr>
          <w:rFonts w:ascii="Latin Modern Roman 10" w:hAnsi="Latin Modern Roman 10"/>
        </w:rPr>
        <w:t>60 g</w:t>
      </w:r>
      <w:r w:rsidR="00EA5B5D" w:rsidRPr="002B3D14">
        <w:rPr>
          <w:rFonts w:ascii="Latin Modern Roman 10" w:hAnsi="Latin Modern Roman 10"/>
        </w:rPr>
        <w:t xml:space="preserve">. </w:t>
      </w:r>
      <w:r w:rsidR="00EA5B5D"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14i9vdf6pk","properties":{"formattedCitation":"(Amazon.com, 2018b)","plainCitation":"(Amazon.com, 2018b)","noteIndex":0},"citationItems":[{"id":7059,"uris":["http://zotero.org/users/3736454/items/XR6HZF6A"],"uri":["http://zotero.org/users/3736454/items/XR6HZF6A"],"itemData":{"id":7059,"type":"webpage","title":"The Smallest 4G Smartphone in the World, Android 7.0","URL":"https://www.amazon.com/Unihertz-Smallest-Smartphone-Android-Unlocked/dp/B0752CMXJM","author":[{"family":"Amazon.com","given":""}],"issued":{"date-parts":[["2018"]]},"accessed":{"date-parts":[["2018",2,13]]}}}],"schema":"https://github.com/citation-style-language/schema/raw/master/csl-citation.json"} </w:instrText>
      </w:r>
      <w:r w:rsidR="00EA5B5D" w:rsidRPr="002B3D14">
        <w:rPr>
          <w:rFonts w:ascii="Latin Modern Roman 10" w:hAnsi="Latin Modern Roman 10"/>
        </w:rPr>
        <w:fldChar w:fldCharType="separate"/>
      </w:r>
      <w:r w:rsidR="00737EAA" w:rsidRPr="002B3D14">
        <w:rPr>
          <w:rFonts w:ascii="Latin Modern Roman 10" w:hAnsi="Latin Modern Roman 10"/>
          <w:noProof/>
        </w:rPr>
        <w:t>(Amazon.com, 2018b)</w:t>
      </w:r>
      <w:r w:rsidR="00EA5B5D" w:rsidRPr="002B3D14">
        <w:rPr>
          <w:rFonts w:ascii="Latin Modern Roman 10" w:hAnsi="Latin Modern Roman 10"/>
        </w:rPr>
        <w:fldChar w:fldCharType="end"/>
      </w:r>
      <w:r w:rsidR="00EA5B5D" w:rsidRPr="002B3D14">
        <w:rPr>
          <w:rFonts w:ascii="Latin Modern Roman 10" w:hAnsi="Latin Modern Roman 10"/>
        </w:rPr>
        <w:t xml:space="preserve">. </w:t>
      </w:r>
      <w:r w:rsidR="00F10788" w:rsidRPr="002B3D14">
        <w:rPr>
          <w:rFonts w:ascii="Latin Modern Roman 10" w:hAnsi="Latin Modern Roman 10"/>
        </w:rPr>
        <w:t>So</w:t>
      </w:r>
      <w:r w:rsidR="00343905" w:rsidRPr="002B3D14">
        <w:rPr>
          <w:rFonts w:ascii="Latin Modern Roman 10" w:hAnsi="Latin Modern Roman 10"/>
        </w:rPr>
        <w:t>,</w:t>
      </w:r>
      <w:r w:rsidR="00F10788" w:rsidRPr="002B3D14">
        <w:rPr>
          <w:rFonts w:ascii="Latin Modern Roman 10" w:hAnsi="Latin Modern Roman 10"/>
        </w:rPr>
        <w:t xml:space="preserve"> </w:t>
      </w:r>
      <w:r w:rsidR="009A2A35" w:rsidRPr="002B3D14">
        <w:rPr>
          <w:rFonts w:ascii="Latin Modern Roman 10" w:hAnsi="Latin Modern Roman 10"/>
        </w:rPr>
        <w:t xml:space="preserve">it </w:t>
      </w:r>
      <w:r w:rsidR="00F10788" w:rsidRPr="002B3D14">
        <w:rPr>
          <w:rFonts w:ascii="Latin Modern Roman 10" w:hAnsi="Latin Modern Roman 10"/>
        </w:rPr>
        <w:t>is reasonable to estimate that dangerous drone</w:t>
      </w:r>
      <w:r w:rsidR="00FB7E0C" w:rsidRPr="002B3D14">
        <w:rPr>
          <w:rFonts w:ascii="Latin Modern Roman 10" w:hAnsi="Latin Modern Roman 10"/>
        </w:rPr>
        <w:t xml:space="preserve"> </w:t>
      </w:r>
      <w:r w:rsidR="009A2A35" w:rsidRPr="002B3D14">
        <w:rPr>
          <w:rFonts w:ascii="Latin Modern Roman 10" w:hAnsi="Latin Modern Roman 10"/>
        </w:rPr>
        <w:t xml:space="preserve">will weigh on the </w:t>
      </w:r>
      <w:r w:rsidR="00FB7E0C" w:rsidRPr="002B3D14">
        <w:rPr>
          <w:rFonts w:ascii="Latin Modern Roman 10" w:hAnsi="Latin Modern Roman 10"/>
        </w:rPr>
        <w:t>order of 100</w:t>
      </w:r>
      <w:r w:rsidR="009A2A35" w:rsidRPr="002B3D14">
        <w:rPr>
          <w:rFonts w:ascii="Latin Modern Roman 10" w:hAnsi="Latin Modern Roman 10"/>
        </w:rPr>
        <w:t xml:space="preserve"> </w:t>
      </w:r>
      <w:r w:rsidR="00FB7E0C" w:rsidRPr="002B3D14">
        <w:rPr>
          <w:rFonts w:ascii="Latin Modern Roman 10" w:hAnsi="Latin Modern Roman 10"/>
        </w:rPr>
        <w:t xml:space="preserve">g but could be much </w:t>
      </w:r>
      <w:r w:rsidR="009A2A35" w:rsidRPr="002B3D14">
        <w:rPr>
          <w:rFonts w:ascii="Latin Modern Roman 10" w:hAnsi="Latin Modern Roman 10"/>
        </w:rPr>
        <w:t>smaller</w:t>
      </w:r>
      <w:r w:rsidR="00FB7E0C" w:rsidRPr="002B3D14">
        <w:rPr>
          <w:rFonts w:ascii="Latin Modern Roman 10" w:hAnsi="Latin Modern Roman 10"/>
        </w:rPr>
        <w:t>.</w:t>
      </w:r>
      <w:r w:rsidR="00737EAA" w:rsidRPr="002B3D14">
        <w:rPr>
          <w:rFonts w:ascii="Latin Modern Roman 10" w:hAnsi="Latin Modern Roman 10"/>
        </w:rPr>
        <w:t xml:space="preserve"> </w:t>
      </w:r>
      <w:r w:rsidR="009A2A35" w:rsidRPr="002B3D14">
        <w:rPr>
          <w:rFonts w:ascii="Latin Modern Roman 10" w:hAnsi="Latin Modern Roman 10"/>
        </w:rPr>
        <w:t xml:space="preserve">The smallest </w:t>
      </w:r>
      <w:r w:rsidR="0097798F" w:rsidRPr="002B3D14">
        <w:rPr>
          <w:rFonts w:ascii="Latin Modern Roman 10" w:hAnsi="Latin Modern Roman 10"/>
        </w:rPr>
        <w:t>flying robot is</w:t>
      </w:r>
      <w:r w:rsidR="009A2A35" w:rsidRPr="002B3D14">
        <w:rPr>
          <w:rFonts w:ascii="Latin Modern Roman 10" w:hAnsi="Latin Modern Roman 10"/>
        </w:rPr>
        <w:t xml:space="preserve"> currently </w:t>
      </w:r>
      <w:r w:rsidR="0097798F" w:rsidRPr="002B3D14">
        <w:rPr>
          <w:rFonts w:ascii="Latin Modern Roman 10" w:hAnsi="Latin Modern Roman 10"/>
        </w:rPr>
        <w:t xml:space="preserve">2.5 g </w:t>
      </w:r>
      <w:r w:rsidR="009A2A35"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pt7elf45k","properties":{"formattedCitation":"(Andre, 2016)","plainCitation":"(Andre, 2016)","noteIndex":0},"citationItems":[{"id":7061,"uris":["http://zotero.org/users/3736454/items/RXNFT2JN"],"uri":["http://zotero.org/users/3736454/items/RXNFT2JN"],"itemData":{"id":7061,"type":"post-weblog","title":"UPENN students 3D print Piccolissimo, world's smallest self-powered flying robot","container-title":"3ders.org","abstract":"There's no question that making technological advancements in the world of the tiny is as important as the large. A team of researchers have come up with Piccolissimo, world's smallest 3D printed self-powered remote controlled flying droid that may one day take part in disaster relief exercises.","URL":"http://www.3ders.org/articles/20161101-upenn-students-3d-print-worlds-smallest-self-powered-remote-controlled-flying-droid.html","language":"en-US","author":[{"family":"Andre","given":""}],"issued":{"date-parts":[["2016"]]},"accessed":{"date-parts":[["2018",2,13]]}}}],"schema":"https://github.com/citation-style-language/schema/raw/master/csl-citation.json"} </w:instrText>
      </w:r>
      <w:r w:rsidR="009A2A35" w:rsidRPr="002B3D14">
        <w:rPr>
          <w:rFonts w:ascii="Latin Modern Roman 10" w:hAnsi="Latin Modern Roman 10"/>
        </w:rPr>
        <w:fldChar w:fldCharType="separate"/>
      </w:r>
      <w:r w:rsidR="009A2A35" w:rsidRPr="002B3D14">
        <w:rPr>
          <w:rFonts w:ascii="Latin Modern Roman 10" w:hAnsi="Latin Modern Roman 10"/>
          <w:noProof/>
        </w:rPr>
        <w:t>(Andre, 2016)</w:t>
      </w:r>
      <w:r w:rsidR="009A2A35" w:rsidRPr="002B3D14">
        <w:rPr>
          <w:rFonts w:ascii="Latin Modern Roman 10" w:hAnsi="Latin Modern Roman 10"/>
        </w:rPr>
        <w:fldChar w:fldCharType="end"/>
      </w:r>
      <w:r w:rsidR="009A2A35" w:rsidRPr="002B3D14">
        <w:rPr>
          <w:rFonts w:ascii="Latin Modern Roman 10" w:hAnsi="Latin Modern Roman 10"/>
        </w:rPr>
        <w:t>, and the s</w:t>
      </w:r>
      <w:r w:rsidR="009A3AD2" w:rsidRPr="002B3D14">
        <w:rPr>
          <w:rFonts w:ascii="Latin Modern Roman 10" w:hAnsi="Latin Modern Roman 10"/>
        </w:rPr>
        <w:t xml:space="preserve">mallest quadcopter </w:t>
      </w:r>
      <w:r w:rsidR="009A2A35" w:rsidRPr="002B3D14">
        <w:rPr>
          <w:rFonts w:ascii="Latin Modern Roman 10" w:hAnsi="Latin Modern Roman 10"/>
        </w:rPr>
        <w:t xml:space="preserve">available to consumers </w:t>
      </w:r>
      <w:r w:rsidR="009A3AD2" w:rsidRPr="002B3D14">
        <w:rPr>
          <w:rFonts w:ascii="Latin Modern Roman 10" w:hAnsi="Latin Modern Roman 10"/>
        </w:rPr>
        <w:t>weigh</w:t>
      </w:r>
      <w:r w:rsidR="009A2A35" w:rsidRPr="002B3D14">
        <w:rPr>
          <w:rFonts w:ascii="Latin Modern Roman 10" w:hAnsi="Latin Modern Roman 10"/>
        </w:rPr>
        <w:t>s</w:t>
      </w:r>
      <w:r w:rsidR="009A3AD2" w:rsidRPr="002B3D14">
        <w:rPr>
          <w:rFonts w:ascii="Latin Modern Roman 10" w:hAnsi="Latin Modern Roman 10"/>
        </w:rPr>
        <w:t xml:space="preserve"> 11</w:t>
      </w:r>
      <w:r w:rsidR="009A2A35" w:rsidRPr="002B3D14">
        <w:rPr>
          <w:rFonts w:ascii="Latin Modern Roman 10" w:hAnsi="Latin Modern Roman 10"/>
        </w:rPr>
        <w:t xml:space="preserve"> </w:t>
      </w:r>
      <w:r w:rsidR="009A3AD2" w:rsidRPr="002B3D14">
        <w:rPr>
          <w:rFonts w:ascii="Latin Modern Roman 10" w:hAnsi="Latin Modern Roman 10"/>
        </w:rPr>
        <w:t xml:space="preserve">g and costs 40 USD </w:t>
      </w:r>
      <w:r w:rsidR="00737EAA"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27hbvtm9pi","properties":{"formattedCitation":"(Amazon.com, 2018a)","plainCitation":"(Amazon.com, 2018a)","noteIndex":0},"citationItems":[{"id":7063,"uris":["http://zotero.org/users/3736454/items/LRVFM32N"],"uri":["http://zotero.org/users/3736454/items/LRVFM32N"],"itemData":{"id":7063,"type":"webpage","title":"Amazon.com: Estes Proto X Nano R/C Quadcopter, Green: Toys &amp; Games","URL":"https://www.amazon.com/Estes-Proto-Nano-Quadcopter-Green/dp/B00M852FZ8/ref=br_lf_m_ovy3ww2eoxqq4g6_ttl?_encoding=UTF8&amp;s=toys-and-games","author":[{"family":"Amazon.com","given":""}],"issued":{"date-parts":[["2018"]]},"accessed":{"date-parts":[["2018",2,13]]}}}],"schema":"https://github.com/citation-style-language/schema/raw/master/csl-citation.json"} </w:instrText>
      </w:r>
      <w:r w:rsidR="00737EAA" w:rsidRPr="002B3D14">
        <w:rPr>
          <w:rFonts w:ascii="Latin Modern Roman 10" w:hAnsi="Latin Modern Roman 10"/>
        </w:rPr>
        <w:fldChar w:fldCharType="separate"/>
      </w:r>
      <w:r w:rsidR="00737EAA" w:rsidRPr="002B3D14">
        <w:rPr>
          <w:rFonts w:ascii="Latin Modern Roman 10" w:hAnsi="Latin Modern Roman 10"/>
          <w:noProof/>
        </w:rPr>
        <w:t>(Amazon.com, 2018a)</w:t>
      </w:r>
      <w:r w:rsidR="00737EAA" w:rsidRPr="002B3D14">
        <w:rPr>
          <w:rFonts w:ascii="Latin Modern Roman 10" w:hAnsi="Latin Modern Roman 10"/>
        </w:rPr>
        <w:fldChar w:fldCharType="end"/>
      </w:r>
      <w:r w:rsidR="00737EAA" w:rsidRPr="002B3D14">
        <w:rPr>
          <w:rFonts w:ascii="Latin Modern Roman 10" w:hAnsi="Latin Modern Roman 10"/>
        </w:rPr>
        <w:t>.</w:t>
      </w:r>
    </w:p>
    <w:p w14:paraId="17072D3B" w14:textId="3D6ECBD7" w:rsidR="00722D53" w:rsidRPr="002B3D14" w:rsidRDefault="00692663" w:rsidP="009E319C">
      <w:pPr>
        <w:ind w:firstLine="720"/>
        <w:jc w:val="both"/>
        <w:rPr>
          <w:rFonts w:ascii="Latin Modern Roman 10" w:hAnsi="Latin Modern Roman 10"/>
        </w:rPr>
      </w:pPr>
      <w:r w:rsidRPr="002B3D14">
        <w:rPr>
          <w:rFonts w:ascii="Latin Modern Roman 10" w:hAnsi="Latin Modern Roman 10"/>
        </w:rPr>
        <w:t>Though it has not yet reached mass production or the commercial market, t</w:t>
      </w:r>
      <w:r w:rsidR="00C52402" w:rsidRPr="002B3D14">
        <w:rPr>
          <w:rFonts w:ascii="Latin Modern Roman 10" w:hAnsi="Latin Modern Roman 10"/>
        </w:rPr>
        <w:t xml:space="preserve">he </w:t>
      </w:r>
      <w:r w:rsidR="00722D53" w:rsidRPr="002B3D14">
        <w:rPr>
          <w:rFonts w:ascii="Latin Modern Roman 10" w:hAnsi="Latin Modern Roman 10"/>
        </w:rPr>
        <w:t xml:space="preserve">RoboBee </w:t>
      </w:r>
      <w:r w:rsidR="009E319C" w:rsidRPr="002B3D14">
        <w:rPr>
          <w:rFonts w:ascii="Latin Modern Roman 10" w:hAnsi="Latin Modern Roman 10"/>
        </w:rPr>
        <w:t xml:space="preserve">drone </w:t>
      </w:r>
      <w:r w:rsidR="00C52402" w:rsidRPr="002B3D14">
        <w:rPr>
          <w:rFonts w:ascii="Latin Modern Roman 10" w:hAnsi="Latin Modern Roman 10"/>
        </w:rPr>
        <w:t xml:space="preserve">draws inspiration from </w:t>
      </w:r>
      <w:r w:rsidRPr="002B3D14">
        <w:rPr>
          <w:rFonts w:ascii="Latin Modern Roman 10" w:hAnsi="Latin Modern Roman 10"/>
        </w:rPr>
        <w:t xml:space="preserve">nature, mimicking insect flight. It avoids the use of classical motors by incorporating </w:t>
      </w:r>
      <w:r w:rsidR="00456640" w:rsidRPr="002B3D14">
        <w:rPr>
          <w:rFonts w:ascii="Latin Modern Roman 10" w:hAnsi="Latin Modern Roman 10"/>
        </w:rPr>
        <w:t xml:space="preserve">piezoelectric </w:t>
      </w:r>
      <w:r w:rsidRPr="002B3D14">
        <w:rPr>
          <w:rFonts w:ascii="Latin Modern Roman 10" w:hAnsi="Latin Modern Roman 10"/>
        </w:rPr>
        <w:t>“</w:t>
      </w:r>
      <w:r w:rsidR="00456640" w:rsidRPr="002B3D14">
        <w:rPr>
          <w:rFonts w:ascii="Latin Modern Roman 10" w:hAnsi="Latin Modern Roman 10"/>
        </w:rPr>
        <w:t>muscles</w:t>
      </w:r>
      <w:r w:rsidRPr="002B3D14">
        <w:rPr>
          <w:rFonts w:ascii="Latin Modern Roman 10" w:hAnsi="Latin Modern Roman 10"/>
        </w:rPr>
        <w:t>”,</w:t>
      </w:r>
      <w:r w:rsidR="00192193" w:rsidRPr="002B3D14">
        <w:rPr>
          <w:rFonts w:ascii="Latin Modern Roman 10" w:hAnsi="Latin Modern Roman 10"/>
        </w:rPr>
        <w:t xml:space="preserve"> and weighs </w:t>
      </w:r>
      <w:r w:rsidRPr="002B3D14">
        <w:rPr>
          <w:rFonts w:ascii="Latin Modern Roman 10" w:hAnsi="Latin Modern Roman 10"/>
        </w:rPr>
        <w:t xml:space="preserve">in at </w:t>
      </w:r>
      <w:r w:rsidR="00192193" w:rsidRPr="002B3D14">
        <w:rPr>
          <w:rFonts w:ascii="Latin Modern Roman 10" w:hAnsi="Latin Modern Roman 10"/>
        </w:rPr>
        <w:t>only</w:t>
      </w:r>
      <w:r w:rsidR="002F385C" w:rsidRPr="002B3D14">
        <w:rPr>
          <w:rFonts w:ascii="Latin Modern Roman 10" w:hAnsi="Latin Modern Roman 10"/>
        </w:rPr>
        <w:t xml:space="preserve"> 0.08</w:t>
      </w:r>
      <w:r w:rsidR="00192193" w:rsidRPr="002B3D14">
        <w:rPr>
          <w:rFonts w:ascii="Latin Modern Roman 10" w:hAnsi="Latin Modern Roman 10"/>
        </w:rPr>
        <w:t xml:space="preserve"> </w:t>
      </w:r>
      <w:r w:rsidR="002F385C" w:rsidRPr="002B3D14">
        <w:rPr>
          <w:rFonts w:ascii="Latin Modern Roman 10" w:hAnsi="Latin Modern Roman 10"/>
        </w:rPr>
        <w:t>g</w:t>
      </w:r>
      <w:r w:rsidR="00192193" w:rsidRPr="002B3D14">
        <w:rPr>
          <w:rFonts w:ascii="Latin Modern Roman 10" w:hAnsi="Latin Modern Roman 10"/>
        </w:rPr>
        <w:t xml:space="preserve">. Though it </w:t>
      </w:r>
      <w:r w:rsidR="002F385C" w:rsidRPr="002B3D14">
        <w:rPr>
          <w:rFonts w:ascii="Latin Modern Roman 10" w:hAnsi="Latin Modern Roman 10"/>
        </w:rPr>
        <w:t>can’t currently carry effective brains and batteries</w:t>
      </w:r>
      <w:r w:rsidR="00192193" w:rsidRPr="002B3D14">
        <w:rPr>
          <w:rFonts w:ascii="Latin Modern Roman 10" w:hAnsi="Latin Modern Roman 10"/>
        </w:rPr>
        <w:t>,</w:t>
      </w:r>
      <w:r w:rsidR="002F385C" w:rsidRPr="002B3D14">
        <w:rPr>
          <w:rFonts w:ascii="Latin Modern Roman 10" w:hAnsi="Latin Modern Roman 10"/>
        </w:rPr>
        <w:t xml:space="preserve"> </w:t>
      </w:r>
      <w:r w:rsidR="00192193" w:rsidRPr="002B3D14">
        <w:rPr>
          <w:rFonts w:ascii="Latin Modern Roman 10" w:hAnsi="Latin Modern Roman 10"/>
        </w:rPr>
        <w:t xml:space="preserve">in </w:t>
      </w:r>
      <w:r w:rsidR="00A225FF" w:rsidRPr="002B3D14">
        <w:rPr>
          <w:rFonts w:ascii="Latin Modern Roman 10" w:hAnsi="Latin Modern Roman 10"/>
        </w:rPr>
        <w:t xml:space="preserve">2017 it was adapted to move </w:t>
      </w:r>
      <w:r w:rsidR="00C8430D" w:rsidRPr="002B3D14">
        <w:rPr>
          <w:rFonts w:ascii="Latin Modern Roman 10" w:hAnsi="Latin Modern Roman 10"/>
        </w:rPr>
        <w:t xml:space="preserve">through </w:t>
      </w:r>
      <w:r w:rsidR="00C22572" w:rsidRPr="002B3D14">
        <w:rPr>
          <w:rFonts w:ascii="Latin Modern Roman 10" w:hAnsi="Latin Modern Roman 10"/>
        </w:rPr>
        <w:t xml:space="preserve">water </w:t>
      </w:r>
      <w:r w:rsidR="009E319C" w:rsidRPr="002B3D14">
        <w:rPr>
          <w:rFonts w:ascii="Latin Modern Roman 10" w:hAnsi="Latin Modern Roman 10"/>
        </w:rPr>
        <w:t>and cross the water-air barrier</w:t>
      </w:r>
      <w:r w:rsidR="00C22572" w:rsidRPr="002B3D14">
        <w:rPr>
          <w:rFonts w:ascii="Latin Modern Roman 10" w:hAnsi="Latin Modern Roman 10"/>
        </w:rPr>
        <w:t xml:space="preserve"> </w:t>
      </w:r>
      <w:r w:rsidR="0019026B"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1rt7smoib0","properties":{"formattedCitation":"(Chen et al., 2017)","plainCitation":"(Chen et al., 2017)","noteIndex":0},"citationItems":[{"id":6650,"uris":["http://zotero.org/users/3736454/items/GPH3SKHG"],"uri":["http://zotero.org/users/3736454/items/GPH3SKHG"],"itemData":{"id":6650,"type":"article-journal","title":"A biologically inspired, flapping-wing, hybrid aerial-aquatic microrobot","container-title":"Science Robotics","page":"eaao5619","volume":"2","issue":"11","ISSN":"2470-9476","journalAbbreviation":"Science Robotics","author":[{"family":"Chen","given":"Yufeng"},{"family":"Wang","given":"Hongqiang"},{"family":"Helbling","given":"E Farrell"},{"family":"Jafferis","given":"Noah T"},{"family":"Zufferey","given":"Raphael"},{"family":"Ong","given":"Aaron"},{"family":"Ma","given":"Kevin"},{"family":"Gravish","given":"Nicholas"},{"family":"Chirarattananon","given":"Pakpong"},{"family":"Kovac","given":"Mirko"}],"issued":{"date-parts":[["2017"]]}}}],"schema":"https://github.com/citation-style-language/schema/raw/master/csl-citation.json"} </w:instrText>
      </w:r>
      <w:r w:rsidR="0019026B" w:rsidRPr="002B3D14">
        <w:rPr>
          <w:rFonts w:ascii="Latin Modern Roman 10" w:hAnsi="Latin Modern Roman 10"/>
        </w:rPr>
        <w:fldChar w:fldCharType="separate"/>
      </w:r>
      <w:r w:rsidR="0019026B" w:rsidRPr="002B3D14">
        <w:rPr>
          <w:rFonts w:ascii="Latin Modern Roman 10" w:hAnsi="Latin Modern Roman 10"/>
          <w:noProof/>
        </w:rPr>
        <w:t>(Chen et al., 2017)</w:t>
      </w:r>
      <w:r w:rsidR="0019026B" w:rsidRPr="002B3D14">
        <w:rPr>
          <w:rFonts w:ascii="Latin Modern Roman 10" w:hAnsi="Latin Modern Roman 10"/>
        </w:rPr>
        <w:fldChar w:fldCharType="end"/>
      </w:r>
      <w:r w:rsidR="009E319C" w:rsidRPr="002B3D14">
        <w:rPr>
          <w:rFonts w:ascii="Latin Modern Roman 10" w:hAnsi="Latin Modern Roman 10"/>
        </w:rPr>
        <w:t>.</w:t>
      </w:r>
    </w:p>
    <w:p w14:paraId="3D5BE6FC" w14:textId="4023B26C" w:rsidR="009E319C" w:rsidRPr="002B3D14" w:rsidRDefault="00E505DC" w:rsidP="00737EAA">
      <w:pPr>
        <w:ind w:firstLine="720"/>
        <w:jc w:val="both"/>
        <w:rPr>
          <w:rFonts w:ascii="Latin Modern Roman 10" w:hAnsi="Latin Modern Roman 10"/>
        </w:rPr>
      </w:pPr>
      <w:r w:rsidRPr="002B3D14">
        <w:rPr>
          <w:rFonts w:ascii="Latin Modern Roman 10" w:hAnsi="Latin Modern Roman 10"/>
        </w:rPr>
        <w:t xml:space="preserve">Drone </w:t>
      </w:r>
      <w:r w:rsidR="009E319C" w:rsidRPr="002B3D14">
        <w:rPr>
          <w:rFonts w:ascii="Latin Modern Roman 10" w:hAnsi="Latin Modern Roman 10"/>
        </w:rPr>
        <w:t>size</w:t>
      </w:r>
      <w:r w:rsidRPr="002B3D14">
        <w:rPr>
          <w:rFonts w:ascii="Latin Modern Roman 10" w:hAnsi="Latin Modern Roman 10"/>
        </w:rPr>
        <w:t>s</w:t>
      </w:r>
      <w:r w:rsidR="009E319C" w:rsidRPr="002B3D14">
        <w:rPr>
          <w:rFonts w:ascii="Latin Modern Roman 10" w:hAnsi="Latin Modern Roman 10"/>
        </w:rPr>
        <w:t xml:space="preserve"> will </w:t>
      </w:r>
      <w:r w:rsidRPr="002B3D14">
        <w:rPr>
          <w:rFonts w:ascii="Latin Modern Roman 10" w:hAnsi="Latin Modern Roman 10"/>
        </w:rPr>
        <w:t>continue to shrink with technological progress</w:t>
      </w:r>
      <w:r w:rsidR="009E319C" w:rsidRPr="002B3D14">
        <w:rPr>
          <w:rFonts w:ascii="Latin Modern Roman 10" w:hAnsi="Latin Modern Roman 10"/>
        </w:rPr>
        <w:t xml:space="preserve">, and as we could see </w:t>
      </w:r>
      <w:r w:rsidR="00CF3BDA" w:rsidRPr="002B3D14">
        <w:rPr>
          <w:rFonts w:ascii="Latin Modern Roman 10" w:hAnsi="Latin Modern Roman 10"/>
        </w:rPr>
        <w:t xml:space="preserve">in </w:t>
      </w:r>
      <w:r w:rsidR="009E319C" w:rsidRPr="002B3D14">
        <w:rPr>
          <w:rFonts w:ascii="Latin Modern Roman 10" w:hAnsi="Latin Modern Roman 10"/>
        </w:rPr>
        <w:t>the example</w:t>
      </w:r>
      <w:r w:rsidR="00321458" w:rsidRPr="002B3D14">
        <w:rPr>
          <w:rFonts w:ascii="Latin Modern Roman 10" w:hAnsi="Latin Modern Roman 10"/>
        </w:rPr>
        <w:t xml:space="preserve"> of insects</w:t>
      </w:r>
      <w:r w:rsidR="009E319C" w:rsidRPr="002B3D14">
        <w:rPr>
          <w:rFonts w:ascii="Latin Modern Roman 10" w:hAnsi="Latin Modern Roman 10"/>
        </w:rPr>
        <w:t>, small size is not an obstacle to fly</w:t>
      </w:r>
      <w:r w:rsidRPr="002B3D14">
        <w:rPr>
          <w:rFonts w:ascii="Latin Modern Roman 10" w:hAnsi="Latin Modern Roman 10"/>
        </w:rPr>
        <w:t>ing</w:t>
      </w:r>
      <w:r w:rsidR="009E319C" w:rsidRPr="002B3D14">
        <w:rPr>
          <w:rFonts w:ascii="Latin Modern Roman 10" w:hAnsi="Latin Modern Roman 10"/>
        </w:rPr>
        <w:t xml:space="preserve"> long distance</w:t>
      </w:r>
      <w:r w:rsidRPr="002B3D14">
        <w:rPr>
          <w:rFonts w:ascii="Latin Modern Roman 10" w:hAnsi="Latin Modern Roman 10"/>
        </w:rPr>
        <w:t>s</w:t>
      </w:r>
      <w:r w:rsidR="009E319C" w:rsidRPr="002B3D14">
        <w:rPr>
          <w:rFonts w:ascii="Latin Modern Roman 10" w:hAnsi="Latin Modern Roman 10"/>
        </w:rPr>
        <w:t xml:space="preserve"> </w:t>
      </w:r>
      <w:r w:rsidRPr="002B3D14">
        <w:rPr>
          <w:rFonts w:ascii="Latin Modern Roman 10" w:hAnsi="Latin Modern Roman 10"/>
        </w:rPr>
        <w:t xml:space="preserve">and </w:t>
      </w:r>
      <w:r w:rsidR="009E319C" w:rsidRPr="002B3D14">
        <w:rPr>
          <w:rFonts w:ascii="Latin Modern Roman 10" w:hAnsi="Latin Modern Roman 10"/>
        </w:rPr>
        <w:t>precisely target</w:t>
      </w:r>
      <w:r w:rsidRPr="002B3D14">
        <w:rPr>
          <w:rFonts w:ascii="Latin Modern Roman 10" w:hAnsi="Latin Modern Roman 10"/>
        </w:rPr>
        <w:t>ing</w:t>
      </w:r>
      <w:r w:rsidR="009E319C" w:rsidRPr="002B3D14">
        <w:rPr>
          <w:rFonts w:ascii="Latin Modern Roman 10" w:hAnsi="Latin Modern Roman 10"/>
        </w:rPr>
        <w:t xml:space="preserve"> prey. Moreover, lowering weight corresponds to </w:t>
      </w:r>
      <w:r w:rsidRPr="002B3D14">
        <w:rPr>
          <w:rFonts w:ascii="Latin Modern Roman 10" w:hAnsi="Latin Modern Roman 10"/>
        </w:rPr>
        <w:t xml:space="preserve">lowered </w:t>
      </w:r>
      <w:r w:rsidR="009E319C" w:rsidRPr="002B3D14">
        <w:rPr>
          <w:rFonts w:ascii="Latin Modern Roman 10" w:hAnsi="Latin Modern Roman 10"/>
        </w:rPr>
        <w:t xml:space="preserve">price in mass production, as it </w:t>
      </w:r>
      <w:r w:rsidRPr="002B3D14">
        <w:rPr>
          <w:rFonts w:ascii="Latin Modern Roman 10" w:hAnsi="Latin Modern Roman 10"/>
        </w:rPr>
        <w:t xml:space="preserve">leads to lower costs for </w:t>
      </w:r>
      <w:r w:rsidR="009E319C" w:rsidRPr="002B3D14">
        <w:rPr>
          <w:rFonts w:ascii="Latin Modern Roman 10" w:hAnsi="Latin Modern Roman 10"/>
        </w:rPr>
        <w:t>raw material and transportation.</w:t>
      </w:r>
    </w:p>
    <w:p w14:paraId="018D5FE4" w14:textId="77777777" w:rsidR="00145C4E" w:rsidRPr="002B3D14" w:rsidRDefault="00145C4E" w:rsidP="00E353BF">
      <w:pPr>
        <w:ind w:firstLine="720"/>
        <w:jc w:val="both"/>
        <w:rPr>
          <w:rFonts w:ascii="Latin Modern Roman 10" w:hAnsi="Latin Modern Roman 10"/>
        </w:rPr>
      </w:pPr>
    </w:p>
    <w:p w14:paraId="27A44EF3" w14:textId="1AD90F69" w:rsidR="00145C4E" w:rsidRPr="002B3D14" w:rsidRDefault="00227D1B" w:rsidP="00145C4E">
      <w:pPr>
        <w:pStyle w:val="Heading2"/>
        <w:rPr>
          <w:rFonts w:ascii="Latin Modern Roman 10" w:hAnsi="Latin Modern Roman 10"/>
        </w:rPr>
      </w:pPr>
      <w:bookmarkStart w:id="17" w:name="_Toc505169924"/>
      <w:bookmarkStart w:id="18" w:name="_Toc506566604"/>
      <w:r w:rsidRPr="002B3D14">
        <w:rPr>
          <w:rFonts w:ascii="Latin Modern Roman 10" w:hAnsi="Latin Modern Roman 10"/>
        </w:rPr>
        <w:t xml:space="preserve">2.7 </w:t>
      </w:r>
      <w:r w:rsidR="00E7657A" w:rsidRPr="002B3D14">
        <w:rPr>
          <w:rFonts w:ascii="Latin Modern Roman 10" w:hAnsi="Latin Modern Roman 10"/>
        </w:rPr>
        <w:t>Price</w:t>
      </w:r>
      <w:bookmarkEnd w:id="17"/>
      <w:bookmarkEnd w:id="18"/>
    </w:p>
    <w:p w14:paraId="27937D99" w14:textId="090B2B73" w:rsidR="00C95665" w:rsidRPr="002B3D14" w:rsidRDefault="00321458" w:rsidP="00E353BF">
      <w:pPr>
        <w:ind w:firstLine="720"/>
        <w:jc w:val="both"/>
        <w:rPr>
          <w:rFonts w:ascii="Latin Modern Roman 10" w:hAnsi="Latin Modern Roman 10"/>
        </w:rPr>
      </w:pPr>
      <w:r w:rsidRPr="002B3D14">
        <w:rPr>
          <w:rFonts w:ascii="Latin Modern Roman 10" w:hAnsi="Latin Modern Roman 10"/>
        </w:rPr>
        <w:t xml:space="preserve">A swarm </w:t>
      </w:r>
      <w:r w:rsidR="00034E11" w:rsidRPr="002B3D14">
        <w:rPr>
          <w:rFonts w:ascii="Latin Modern Roman 10" w:hAnsi="Latin Modern Roman 10"/>
        </w:rPr>
        <w:t>drone</w:t>
      </w:r>
      <w:r w:rsidRPr="002B3D14">
        <w:rPr>
          <w:rFonts w:ascii="Latin Modern Roman 10" w:hAnsi="Latin Modern Roman 10"/>
        </w:rPr>
        <w:t>-based</w:t>
      </w:r>
      <w:r w:rsidR="00034E11" w:rsidRPr="002B3D14">
        <w:rPr>
          <w:rFonts w:ascii="Latin Modern Roman 10" w:hAnsi="Latin Modern Roman 10"/>
        </w:rPr>
        <w:t xml:space="preserve"> superweapon becomes feasible only </w:t>
      </w:r>
      <w:r w:rsidRPr="002B3D14">
        <w:rPr>
          <w:rFonts w:ascii="Latin Modern Roman 10" w:hAnsi="Latin Modern Roman 10"/>
        </w:rPr>
        <w:t xml:space="preserve">if </w:t>
      </w:r>
      <w:r w:rsidR="00034E11" w:rsidRPr="002B3D14">
        <w:rPr>
          <w:rFonts w:ascii="Latin Modern Roman 10" w:hAnsi="Latin Modern Roman 10"/>
        </w:rPr>
        <w:t xml:space="preserve">its price will be a fraction of </w:t>
      </w:r>
      <w:r w:rsidRPr="002B3D14">
        <w:rPr>
          <w:rFonts w:ascii="Latin Modern Roman 10" w:hAnsi="Latin Modern Roman 10"/>
        </w:rPr>
        <w:t xml:space="preserve">the </w:t>
      </w:r>
      <w:r w:rsidR="00034E11" w:rsidRPr="002B3D14">
        <w:rPr>
          <w:rFonts w:ascii="Latin Modern Roman 10" w:hAnsi="Latin Modern Roman 10"/>
        </w:rPr>
        <w:t>military budget of the biggest superpowers. Currently</w:t>
      </w:r>
      <w:r w:rsidRPr="002B3D14">
        <w:rPr>
          <w:rFonts w:ascii="Latin Modern Roman 10" w:hAnsi="Latin Modern Roman 10"/>
        </w:rPr>
        <w:t>,</w:t>
      </w:r>
      <w:r w:rsidR="00034E11" w:rsidRPr="002B3D14">
        <w:rPr>
          <w:rFonts w:ascii="Latin Modern Roman 10" w:hAnsi="Latin Modern Roman 10"/>
        </w:rPr>
        <w:t xml:space="preserve"> largest military projects like series of new US SBNN cost more than 100 b</w:t>
      </w:r>
      <w:r w:rsidRPr="002B3D14">
        <w:rPr>
          <w:rFonts w:ascii="Latin Modern Roman 10" w:hAnsi="Latin Modern Roman 10"/>
        </w:rPr>
        <w:t>illio</w:t>
      </w:r>
      <w:r w:rsidR="00034E11" w:rsidRPr="002B3D14">
        <w:rPr>
          <w:rFonts w:ascii="Latin Modern Roman 10" w:hAnsi="Latin Modern Roman 10"/>
        </w:rPr>
        <w:t xml:space="preserve">n dollars </w:t>
      </w:r>
      <w:r w:rsidRPr="002B3D14">
        <w:rPr>
          <w:rFonts w:ascii="Latin Modern Roman 10" w:hAnsi="Latin Modern Roman 10"/>
        </w:rPr>
        <w:t xml:space="preserve">over </w:t>
      </w:r>
      <w:r w:rsidR="00034E11" w:rsidRPr="002B3D14">
        <w:rPr>
          <w:rFonts w:ascii="Latin Modern Roman 10" w:hAnsi="Latin Modern Roman 10"/>
        </w:rPr>
        <w:t xml:space="preserve">several years. </w:t>
      </w:r>
      <w:r w:rsidR="00E41A1D" w:rsidRPr="002B3D14">
        <w:rPr>
          <w:rFonts w:ascii="Latin Modern Roman 10" w:hAnsi="Latin Modern Roman 10"/>
        </w:rPr>
        <w:t xml:space="preserve">Though larger expenditures are possible during </w:t>
      </w:r>
      <w:r w:rsidR="00034E11" w:rsidRPr="002B3D14">
        <w:rPr>
          <w:rFonts w:ascii="Latin Modern Roman 10" w:hAnsi="Latin Modern Roman 10"/>
        </w:rPr>
        <w:t>dangerous period</w:t>
      </w:r>
      <w:r w:rsidRPr="002B3D14">
        <w:rPr>
          <w:rFonts w:ascii="Latin Modern Roman 10" w:hAnsi="Latin Modern Roman 10"/>
        </w:rPr>
        <w:t>s</w:t>
      </w:r>
      <w:r w:rsidR="00034E11" w:rsidRPr="002B3D14">
        <w:rPr>
          <w:rFonts w:ascii="Latin Modern Roman 10" w:hAnsi="Latin Modern Roman 10"/>
        </w:rPr>
        <w:t xml:space="preserve"> and </w:t>
      </w:r>
      <w:r w:rsidRPr="002B3D14">
        <w:rPr>
          <w:rFonts w:ascii="Latin Modern Roman 10" w:hAnsi="Latin Modern Roman 10"/>
        </w:rPr>
        <w:t xml:space="preserve">economic </w:t>
      </w:r>
      <w:r w:rsidR="00034E11" w:rsidRPr="002B3D14">
        <w:rPr>
          <w:rFonts w:ascii="Latin Modern Roman 10" w:hAnsi="Latin Modern Roman 10"/>
        </w:rPr>
        <w:t xml:space="preserve">growth, </w:t>
      </w:r>
      <w:r w:rsidR="00E41A1D" w:rsidRPr="002B3D14">
        <w:rPr>
          <w:rFonts w:ascii="Latin Modern Roman 10" w:hAnsi="Latin Modern Roman 10"/>
        </w:rPr>
        <w:t xml:space="preserve">in any case, </w:t>
      </w:r>
      <w:r w:rsidR="00034E11" w:rsidRPr="002B3D14">
        <w:rPr>
          <w:rFonts w:ascii="Latin Modern Roman 10" w:hAnsi="Latin Modern Roman 10"/>
        </w:rPr>
        <w:t>100 b</w:t>
      </w:r>
      <w:r w:rsidR="00E41A1D" w:rsidRPr="002B3D14">
        <w:rPr>
          <w:rFonts w:ascii="Latin Modern Roman 10" w:hAnsi="Latin Modern Roman 10"/>
        </w:rPr>
        <w:t>illio</w:t>
      </w:r>
      <w:r w:rsidR="00034E11" w:rsidRPr="002B3D14">
        <w:rPr>
          <w:rFonts w:ascii="Latin Modern Roman 10" w:hAnsi="Latin Modern Roman 10"/>
        </w:rPr>
        <w:t xml:space="preserve">n </w:t>
      </w:r>
      <w:r w:rsidR="00E41A1D" w:rsidRPr="002B3D14">
        <w:rPr>
          <w:rFonts w:ascii="Latin Modern Roman 10" w:hAnsi="Latin Modern Roman 10"/>
        </w:rPr>
        <w:t xml:space="preserve">USD </w:t>
      </w:r>
      <w:r w:rsidR="00034E11" w:rsidRPr="002B3D14">
        <w:rPr>
          <w:rFonts w:ascii="Latin Modern Roman 10" w:hAnsi="Latin Modern Roman 10"/>
        </w:rPr>
        <w:t>seems</w:t>
      </w:r>
      <w:r w:rsidR="00E41A1D" w:rsidRPr="002B3D14">
        <w:rPr>
          <w:rFonts w:ascii="Latin Modern Roman 10" w:hAnsi="Latin Modern Roman 10"/>
        </w:rPr>
        <w:t xml:space="preserve"> to be a safe</w:t>
      </w:r>
      <w:r w:rsidR="00034E11" w:rsidRPr="002B3D14">
        <w:rPr>
          <w:rFonts w:ascii="Latin Modern Roman 10" w:hAnsi="Latin Modern Roman 10"/>
        </w:rPr>
        <w:t xml:space="preserve"> upper </w:t>
      </w:r>
      <w:r w:rsidR="00A2663D" w:rsidRPr="002B3D14">
        <w:rPr>
          <w:rFonts w:ascii="Latin Modern Roman 10" w:hAnsi="Latin Modern Roman 10"/>
        </w:rPr>
        <w:t xml:space="preserve">limit </w:t>
      </w:r>
      <w:r w:rsidR="00E41A1D" w:rsidRPr="002B3D14">
        <w:rPr>
          <w:rFonts w:ascii="Latin Modern Roman 10" w:hAnsi="Latin Modern Roman 10"/>
        </w:rPr>
        <w:t xml:space="preserve">for the amount a </w:t>
      </w:r>
      <w:r w:rsidR="00034E11" w:rsidRPr="002B3D14">
        <w:rPr>
          <w:rFonts w:ascii="Latin Modern Roman 10" w:hAnsi="Latin Modern Roman 10"/>
        </w:rPr>
        <w:t xml:space="preserve">superpower would agree to pay for such </w:t>
      </w:r>
      <w:r w:rsidR="00E41A1D" w:rsidRPr="002B3D14">
        <w:rPr>
          <w:rFonts w:ascii="Latin Modern Roman 10" w:hAnsi="Latin Modern Roman 10"/>
        </w:rPr>
        <w:t xml:space="preserve">a </w:t>
      </w:r>
      <w:r w:rsidR="00034E11" w:rsidRPr="002B3D14">
        <w:rPr>
          <w:rFonts w:ascii="Latin Modern Roman 10" w:hAnsi="Latin Modern Roman 10"/>
        </w:rPr>
        <w:t xml:space="preserve">weapon. </w:t>
      </w:r>
    </w:p>
    <w:p w14:paraId="28DE6A22" w14:textId="34119A65" w:rsidR="00E7657A" w:rsidRPr="002B3D14" w:rsidRDefault="00A2663D" w:rsidP="00E353BF">
      <w:pPr>
        <w:ind w:firstLine="720"/>
        <w:jc w:val="both"/>
        <w:rPr>
          <w:rFonts w:ascii="Latin Modern Roman 10" w:hAnsi="Latin Modern Roman 10"/>
        </w:rPr>
      </w:pPr>
      <w:r w:rsidRPr="002B3D14">
        <w:rPr>
          <w:rFonts w:ascii="Latin Modern Roman 10" w:hAnsi="Latin Modern Roman 10"/>
        </w:rPr>
        <w:t xml:space="preserve">The </w:t>
      </w:r>
      <w:r w:rsidR="00034E11" w:rsidRPr="002B3D14">
        <w:rPr>
          <w:rFonts w:ascii="Latin Modern Roman 10" w:hAnsi="Latin Modern Roman 10"/>
        </w:rPr>
        <w:t xml:space="preserve">case of 100 percent efficiency implies </w:t>
      </w:r>
      <w:r w:rsidRPr="002B3D14">
        <w:rPr>
          <w:rFonts w:ascii="Latin Modern Roman 10" w:hAnsi="Latin Modern Roman 10"/>
        </w:rPr>
        <w:t xml:space="preserve">a cost of </w:t>
      </w:r>
      <w:r w:rsidR="00034E11" w:rsidRPr="002B3D14">
        <w:rPr>
          <w:rFonts w:ascii="Latin Modern Roman 10" w:hAnsi="Latin Modern Roman 10"/>
        </w:rPr>
        <w:t xml:space="preserve">10 USD </w:t>
      </w:r>
      <w:r w:rsidRPr="002B3D14">
        <w:rPr>
          <w:rFonts w:ascii="Latin Modern Roman 10" w:hAnsi="Latin Modern Roman 10"/>
        </w:rPr>
        <w:t xml:space="preserve">per </w:t>
      </w:r>
      <w:r w:rsidR="00034E11" w:rsidRPr="002B3D14">
        <w:rPr>
          <w:rFonts w:ascii="Latin Modern Roman 10" w:hAnsi="Latin Modern Roman 10"/>
        </w:rPr>
        <w:t xml:space="preserve">drone, which seems to be in reach, as </w:t>
      </w:r>
      <w:r w:rsidRPr="002B3D14">
        <w:rPr>
          <w:rFonts w:ascii="Latin Modern Roman 10" w:hAnsi="Latin Modern Roman 10"/>
        </w:rPr>
        <w:t xml:space="preserve">the </w:t>
      </w:r>
      <w:r w:rsidR="00034E11" w:rsidRPr="002B3D14">
        <w:rPr>
          <w:rFonts w:ascii="Latin Modern Roman 10" w:hAnsi="Latin Modern Roman 10"/>
        </w:rPr>
        <w:t xml:space="preserve">cheapest </w:t>
      </w:r>
      <w:r w:rsidRPr="002B3D14">
        <w:rPr>
          <w:rFonts w:ascii="Latin Modern Roman 10" w:hAnsi="Latin Modern Roman 10"/>
        </w:rPr>
        <w:t xml:space="preserve">commercial </w:t>
      </w:r>
      <w:r w:rsidR="00034E11" w:rsidRPr="002B3D14">
        <w:rPr>
          <w:rFonts w:ascii="Latin Modern Roman 10" w:hAnsi="Latin Modern Roman 10"/>
        </w:rPr>
        <w:t>smartphones cost 20 USD and small drones cost 30 USD. Econom</w:t>
      </w:r>
      <w:r w:rsidRPr="002B3D14">
        <w:rPr>
          <w:rFonts w:ascii="Latin Modern Roman 10" w:hAnsi="Latin Modern Roman 10"/>
        </w:rPr>
        <w:t>ies</w:t>
      </w:r>
      <w:r w:rsidR="00034E11" w:rsidRPr="002B3D14">
        <w:rPr>
          <w:rFonts w:ascii="Latin Modern Roman 10" w:hAnsi="Latin Modern Roman 10"/>
        </w:rPr>
        <w:t xml:space="preserve"> of scale, </w:t>
      </w:r>
      <w:r w:rsidR="0019026B" w:rsidRPr="002B3D14">
        <w:rPr>
          <w:rFonts w:ascii="Latin Modern Roman 10" w:hAnsi="Latin Modern Roman 10"/>
        </w:rPr>
        <w:t xml:space="preserve">excluding </w:t>
      </w:r>
      <w:r w:rsidR="00E42739" w:rsidRPr="002B3D14">
        <w:rPr>
          <w:rFonts w:ascii="Latin Modern Roman 10" w:hAnsi="Latin Modern Roman 10"/>
        </w:rPr>
        <w:t xml:space="preserve">costs for </w:t>
      </w:r>
      <w:r w:rsidR="0019026B" w:rsidRPr="002B3D14">
        <w:rPr>
          <w:rFonts w:ascii="Latin Modern Roman 10" w:hAnsi="Latin Modern Roman 10"/>
        </w:rPr>
        <w:t>marketing,</w:t>
      </w:r>
      <w:r w:rsidR="00836043" w:rsidRPr="002B3D14">
        <w:rPr>
          <w:rFonts w:ascii="Latin Modern Roman 10" w:hAnsi="Latin Modern Roman 10"/>
        </w:rPr>
        <w:t xml:space="preserve"> taxes and profit expenditures, </w:t>
      </w:r>
      <w:r w:rsidR="00034E11" w:rsidRPr="002B3D14">
        <w:rPr>
          <w:rFonts w:ascii="Latin Modern Roman 10" w:hAnsi="Latin Modern Roman 10"/>
        </w:rPr>
        <w:t xml:space="preserve">3D printing of parts and </w:t>
      </w:r>
      <w:r w:rsidR="00836043" w:rsidRPr="002B3D14">
        <w:rPr>
          <w:rFonts w:ascii="Latin Modern Roman 10" w:hAnsi="Latin Modern Roman 10"/>
        </w:rPr>
        <w:t>manufacturing</w:t>
      </w:r>
      <w:r w:rsidR="00034E11" w:rsidRPr="002B3D14">
        <w:rPr>
          <w:rFonts w:ascii="Latin Modern Roman 10" w:hAnsi="Latin Modern Roman 10"/>
        </w:rPr>
        <w:t xml:space="preserve"> </w:t>
      </w:r>
      <w:r w:rsidR="00E42739" w:rsidRPr="002B3D14">
        <w:rPr>
          <w:rFonts w:ascii="Latin Modern Roman 10" w:hAnsi="Latin Modern Roman 10"/>
        </w:rPr>
        <w:t xml:space="preserve">automation </w:t>
      </w:r>
      <w:r w:rsidR="00034E11" w:rsidRPr="002B3D14">
        <w:rPr>
          <w:rFonts w:ascii="Latin Modern Roman 10" w:hAnsi="Latin Modern Roman 10"/>
        </w:rPr>
        <w:t xml:space="preserve">could </w:t>
      </w:r>
      <w:r w:rsidR="00E42739" w:rsidRPr="002B3D14">
        <w:rPr>
          <w:rFonts w:ascii="Latin Modern Roman 10" w:hAnsi="Latin Modern Roman 10"/>
        </w:rPr>
        <w:t xml:space="preserve">further </w:t>
      </w:r>
      <w:r w:rsidR="00034E11" w:rsidRPr="002B3D14">
        <w:rPr>
          <w:rFonts w:ascii="Latin Modern Roman 10" w:hAnsi="Latin Modern Roman 10"/>
        </w:rPr>
        <w:t xml:space="preserve">lower the price </w:t>
      </w:r>
      <w:r w:rsidR="00836043" w:rsidRPr="002B3D14">
        <w:rPr>
          <w:rFonts w:ascii="Latin Modern Roman 10" w:hAnsi="Latin Modern Roman 10"/>
        </w:rPr>
        <w:t>of such drones, so they will cost 10 USD even without any exotic manufacturing technologies.</w:t>
      </w:r>
      <w:r w:rsidR="002B7142" w:rsidRPr="002B3D14">
        <w:rPr>
          <w:rFonts w:ascii="Latin Modern Roman 10" w:hAnsi="Latin Modern Roman 10"/>
        </w:rPr>
        <w:t xml:space="preserve"> If we assume</w:t>
      </w:r>
      <w:r w:rsidR="00E42739" w:rsidRPr="002B3D14">
        <w:rPr>
          <w:rFonts w:ascii="Latin Modern Roman 10" w:hAnsi="Latin Modern Roman 10"/>
        </w:rPr>
        <w:t xml:space="preserve"> the</w:t>
      </w:r>
      <w:r w:rsidR="002B7142" w:rsidRPr="002B3D14">
        <w:rPr>
          <w:rFonts w:ascii="Latin Modern Roman 10" w:hAnsi="Latin Modern Roman 10"/>
        </w:rPr>
        <w:t xml:space="preserve"> </w:t>
      </w:r>
      <w:r w:rsidR="00E42739" w:rsidRPr="002B3D14">
        <w:rPr>
          <w:rFonts w:ascii="Latin Modern Roman 10" w:hAnsi="Latin Modern Roman 10"/>
        </w:rPr>
        <w:t xml:space="preserve">current </w:t>
      </w:r>
      <w:r w:rsidR="002B7142" w:rsidRPr="002B3D14">
        <w:rPr>
          <w:rFonts w:ascii="Latin Modern Roman 10" w:hAnsi="Latin Modern Roman 10"/>
        </w:rPr>
        <w:t>trend</w:t>
      </w:r>
      <w:r w:rsidR="00E42739" w:rsidRPr="002B3D14">
        <w:rPr>
          <w:rFonts w:ascii="Latin Modern Roman 10" w:hAnsi="Latin Modern Roman 10"/>
        </w:rPr>
        <w:t>s</w:t>
      </w:r>
      <w:r w:rsidR="002B7142" w:rsidRPr="002B3D14">
        <w:rPr>
          <w:rFonts w:ascii="Latin Modern Roman 10" w:hAnsi="Latin Modern Roman 10"/>
        </w:rPr>
        <w:t xml:space="preserve"> computer hardware </w:t>
      </w:r>
      <w:r w:rsidR="00E42739" w:rsidRPr="002B3D14">
        <w:rPr>
          <w:rFonts w:ascii="Latin Modern Roman 10" w:hAnsi="Latin Modern Roman 10"/>
        </w:rPr>
        <w:t xml:space="preserve">pricing </w:t>
      </w:r>
      <w:r w:rsidR="002B7142" w:rsidRPr="002B3D14">
        <w:rPr>
          <w:rFonts w:ascii="Latin Modern Roman 10" w:hAnsi="Latin Modern Roman 10"/>
        </w:rPr>
        <w:t xml:space="preserve">and cheaper manufacturing, 1 USD drones </w:t>
      </w:r>
      <w:r w:rsidR="00E42739" w:rsidRPr="002B3D14">
        <w:rPr>
          <w:rFonts w:ascii="Latin Modern Roman 10" w:hAnsi="Latin Modern Roman 10"/>
        </w:rPr>
        <w:t>seem to be within reach</w:t>
      </w:r>
      <w:r w:rsidR="002B7142" w:rsidRPr="002B3D14">
        <w:rPr>
          <w:rFonts w:ascii="Latin Modern Roman 10" w:hAnsi="Latin Modern Roman 10"/>
        </w:rPr>
        <w:t>.</w:t>
      </w:r>
    </w:p>
    <w:p w14:paraId="72442C50" w14:textId="77777777" w:rsidR="00145C4E" w:rsidRPr="002B3D14" w:rsidRDefault="00145C4E" w:rsidP="00E353BF">
      <w:pPr>
        <w:ind w:firstLine="720"/>
        <w:jc w:val="both"/>
        <w:rPr>
          <w:rFonts w:ascii="Latin Modern Roman 10" w:hAnsi="Latin Modern Roman 10"/>
        </w:rPr>
      </w:pPr>
    </w:p>
    <w:p w14:paraId="09736F2D" w14:textId="057D9400" w:rsidR="00145C4E" w:rsidRPr="002B3D14" w:rsidRDefault="00227D1B" w:rsidP="00145C4E">
      <w:pPr>
        <w:pStyle w:val="Heading2"/>
        <w:rPr>
          <w:rFonts w:ascii="Latin Modern Roman 10" w:hAnsi="Latin Modern Roman 10"/>
        </w:rPr>
      </w:pPr>
      <w:bookmarkStart w:id="19" w:name="_Toc505169925"/>
      <w:bookmarkStart w:id="20" w:name="_Toc506566605"/>
      <w:r w:rsidRPr="002B3D14">
        <w:rPr>
          <w:rFonts w:ascii="Latin Modern Roman 10" w:hAnsi="Latin Modern Roman 10"/>
        </w:rPr>
        <w:lastRenderedPageBreak/>
        <w:t xml:space="preserve">2.8 </w:t>
      </w:r>
      <w:r w:rsidR="00836043" w:rsidRPr="002B3D14">
        <w:rPr>
          <w:rFonts w:ascii="Latin Modern Roman 10" w:hAnsi="Latin Modern Roman 10"/>
        </w:rPr>
        <w:t>Probability of drone</w:t>
      </w:r>
      <w:r w:rsidR="007D1B7B" w:rsidRPr="002B3D14">
        <w:rPr>
          <w:rFonts w:ascii="Latin Modern Roman 10" w:hAnsi="Latin Modern Roman 10"/>
        </w:rPr>
        <w:t>s</w:t>
      </w:r>
      <w:r w:rsidR="00836043" w:rsidRPr="002B3D14">
        <w:rPr>
          <w:rFonts w:ascii="Latin Modern Roman 10" w:hAnsi="Latin Modern Roman 10"/>
        </w:rPr>
        <w:t xml:space="preserve"> overcom</w:t>
      </w:r>
      <w:r w:rsidR="007D1B7B" w:rsidRPr="002B3D14">
        <w:rPr>
          <w:rFonts w:ascii="Latin Modern Roman 10" w:hAnsi="Latin Modern Roman 10"/>
        </w:rPr>
        <w:t>ing</w:t>
      </w:r>
      <w:r w:rsidR="00836043" w:rsidRPr="002B3D14">
        <w:rPr>
          <w:rFonts w:ascii="Latin Modern Roman 10" w:hAnsi="Latin Modern Roman 10"/>
        </w:rPr>
        <w:t xml:space="preserve"> defense</w:t>
      </w:r>
      <w:bookmarkEnd w:id="19"/>
      <w:r w:rsidR="007D1B7B" w:rsidRPr="002B3D14">
        <w:rPr>
          <w:rFonts w:ascii="Latin Modern Roman 10" w:hAnsi="Latin Modern Roman 10"/>
        </w:rPr>
        <w:t>s</w:t>
      </w:r>
      <w:bookmarkEnd w:id="20"/>
    </w:p>
    <w:p w14:paraId="02654087" w14:textId="3376AB5D" w:rsidR="00EB41D5" w:rsidRPr="002B3D14" w:rsidRDefault="00836043" w:rsidP="00EB41D5">
      <w:pPr>
        <w:ind w:firstLine="720"/>
        <w:jc w:val="both"/>
        <w:rPr>
          <w:rFonts w:ascii="Latin Modern Roman 10" w:hAnsi="Latin Modern Roman 10"/>
        </w:rPr>
      </w:pPr>
      <w:r w:rsidRPr="002B3D14">
        <w:rPr>
          <w:rFonts w:ascii="Latin Modern Roman 10" w:hAnsi="Latin Modern Roman 10"/>
        </w:rPr>
        <w:t xml:space="preserve"> As was explored </w:t>
      </w:r>
      <w:r w:rsidR="00D223C8" w:rsidRPr="002B3D14">
        <w:rPr>
          <w:rFonts w:ascii="Latin Modern Roman 10" w:hAnsi="Latin Modern Roman 10"/>
        </w:rPr>
        <w:t xml:space="preserve">by </w:t>
      </w:r>
      <w:r w:rsidRPr="002B3D14">
        <w:rPr>
          <w:rFonts w:ascii="Latin Modern Roman 10" w:hAnsi="Latin Modern Roman 10"/>
        </w:rPr>
        <w:t>Russel and Tegmark</w:t>
      </w:r>
      <w:r w:rsidR="00F17507" w:rsidRPr="002B3D14">
        <w:rPr>
          <w:rFonts w:ascii="Latin Modern Roman 10" w:hAnsi="Latin Modern Roman 10"/>
        </w:rPr>
        <w:t xml:space="preserve"> </w:t>
      </w:r>
      <w:r w:rsidR="00F17507"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14gojl5e5v","properties":{"formattedCitation":"(Tegmark et al., 2018)","plainCitation":"(Tegmark et al., 2018)","noteIndex":0},"citationItems":[{"id":6609,"uris":["http://zotero.org/users/3736454/items/BXSMN3DE"],"uri":["http://zotero.org/users/3736454/items/BXSMN3DE"],"itemData":{"id":6609,"type":"article-newspaper","title":"Why You Should Fear 'Slaughterbots'—A Response","container-title":"IEEE Spectrum: Technology, Engineering, and Science News","abstract":"Lethal autonomous weapons are not science fiction; they are a real threat to human security that we must stop now","URL":"https://spectrum.ieee.org/automaton/robotics/artificial-intelligence/why-you-should-fear-slaughterbots-a-response","language":"en","author":[{"family":"Tegmark","given":"M."},{"family":"Russel","given":"S."},{"family":"Conn","given":"A."},{"family":"Aguirre","given":"A."}],"issued":{"date-parts":[["2018",1,23]]},"accessed":{"date-parts":[["2018",1,26]]}}}],"schema":"https://github.com/citation-style-language/schema/raw/master/csl-citation.json"} </w:instrText>
      </w:r>
      <w:r w:rsidR="00F17507" w:rsidRPr="002B3D14">
        <w:rPr>
          <w:rFonts w:ascii="Latin Modern Roman 10" w:hAnsi="Latin Modern Roman 10"/>
        </w:rPr>
        <w:fldChar w:fldCharType="separate"/>
      </w:r>
      <w:r w:rsidR="005C4ABB" w:rsidRPr="002B3D14">
        <w:rPr>
          <w:rFonts w:ascii="Latin Modern Roman 10" w:hAnsi="Latin Modern Roman 10"/>
          <w:noProof/>
        </w:rPr>
        <w:t>(Tegmark et al., 2018)</w:t>
      </w:r>
      <w:r w:rsidR="00F17507" w:rsidRPr="002B3D14">
        <w:rPr>
          <w:rFonts w:ascii="Latin Modern Roman 10" w:hAnsi="Latin Modern Roman 10"/>
        </w:rPr>
        <w:fldChar w:fldCharType="end"/>
      </w:r>
      <w:r w:rsidR="00B236DB" w:rsidRPr="002B3D14">
        <w:rPr>
          <w:rFonts w:ascii="Latin Modern Roman 10" w:hAnsi="Latin Modern Roman 10"/>
        </w:rPr>
        <w:t xml:space="preserve">, </w:t>
      </w:r>
      <w:r w:rsidR="0011478F" w:rsidRPr="002B3D14">
        <w:rPr>
          <w:rFonts w:ascii="Latin Modern Roman 10" w:hAnsi="Latin Modern Roman 10"/>
        </w:rPr>
        <w:t xml:space="preserve">defending against </w:t>
      </w:r>
      <w:r w:rsidR="00B236DB" w:rsidRPr="002B3D14">
        <w:rPr>
          <w:rFonts w:ascii="Latin Modern Roman 10" w:hAnsi="Latin Modern Roman 10"/>
        </w:rPr>
        <w:t>small drone</w:t>
      </w:r>
      <w:r w:rsidR="0011478F" w:rsidRPr="002B3D14">
        <w:rPr>
          <w:rFonts w:ascii="Latin Modern Roman 10" w:hAnsi="Latin Modern Roman 10"/>
        </w:rPr>
        <w:t xml:space="preserve">s </w:t>
      </w:r>
      <w:r w:rsidR="00D003E2" w:rsidRPr="002B3D14">
        <w:rPr>
          <w:rFonts w:ascii="Latin Modern Roman 10" w:hAnsi="Latin Modern Roman 10"/>
        </w:rPr>
        <w:t>is difficult</w:t>
      </w:r>
      <w:r w:rsidR="008D4E14" w:rsidRPr="002B3D14">
        <w:rPr>
          <w:rFonts w:ascii="Latin Modern Roman 10" w:hAnsi="Latin Modern Roman 10"/>
        </w:rPr>
        <w:t xml:space="preserve">; swarm </w:t>
      </w:r>
      <w:r w:rsidR="00D003E2" w:rsidRPr="002B3D14">
        <w:rPr>
          <w:rFonts w:ascii="Latin Modern Roman 10" w:hAnsi="Latin Modern Roman 10"/>
        </w:rPr>
        <w:t xml:space="preserve">behavior could </w:t>
      </w:r>
      <w:r w:rsidR="0011478F" w:rsidRPr="002B3D14">
        <w:rPr>
          <w:rFonts w:ascii="Latin Modern Roman 10" w:hAnsi="Latin Modern Roman 10"/>
        </w:rPr>
        <w:t xml:space="preserve">even </w:t>
      </w:r>
      <w:r w:rsidR="00D003E2" w:rsidRPr="002B3D14">
        <w:rPr>
          <w:rFonts w:ascii="Latin Modern Roman 10" w:hAnsi="Latin Modern Roman 10"/>
        </w:rPr>
        <w:t xml:space="preserve">help them make holes in walls. But the main point is that it is possible to provide very high-quality defense only for a small group of people and </w:t>
      </w:r>
      <w:r w:rsidR="0011478F" w:rsidRPr="002B3D14">
        <w:rPr>
          <w:rFonts w:ascii="Latin Modern Roman 10" w:hAnsi="Latin Modern Roman 10"/>
        </w:rPr>
        <w:t>for a short period</w:t>
      </w:r>
      <w:r w:rsidR="00D003E2" w:rsidRPr="002B3D14">
        <w:rPr>
          <w:rFonts w:ascii="Latin Modern Roman 10" w:hAnsi="Latin Modern Roman 10"/>
        </w:rPr>
        <w:t>. For example, underground bunker</w:t>
      </w:r>
      <w:r w:rsidR="0011478F" w:rsidRPr="002B3D14">
        <w:rPr>
          <w:rFonts w:ascii="Latin Modern Roman 10" w:hAnsi="Latin Modern Roman 10"/>
        </w:rPr>
        <w:t>s</w:t>
      </w:r>
      <w:r w:rsidR="00D003E2" w:rsidRPr="002B3D14">
        <w:rPr>
          <w:rFonts w:ascii="Latin Modern Roman 10" w:hAnsi="Latin Modern Roman 10"/>
        </w:rPr>
        <w:t xml:space="preserve"> could be </w:t>
      </w:r>
      <w:r w:rsidR="0011478F" w:rsidRPr="002B3D14">
        <w:rPr>
          <w:rFonts w:ascii="Latin Modern Roman 10" w:hAnsi="Latin Modern Roman 10"/>
        </w:rPr>
        <w:t>ground-</w:t>
      </w:r>
      <w:r w:rsidR="00D003E2" w:rsidRPr="002B3D14">
        <w:rPr>
          <w:rFonts w:ascii="Latin Modern Roman 10" w:hAnsi="Latin Modern Roman 10"/>
        </w:rPr>
        <w:t>isolated for months</w:t>
      </w:r>
      <w:r w:rsidR="005D3C39" w:rsidRPr="002B3D14">
        <w:rPr>
          <w:rFonts w:ascii="Latin Modern Roman 10" w:hAnsi="Latin Modern Roman 10"/>
        </w:rPr>
        <w:t>, b</w:t>
      </w:r>
      <w:r w:rsidR="00957220" w:rsidRPr="002B3D14">
        <w:rPr>
          <w:rFonts w:ascii="Latin Modern Roman 10" w:hAnsi="Latin Modern Roman 10"/>
        </w:rPr>
        <w:t>ut no</w:t>
      </w:r>
      <w:r w:rsidR="00DB36CE" w:rsidRPr="002B3D14">
        <w:rPr>
          <w:rFonts w:ascii="Latin Modern Roman 10" w:hAnsi="Latin Modern Roman 10"/>
        </w:rPr>
        <w:t>t</w:t>
      </w:r>
      <w:r w:rsidR="00957220" w:rsidRPr="002B3D14">
        <w:rPr>
          <w:rFonts w:ascii="Latin Modern Roman 10" w:hAnsi="Latin Modern Roman 10"/>
        </w:rPr>
        <w:t xml:space="preserve"> for </w:t>
      </w:r>
      <w:r w:rsidR="0011478F" w:rsidRPr="002B3D14">
        <w:rPr>
          <w:rFonts w:ascii="Latin Modern Roman 10" w:hAnsi="Latin Modern Roman 10"/>
        </w:rPr>
        <w:t xml:space="preserve">longer terms </w:t>
      </w:r>
      <w:r w:rsidR="00957220"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262t40altc","properties":{"formattedCitation":"(Baum, Denkenberger, &amp; J, 2015)","plainCitation":"(Baum, Denkenberger, &amp; J, 2015)","noteIndex":0},"citationItems":[{"id":753,"uris":["http://zotero.org/users/3736454/items/RVZGFQSE"],"uri":["http://zotero.org/users/3736454/items/RVZGFQSE"],"itemData":{"id":753,"type":"article-journal","title":"Isolated Refuges for Surviving Global Catastrophes","container-title":"Futures","page":"45–56","volume":"72","language":"en","author":[{"family":"Baum","given":"S.D."},{"family":"Denkenberger","given":"D."},{"family":"J","given":"and Haqq-Misra"}],"issued":{"date-parts":[["2015",9]]}}}],"schema":"https://github.com/citation-style-language/schema/raw/master/csl-citation.json"} </w:instrText>
      </w:r>
      <w:r w:rsidR="00957220" w:rsidRPr="002B3D14">
        <w:rPr>
          <w:rFonts w:ascii="Latin Modern Roman 10" w:hAnsi="Latin Modern Roman 10"/>
        </w:rPr>
        <w:fldChar w:fldCharType="separate"/>
      </w:r>
      <w:r w:rsidR="00957220" w:rsidRPr="002B3D14">
        <w:rPr>
          <w:rFonts w:ascii="Latin Modern Roman 10" w:hAnsi="Latin Modern Roman 10"/>
          <w:noProof/>
        </w:rPr>
        <w:t>(Baum, Denkenberger, &amp; J, 2015)</w:t>
      </w:r>
      <w:r w:rsidR="00957220" w:rsidRPr="002B3D14">
        <w:rPr>
          <w:rFonts w:ascii="Latin Modern Roman 10" w:hAnsi="Latin Modern Roman 10"/>
        </w:rPr>
        <w:fldChar w:fldCharType="end"/>
      </w:r>
      <w:r w:rsidR="005D3C39" w:rsidRPr="002B3D14">
        <w:rPr>
          <w:rFonts w:ascii="Latin Modern Roman 10" w:hAnsi="Latin Modern Roman 10"/>
        </w:rPr>
        <w:t xml:space="preserve">. Drones could </w:t>
      </w:r>
      <w:r w:rsidR="00957220" w:rsidRPr="002B3D14">
        <w:rPr>
          <w:rFonts w:ascii="Latin Modern Roman 10" w:hAnsi="Latin Modern Roman 10"/>
        </w:rPr>
        <w:t>penetrate bunkers</w:t>
      </w:r>
      <w:r w:rsidR="005D3C39" w:rsidRPr="002B3D14">
        <w:rPr>
          <w:rFonts w:ascii="Latin Modern Roman 10" w:hAnsi="Latin Modern Roman 10"/>
        </w:rPr>
        <w:t xml:space="preserve"> using airducts</w:t>
      </w:r>
      <w:r w:rsidR="00957220" w:rsidRPr="002B3D14">
        <w:rPr>
          <w:rFonts w:ascii="Latin Modern Roman 10" w:hAnsi="Latin Modern Roman 10"/>
        </w:rPr>
        <w:t>, and complete isolation will not last for long</w:t>
      </w:r>
      <w:r w:rsidR="005D3C39" w:rsidRPr="002B3D14">
        <w:rPr>
          <w:rFonts w:ascii="Latin Modern Roman 10" w:hAnsi="Latin Modern Roman 10"/>
        </w:rPr>
        <w:t>.</w:t>
      </w:r>
      <w:r w:rsidR="00957220" w:rsidRPr="002B3D14">
        <w:rPr>
          <w:rFonts w:ascii="Latin Modern Roman 10" w:hAnsi="Latin Modern Roman 10"/>
        </w:rPr>
        <w:t xml:space="preserve"> </w:t>
      </w:r>
      <w:r w:rsidR="0011478F" w:rsidRPr="002B3D14">
        <w:rPr>
          <w:rFonts w:ascii="Latin Modern Roman 10" w:hAnsi="Latin Modern Roman 10"/>
        </w:rPr>
        <w:t>In addition</w:t>
      </w:r>
      <w:r w:rsidR="00EB41D5" w:rsidRPr="002B3D14">
        <w:rPr>
          <w:rFonts w:ascii="Latin Modern Roman 10" w:hAnsi="Latin Modern Roman 10"/>
        </w:rPr>
        <w:t>,</w:t>
      </w:r>
      <w:r w:rsidR="00957220" w:rsidRPr="002B3D14">
        <w:rPr>
          <w:rFonts w:ascii="Latin Modern Roman 10" w:hAnsi="Latin Modern Roman 10"/>
        </w:rPr>
        <w:t xml:space="preserve"> hard bunkers </w:t>
      </w:r>
      <w:r w:rsidR="0011478F" w:rsidRPr="002B3D14">
        <w:rPr>
          <w:rFonts w:ascii="Latin Modern Roman 10" w:hAnsi="Latin Modern Roman 10"/>
        </w:rPr>
        <w:t xml:space="preserve">are likely to be </w:t>
      </w:r>
      <w:r w:rsidR="00957220" w:rsidRPr="002B3D14">
        <w:rPr>
          <w:rFonts w:ascii="Latin Modern Roman 10" w:hAnsi="Latin Modern Roman 10"/>
        </w:rPr>
        <w:t>targeted by other weapons in case of war</w:t>
      </w:r>
      <w:r w:rsidR="00EB41D5" w:rsidRPr="002B3D14">
        <w:rPr>
          <w:rFonts w:ascii="Latin Modern Roman 10" w:hAnsi="Latin Modern Roman 10"/>
        </w:rPr>
        <w:t>.</w:t>
      </w:r>
      <w:r w:rsidR="005D3C39" w:rsidRPr="002B3D14">
        <w:rPr>
          <w:rFonts w:ascii="Latin Modern Roman 10" w:hAnsi="Latin Modern Roman 10"/>
        </w:rPr>
        <w:t xml:space="preserve"> Only nuclear submarines seem to be </w:t>
      </w:r>
      <w:r w:rsidR="004653F9" w:rsidRPr="002B3D14">
        <w:rPr>
          <w:rFonts w:ascii="Latin Modern Roman 10" w:hAnsi="Latin Modern Roman 10"/>
        </w:rPr>
        <w:t>well-</w:t>
      </w:r>
      <w:r w:rsidR="005D3C39" w:rsidRPr="002B3D14">
        <w:rPr>
          <w:rFonts w:ascii="Latin Modern Roman 10" w:hAnsi="Latin Modern Roman 10"/>
        </w:rPr>
        <w:t xml:space="preserve">protected providing </w:t>
      </w:r>
      <w:r w:rsidR="004653F9" w:rsidRPr="002B3D14">
        <w:rPr>
          <w:rFonts w:ascii="Latin Modern Roman 10" w:hAnsi="Latin Modern Roman 10"/>
        </w:rPr>
        <w:t xml:space="preserve">six months </w:t>
      </w:r>
      <w:r w:rsidR="005D3C39" w:rsidRPr="002B3D14">
        <w:rPr>
          <w:rFonts w:ascii="Latin Modern Roman 10" w:hAnsi="Latin Modern Roman 10"/>
        </w:rPr>
        <w:t>or more</w:t>
      </w:r>
      <w:r w:rsidR="004653F9" w:rsidRPr="002B3D14">
        <w:rPr>
          <w:rFonts w:ascii="Latin Modern Roman 10" w:hAnsi="Latin Modern Roman 10"/>
        </w:rPr>
        <w:t xml:space="preserve"> of surface independence</w:t>
      </w:r>
      <w:r w:rsidR="00957220" w:rsidRPr="002B3D14">
        <w:rPr>
          <w:rFonts w:ascii="Latin Modern Roman 10" w:hAnsi="Latin Modern Roman 10"/>
        </w:rPr>
        <w:t xml:space="preserve"> </w:t>
      </w:r>
      <w:r w:rsidR="00957220"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27lh2qokbj","properties":{"formattedCitation":"(Turchin &amp; Green, 2017)","plainCitation":"(Turchin &amp; Green, 2017)","noteIndex":0},"citationItems":[{"id":73,"uris":["http://zotero.org/users/3736454/items/GBVHCHEN"],"uri":["http://zotero.org/users/3736454/items/GBVHCHEN"],"itemData":{"id":73,"type":"manuscript","title":"Aquatic Refuges for Surviving a Global Catastrophe","language":"rus","author":[{"family":"Turchin","given":"A."},{"family":"Green","given":"Brian Patrick"}],"issued":{"date-parts":[["2017"]]}}}],"schema":"https://github.com/citation-style-language/schema/raw/master/csl-citation.json"} </w:instrText>
      </w:r>
      <w:r w:rsidR="00957220" w:rsidRPr="002B3D14">
        <w:rPr>
          <w:rFonts w:ascii="Latin Modern Roman 10" w:hAnsi="Latin Modern Roman 10"/>
        </w:rPr>
        <w:fldChar w:fldCharType="separate"/>
      </w:r>
      <w:r w:rsidR="00957220" w:rsidRPr="002B3D14">
        <w:rPr>
          <w:rFonts w:ascii="Latin Modern Roman 10" w:hAnsi="Latin Modern Roman 10"/>
          <w:noProof/>
        </w:rPr>
        <w:t>(Turchin &amp; Green, 2017)</w:t>
      </w:r>
      <w:r w:rsidR="00957220" w:rsidRPr="002B3D14">
        <w:rPr>
          <w:rFonts w:ascii="Latin Modern Roman 10" w:hAnsi="Latin Modern Roman 10"/>
        </w:rPr>
        <w:fldChar w:fldCharType="end"/>
      </w:r>
      <w:r w:rsidR="005D19E0" w:rsidRPr="002B3D14">
        <w:rPr>
          <w:rFonts w:ascii="Latin Modern Roman 10" w:hAnsi="Latin Modern Roman 10"/>
        </w:rPr>
        <w:t>—b</w:t>
      </w:r>
      <w:r w:rsidR="005D3C39" w:rsidRPr="002B3D14">
        <w:rPr>
          <w:rFonts w:ascii="Latin Modern Roman 10" w:hAnsi="Latin Modern Roman 10"/>
        </w:rPr>
        <w:t xml:space="preserve">ut even </w:t>
      </w:r>
      <w:r w:rsidR="004653F9" w:rsidRPr="002B3D14">
        <w:rPr>
          <w:rFonts w:ascii="Latin Modern Roman 10" w:hAnsi="Latin Modern Roman 10"/>
        </w:rPr>
        <w:t xml:space="preserve">they </w:t>
      </w:r>
      <w:r w:rsidR="005D3C39" w:rsidRPr="002B3D14">
        <w:rPr>
          <w:rFonts w:ascii="Latin Modern Roman 10" w:hAnsi="Latin Modern Roman 10"/>
        </w:rPr>
        <w:t>could</w:t>
      </w:r>
      <w:r w:rsidR="00EB41D5" w:rsidRPr="002B3D14">
        <w:rPr>
          <w:rFonts w:ascii="Latin Modern Roman 10" w:hAnsi="Latin Modern Roman 10"/>
        </w:rPr>
        <w:t xml:space="preserve"> be hunted by underwater drones</w:t>
      </w:r>
      <w:r w:rsidR="00957220" w:rsidRPr="002B3D14">
        <w:rPr>
          <w:rFonts w:ascii="Latin Modern Roman 10" w:hAnsi="Latin Modern Roman 10"/>
        </w:rPr>
        <w:t xml:space="preserve">. </w:t>
      </w:r>
    </w:p>
    <w:p w14:paraId="1C7EC537" w14:textId="116EA19A" w:rsidR="00B21305" w:rsidRPr="002B3D14" w:rsidRDefault="00957220" w:rsidP="00EB41D5">
      <w:pPr>
        <w:ind w:firstLine="720"/>
        <w:jc w:val="both"/>
        <w:rPr>
          <w:rFonts w:ascii="Latin Modern Roman 10" w:hAnsi="Latin Modern Roman 10"/>
        </w:rPr>
      </w:pPr>
      <w:r w:rsidRPr="002B3D14">
        <w:rPr>
          <w:rFonts w:ascii="Latin Modern Roman 10" w:hAnsi="Latin Modern Roman 10"/>
        </w:rPr>
        <w:t>So</w:t>
      </w:r>
      <w:r w:rsidR="00DB36CE" w:rsidRPr="002B3D14">
        <w:rPr>
          <w:rFonts w:ascii="Latin Modern Roman 10" w:hAnsi="Latin Modern Roman 10"/>
        </w:rPr>
        <w:t>,</w:t>
      </w:r>
      <w:r w:rsidRPr="002B3D14">
        <w:rPr>
          <w:rFonts w:ascii="Latin Modern Roman 10" w:hAnsi="Latin Modern Roman 10"/>
        </w:rPr>
        <w:t xml:space="preserve"> bunkers </w:t>
      </w:r>
      <w:r w:rsidR="00923EDC" w:rsidRPr="002B3D14">
        <w:rPr>
          <w:rFonts w:ascii="Latin Modern Roman 10" w:hAnsi="Latin Modern Roman 10"/>
        </w:rPr>
        <w:t xml:space="preserve">would </w:t>
      </w:r>
      <w:r w:rsidRPr="002B3D14">
        <w:rPr>
          <w:rFonts w:ascii="Latin Modern Roman 10" w:hAnsi="Latin Modern Roman 10"/>
        </w:rPr>
        <w:t>be rare and vulnerable,</w:t>
      </w:r>
      <w:r w:rsidR="0044492B" w:rsidRPr="002B3D14">
        <w:rPr>
          <w:rFonts w:ascii="Latin Modern Roman 10" w:hAnsi="Latin Modern Roman 10"/>
        </w:rPr>
        <w:t xml:space="preserve"> but makeshift defens</w:t>
      </w:r>
      <w:r w:rsidRPr="002B3D14">
        <w:rPr>
          <w:rFonts w:ascii="Latin Modern Roman 10" w:hAnsi="Latin Modern Roman 10"/>
        </w:rPr>
        <w:t>es will be also vulnerable. People can’t survive in the basement</w:t>
      </w:r>
      <w:r w:rsidR="00B21305" w:rsidRPr="002B3D14">
        <w:rPr>
          <w:rFonts w:ascii="Latin Modern Roman 10" w:hAnsi="Latin Modern Roman 10"/>
        </w:rPr>
        <w:t>s</w:t>
      </w:r>
      <w:r w:rsidRPr="002B3D14">
        <w:rPr>
          <w:rFonts w:ascii="Latin Modern Roman 10" w:hAnsi="Latin Modern Roman 10"/>
        </w:rPr>
        <w:t xml:space="preserve"> of their house</w:t>
      </w:r>
      <w:r w:rsidR="00B21305" w:rsidRPr="002B3D14">
        <w:rPr>
          <w:rFonts w:ascii="Latin Modern Roman 10" w:hAnsi="Latin Modern Roman 10"/>
        </w:rPr>
        <w:t>s</w:t>
      </w:r>
      <w:r w:rsidRPr="002B3D14">
        <w:rPr>
          <w:rFonts w:ascii="Latin Modern Roman 10" w:hAnsi="Latin Modern Roman 10"/>
        </w:rPr>
        <w:t xml:space="preserve"> </w:t>
      </w:r>
      <w:r w:rsidR="004653F9" w:rsidRPr="002B3D14">
        <w:rPr>
          <w:rFonts w:ascii="Latin Modern Roman 10" w:hAnsi="Latin Modern Roman 10"/>
        </w:rPr>
        <w:t xml:space="preserve">for </w:t>
      </w:r>
      <w:r w:rsidRPr="002B3D14">
        <w:rPr>
          <w:rFonts w:ascii="Latin Modern Roman 10" w:hAnsi="Latin Modern Roman 10"/>
        </w:rPr>
        <w:t xml:space="preserve">more than </w:t>
      </w:r>
      <w:r w:rsidR="004653F9" w:rsidRPr="002B3D14">
        <w:rPr>
          <w:rFonts w:ascii="Latin Modern Roman 10" w:hAnsi="Latin Modern Roman 10"/>
        </w:rPr>
        <w:t xml:space="preserve">a </w:t>
      </w:r>
      <w:r w:rsidRPr="002B3D14">
        <w:rPr>
          <w:rFonts w:ascii="Latin Modern Roman 10" w:hAnsi="Latin Modern Roman 10"/>
        </w:rPr>
        <w:t xml:space="preserve">few days. </w:t>
      </w:r>
      <w:r w:rsidR="00EE2F3E" w:rsidRPr="002B3D14">
        <w:rPr>
          <w:rFonts w:ascii="Latin Modern Roman 10" w:hAnsi="Latin Modern Roman 10"/>
        </w:rPr>
        <w:t>This means that billions of people will not have any defe</w:t>
      </w:r>
      <w:r w:rsidR="0044492B" w:rsidRPr="002B3D14">
        <w:rPr>
          <w:rFonts w:ascii="Latin Modern Roman 10" w:hAnsi="Latin Modern Roman 10"/>
        </w:rPr>
        <w:t>ns</w:t>
      </w:r>
      <w:r w:rsidR="00EE2F3E" w:rsidRPr="002B3D14">
        <w:rPr>
          <w:rFonts w:ascii="Latin Modern Roman 10" w:hAnsi="Latin Modern Roman 10"/>
        </w:rPr>
        <w:t xml:space="preserve">e in case of global drone attack, and only </w:t>
      </w:r>
      <w:r w:rsidR="004653F9" w:rsidRPr="002B3D14">
        <w:rPr>
          <w:rFonts w:ascii="Latin Modern Roman 10" w:hAnsi="Latin Modern Roman 10"/>
        </w:rPr>
        <w:t xml:space="preserve">a </w:t>
      </w:r>
      <w:r w:rsidR="00EE2F3E" w:rsidRPr="002B3D14">
        <w:rPr>
          <w:rFonts w:ascii="Latin Modern Roman 10" w:hAnsi="Latin Modern Roman 10"/>
        </w:rPr>
        <w:t xml:space="preserve">few thousand </w:t>
      </w:r>
      <w:r w:rsidR="00923EDC" w:rsidRPr="002B3D14">
        <w:rPr>
          <w:rFonts w:ascii="Latin Modern Roman 10" w:hAnsi="Latin Modern Roman 10"/>
        </w:rPr>
        <w:t xml:space="preserve">would </w:t>
      </w:r>
      <w:r w:rsidR="00EE2F3E" w:rsidRPr="002B3D14">
        <w:rPr>
          <w:rFonts w:ascii="Latin Modern Roman 10" w:hAnsi="Latin Modern Roman 10"/>
        </w:rPr>
        <w:t xml:space="preserve">have </w:t>
      </w:r>
      <w:r w:rsidR="00571CDE" w:rsidRPr="002B3D14">
        <w:rPr>
          <w:rFonts w:ascii="Latin Modern Roman 10" w:hAnsi="Latin Modern Roman 10"/>
        </w:rPr>
        <w:t>high-</w:t>
      </w:r>
      <w:r w:rsidR="00EE2F3E" w:rsidRPr="002B3D14">
        <w:rPr>
          <w:rFonts w:ascii="Latin Modern Roman 10" w:hAnsi="Latin Modern Roman 10"/>
        </w:rPr>
        <w:t xml:space="preserve">quality </w:t>
      </w:r>
      <w:r w:rsidR="0044492B" w:rsidRPr="002B3D14">
        <w:rPr>
          <w:rFonts w:ascii="Latin Modern Roman 10" w:hAnsi="Latin Modern Roman 10"/>
        </w:rPr>
        <w:t>defenses</w:t>
      </w:r>
      <w:r w:rsidR="00EE2F3E" w:rsidRPr="002B3D14">
        <w:rPr>
          <w:rFonts w:ascii="Latin Modern Roman 10" w:hAnsi="Latin Modern Roman 10"/>
        </w:rPr>
        <w:t>. Thus</w:t>
      </w:r>
      <w:r w:rsidR="00DB36CE" w:rsidRPr="002B3D14">
        <w:rPr>
          <w:rFonts w:ascii="Latin Modern Roman 10" w:hAnsi="Latin Modern Roman 10"/>
        </w:rPr>
        <w:t>,</w:t>
      </w:r>
      <w:r w:rsidR="00EE2F3E" w:rsidRPr="002B3D14">
        <w:rPr>
          <w:rFonts w:ascii="Latin Modern Roman 10" w:hAnsi="Latin Modern Roman 10"/>
        </w:rPr>
        <w:t xml:space="preserve"> for most </w:t>
      </w:r>
      <w:r w:rsidR="00B21305" w:rsidRPr="002B3D14">
        <w:rPr>
          <w:rFonts w:ascii="Latin Modern Roman 10" w:hAnsi="Latin Modern Roman 10"/>
        </w:rPr>
        <w:t>cases, one</w:t>
      </w:r>
      <w:r w:rsidR="00EE2F3E" w:rsidRPr="002B3D14">
        <w:rPr>
          <w:rFonts w:ascii="Latin Modern Roman 10" w:hAnsi="Latin Modern Roman 10"/>
        </w:rPr>
        <w:t xml:space="preserve"> drone </w:t>
      </w:r>
      <w:r w:rsidR="00923EDC" w:rsidRPr="002B3D14">
        <w:rPr>
          <w:rFonts w:ascii="Latin Modern Roman 10" w:hAnsi="Latin Modern Roman 10"/>
        </w:rPr>
        <w:t xml:space="preserve">would </w:t>
      </w:r>
      <w:r w:rsidR="00EE2F3E" w:rsidRPr="002B3D14">
        <w:rPr>
          <w:rFonts w:ascii="Latin Modern Roman 10" w:hAnsi="Latin Modern Roman 10"/>
        </w:rPr>
        <w:t xml:space="preserve">be able to </w:t>
      </w:r>
      <w:r w:rsidR="00571CDE" w:rsidRPr="002B3D14">
        <w:rPr>
          <w:rFonts w:ascii="Latin Modern Roman 10" w:hAnsi="Latin Modern Roman 10"/>
        </w:rPr>
        <w:t xml:space="preserve">perform </w:t>
      </w:r>
      <w:r w:rsidR="00B21305" w:rsidRPr="002B3D14">
        <w:rPr>
          <w:rFonts w:ascii="Latin Modern Roman 10" w:hAnsi="Latin Modern Roman 10"/>
        </w:rPr>
        <w:t>one</w:t>
      </w:r>
      <w:r w:rsidR="00EE2F3E" w:rsidRPr="002B3D14">
        <w:rPr>
          <w:rFonts w:ascii="Latin Modern Roman 10" w:hAnsi="Latin Modern Roman 10"/>
        </w:rPr>
        <w:t xml:space="preserve"> kill (assuming sel</w:t>
      </w:r>
      <w:r w:rsidR="00242F6A" w:rsidRPr="002B3D14">
        <w:rPr>
          <w:rFonts w:ascii="Latin Modern Roman 10" w:hAnsi="Latin Modern Roman 10"/>
        </w:rPr>
        <w:t>f-destruction of the drone; non-</w:t>
      </w:r>
      <w:r w:rsidR="00EE2F3E" w:rsidRPr="002B3D14">
        <w:rPr>
          <w:rFonts w:ascii="Latin Modern Roman 10" w:hAnsi="Latin Modern Roman 10"/>
        </w:rPr>
        <w:t xml:space="preserve">self-destructing variants </w:t>
      </w:r>
      <w:r w:rsidR="00571CDE" w:rsidRPr="002B3D14">
        <w:rPr>
          <w:rFonts w:ascii="Latin Modern Roman 10" w:hAnsi="Latin Modern Roman 10"/>
        </w:rPr>
        <w:t xml:space="preserve">could be possible </w:t>
      </w:r>
      <w:r w:rsidR="00EE2F3E" w:rsidRPr="002B3D14">
        <w:rPr>
          <w:rFonts w:ascii="Latin Modern Roman 10" w:hAnsi="Latin Modern Roman 10"/>
        </w:rPr>
        <w:t>with use of toxic needles</w:t>
      </w:r>
      <w:r w:rsidR="00571CDE" w:rsidRPr="002B3D14">
        <w:rPr>
          <w:rFonts w:ascii="Latin Modern Roman 10" w:hAnsi="Latin Modern Roman 10"/>
        </w:rPr>
        <w:t>,</w:t>
      </w:r>
      <w:r w:rsidR="00EE2F3E" w:rsidRPr="002B3D14">
        <w:rPr>
          <w:rFonts w:ascii="Latin Modern Roman 10" w:hAnsi="Latin Modern Roman 10"/>
        </w:rPr>
        <w:t xml:space="preserve"> etc</w:t>
      </w:r>
      <w:r w:rsidR="00571CDE" w:rsidRPr="002B3D14">
        <w:rPr>
          <w:rFonts w:ascii="Latin Modern Roman 10" w:hAnsi="Latin Modern Roman 10"/>
        </w:rPr>
        <w:t>.</w:t>
      </w:r>
      <w:r w:rsidR="00EE2F3E" w:rsidRPr="002B3D14">
        <w:rPr>
          <w:rFonts w:ascii="Latin Modern Roman 10" w:hAnsi="Latin Modern Roman 10"/>
        </w:rPr>
        <w:t>)</w:t>
      </w:r>
      <w:r w:rsidR="002B7142" w:rsidRPr="002B3D14">
        <w:rPr>
          <w:rFonts w:ascii="Latin Modern Roman 10" w:hAnsi="Latin Modern Roman 10"/>
        </w:rPr>
        <w:t xml:space="preserve">. </w:t>
      </w:r>
    </w:p>
    <w:p w14:paraId="6F957E9D" w14:textId="06D4FB79" w:rsidR="00836043" w:rsidRPr="002B3D14" w:rsidRDefault="00923EDC" w:rsidP="00EB41D5">
      <w:pPr>
        <w:ind w:firstLine="720"/>
        <w:jc w:val="both"/>
        <w:rPr>
          <w:rFonts w:ascii="Latin Modern Roman 10" w:hAnsi="Latin Modern Roman 10"/>
        </w:rPr>
      </w:pPr>
      <w:r w:rsidRPr="002B3D14">
        <w:rPr>
          <w:rFonts w:ascii="Latin Modern Roman 10" w:hAnsi="Latin Modern Roman 10"/>
        </w:rPr>
        <w:t xml:space="preserve">When </w:t>
      </w:r>
      <w:r w:rsidR="002B7142" w:rsidRPr="002B3D14">
        <w:rPr>
          <w:rFonts w:ascii="Latin Modern Roman 10" w:hAnsi="Latin Modern Roman 10"/>
        </w:rPr>
        <w:t>attacking hardened targets</w:t>
      </w:r>
      <w:r w:rsidR="00571CDE" w:rsidRPr="002B3D14">
        <w:rPr>
          <w:rFonts w:ascii="Latin Modern Roman 10" w:hAnsi="Latin Modern Roman 10"/>
        </w:rPr>
        <w:t>—</w:t>
      </w:r>
      <w:r w:rsidR="002B7142" w:rsidRPr="002B3D14">
        <w:rPr>
          <w:rFonts w:ascii="Latin Modern Roman 10" w:hAnsi="Latin Modern Roman 10"/>
        </w:rPr>
        <w:t xml:space="preserve">like military ships, bunkers, </w:t>
      </w:r>
      <w:r w:rsidR="00571CDE" w:rsidRPr="002B3D14">
        <w:rPr>
          <w:rFonts w:ascii="Latin Modern Roman 10" w:hAnsi="Latin Modern Roman 10"/>
        </w:rPr>
        <w:t xml:space="preserve">and </w:t>
      </w:r>
      <w:r w:rsidR="002B7142" w:rsidRPr="002B3D14">
        <w:rPr>
          <w:rFonts w:ascii="Latin Modern Roman 10" w:hAnsi="Latin Modern Roman 10"/>
        </w:rPr>
        <w:t>air</w:t>
      </w:r>
      <w:r w:rsidR="00A54AF7" w:rsidRPr="002B3D14">
        <w:rPr>
          <w:rFonts w:ascii="Latin Modern Roman 10" w:hAnsi="Latin Modern Roman 10"/>
        </w:rPr>
        <w:t>-defended</w:t>
      </w:r>
      <w:r w:rsidR="002B7142" w:rsidRPr="002B3D14">
        <w:rPr>
          <w:rFonts w:ascii="Latin Modern Roman 10" w:hAnsi="Latin Modern Roman 10"/>
        </w:rPr>
        <w:t xml:space="preserve"> military units</w:t>
      </w:r>
      <w:r w:rsidR="00571CDE" w:rsidRPr="002B3D14">
        <w:rPr>
          <w:rFonts w:ascii="Latin Modern Roman 10" w:hAnsi="Latin Modern Roman 10"/>
        </w:rPr>
        <w:t>—</w:t>
      </w:r>
      <w:r w:rsidR="002B7142" w:rsidRPr="002B3D14">
        <w:rPr>
          <w:rFonts w:ascii="Latin Modern Roman 10" w:hAnsi="Latin Modern Roman 10"/>
        </w:rPr>
        <w:t xml:space="preserve">hundreds of drones </w:t>
      </w:r>
      <w:r w:rsidRPr="002B3D14">
        <w:rPr>
          <w:rFonts w:ascii="Latin Modern Roman 10" w:hAnsi="Latin Modern Roman 10"/>
        </w:rPr>
        <w:t xml:space="preserve">would </w:t>
      </w:r>
      <w:r w:rsidR="002B7142" w:rsidRPr="002B3D14">
        <w:rPr>
          <w:rFonts w:ascii="Latin Modern Roman 10" w:hAnsi="Latin Modern Roman 10"/>
        </w:rPr>
        <w:t xml:space="preserve">be needed for one kill, but even assuming that millions of people are in such military installations, the total number of drones needed to kill them </w:t>
      </w:r>
      <w:r w:rsidRPr="002B3D14">
        <w:rPr>
          <w:rFonts w:ascii="Latin Modern Roman 10" w:hAnsi="Latin Modern Roman 10"/>
        </w:rPr>
        <w:t xml:space="preserve">would be </w:t>
      </w:r>
      <w:r w:rsidR="00571CDE" w:rsidRPr="002B3D14">
        <w:rPr>
          <w:rFonts w:ascii="Latin Modern Roman 10" w:hAnsi="Latin Modern Roman 10"/>
        </w:rPr>
        <w:t xml:space="preserve">on the </w:t>
      </w:r>
      <w:r w:rsidR="002B7142" w:rsidRPr="002B3D14">
        <w:rPr>
          <w:rFonts w:ascii="Latin Modern Roman 10" w:hAnsi="Latin Modern Roman 10"/>
        </w:rPr>
        <w:t xml:space="preserve">order of 1 billion, that is, </w:t>
      </w:r>
      <w:r w:rsidR="00571CDE" w:rsidRPr="002B3D14">
        <w:rPr>
          <w:rFonts w:ascii="Latin Modern Roman 10" w:hAnsi="Latin Modern Roman 10"/>
        </w:rPr>
        <w:t xml:space="preserve">a small fraction of the </w:t>
      </w:r>
      <w:r w:rsidR="002B7142" w:rsidRPr="002B3D14">
        <w:rPr>
          <w:rFonts w:ascii="Latin Modern Roman 10" w:hAnsi="Latin Modern Roman 10"/>
        </w:rPr>
        <w:t>total</w:t>
      </w:r>
      <w:r w:rsidR="00B21305" w:rsidRPr="002B3D14">
        <w:rPr>
          <w:rFonts w:ascii="Latin Modern Roman 10" w:hAnsi="Latin Modern Roman 10"/>
        </w:rPr>
        <w:t xml:space="preserve"> number of</w:t>
      </w:r>
      <w:r w:rsidR="002B7142" w:rsidRPr="002B3D14">
        <w:rPr>
          <w:rFonts w:ascii="Latin Modern Roman 10" w:hAnsi="Latin Modern Roman 10"/>
        </w:rPr>
        <w:t xml:space="preserve"> drones</w:t>
      </w:r>
      <w:r w:rsidR="00571CDE" w:rsidRPr="002B3D14">
        <w:rPr>
          <w:rFonts w:ascii="Latin Modern Roman 10" w:hAnsi="Latin Modern Roman 10"/>
        </w:rPr>
        <w:t xml:space="preserve"> required for </w:t>
      </w:r>
      <w:r w:rsidR="00081559" w:rsidRPr="002B3D14">
        <w:rPr>
          <w:rFonts w:ascii="Latin Modern Roman 10" w:hAnsi="Latin Modern Roman 10"/>
        </w:rPr>
        <w:t>omnicide</w:t>
      </w:r>
      <w:r w:rsidR="002B7142" w:rsidRPr="002B3D14">
        <w:rPr>
          <w:rFonts w:ascii="Latin Modern Roman 10" w:hAnsi="Latin Modern Roman 10"/>
        </w:rPr>
        <w:t>.</w:t>
      </w:r>
    </w:p>
    <w:p w14:paraId="09C4B010" w14:textId="77777777" w:rsidR="00372B81" w:rsidRPr="002B3D14" w:rsidRDefault="00372B81" w:rsidP="00227D1B">
      <w:pPr>
        <w:jc w:val="both"/>
        <w:rPr>
          <w:rFonts w:ascii="Latin Modern Roman 10" w:hAnsi="Latin Modern Roman 10"/>
        </w:rPr>
      </w:pPr>
    </w:p>
    <w:p w14:paraId="59A30671" w14:textId="592E4439" w:rsidR="00372B81" w:rsidRPr="002B3D14" w:rsidRDefault="00227D1B" w:rsidP="00372B81">
      <w:pPr>
        <w:pStyle w:val="Heading2"/>
        <w:rPr>
          <w:rFonts w:ascii="Latin Modern Roman 10" w:hAnsi="Latin Modern Roman 10"/>
        </w:rPr>
      </w:pPr>
      <w:bookmarkStart w:id="21" w:name="_Toc505169926"/>
      <w:bookmarkStart w:id="22" w:name="_Toc506566606"/>
      <w:r w:rsidRPr="002B3D14">
        <w:rPr>
          <w:rFonts w:ascii="Latin Modern Roman 10" w:hAnsi="Latin Modern Roman 10"/>
        </w:rPr>
        <w:t xml:space="preserve">2.9 </w:t>
      </w:r>
      <w:r w:rsidR="007A0CAD" w:rsidRPr="002B3D14">
        <w:rPr>
          <w:rFonts w:ascii="Latin Modern Roman 10" w:hAnsi="Latin Modern Roman 10"/>
        </w:rPr>
        <w:t>Duration of</w:t>
      </w:r>
      <w:r w:rsidR="00A54AF7" w:rsidRPr="002B3D14">
        <w:rPr>
          <w:rFonts w:ascii="Latin Modern Roman 10" w:hAnsi="Latin Modern Roman 10"/>
        </w:rPr>
        <w:t xml:space="preserve"> the</w:t>
      </w:r>
      <w:r w:rsidR="007A0CAD" w:rsidRPr="002B3D14">
        <w:rPr>
          <w:rFonts w:ascii="Latin Modern Roman 10" w:hAnsi="Latin Modern Roman 10"/>
        </w:rPr>
        <w:t xml:space="preserve"> independent operation</w:t>
      </w:r>
      <w:r w:rsidR="00A54AF7" w:rsidRPr="002B3D14">
        <w:rPr>
          <w:rFonts w:ascii="Latin Modern Roman 10" w:hAnsi="Latin Modern Roman 10"/>
        </w:rPr>
        <w:t>s</w:t>
      </w:r>
      <w:bookmarkEnd w:id="21"/>
      <w:bookmarkEnd w:id="22"/>
    </w:p>
    <w:p w14:paraId="0E4E8BA1" w14:textId="2A5E8226" w:rsidR="00F22611" w:rsidRPr="002B3D14" w:rsidRDefault="007A0CAD" w:rsidP="00D9705B">
      <w:pPr>
        <w:ind w:firstLine="720"/>
        <w:jc w:val="both"/>
        <w:rPr>
          <w:rFonts w:ascii="Latin Modern Roman 10" w:hAnsi="Latin Modern Roman 10"/>
        </w:rPr>
      </w:pPr>
      <w:r w:rsidRPr="002B3D14">
        <w:rPr>
          <w:rFonts w:ascii="Latin Modern Roman 10" w:hAnsi="Latin Modern Roman 10"/>
        </w:rPr>
        <w:t xml:space="preserve">To pose a serious threat, drones </w:t>
      </w:r>
      <w:r w:rsidR="00B32E95" w:rsidRPr="002B3D14">
        <w:rPr>
          <w:rFonts w:ascii="Latin Modern Roman 10" w:hAnsi="Latin Modern Roman 10"/>
        </w:rPr>
        <w:t xml:space="preserve">would need </w:t>
      </w:r>
      <w:r w:rsidRPr="002B3D14">
        <w:rPr>
          <w:rFonts w:ascii="Latin Modern Roman 10" w:hAnsi="Latin Modern Roman 10"/>
        </w:rPr>
        <w:t xml:space="preserve">be autonomous </w:t>
      </w:r>
      <w:r w:rsidR="00B32E95" w:rsidRPr="002B3D14">
        <w:rPr>
          <w:rFonts w:ascii="Latin Modern Roman 10" w:hAnsi="Latin Modern Roman 10"/>
        </w:rPr>
        <w:t>for long periods</w:t>
      </w:r>
      <w:r w:rsidR="00860842" w:rsidRPr="002B3D14">
        <w:rPr>
          <w:rFonts w:ascii="Latin Modern Roman 10" w:hAnsi="Latin Modern Roman 10"/>
        </w:rPr>
        <w:t>, from days to years.</w:t>
      </w:r>
      <w:r w:rsidRPr="002B3D14">
        <w:rPr>
          <w:rFonts w:ascii="Latin Modern Roman 10" w:hAnsi="Latin Modern Roman 10"/>
        </w:rPr>
        <w:t xml:space="preserve"> In that case they could work </w:t>
      </w:r>
      <w:r w:rsidR="00B32E95" w:rsidRPr="002B3D14">
        <w:rPr>
          <w:rFonts w:ascii="Latin Modern Roman 10" w:hAnsi="Latin Modern Roman 10"/>
        </w:rPr>
        <w:t xml:space="preserve">across </w:t>
      </w:r>
      <w:r w:rsidRPr="002B3D14">
        <w:rPr>
          <w:rFonts w:ascii="Latin Modern Roman 10" w:hAnsi="Latin Modern Roman 10"/>
        </w:rPr>
        <w:t xml:space="preserve">long distances or wait for an </w:t>
      </w:r>
      <w:r w:rsidR="0084652F" w:rsidRPr="002B3D14">
        <w:rPr>
          <w:rFonts w:ascii="Latin Modern Roman 10" w:hAnsi="Latin Modern Roman 10"/>
        </w:rPr>
        <w:t xml:space="preserve">opportunity to </w:t>
      </w:r>
      <w:r w:rsidRPr="002B3D14">
        <w:rPr>
          <w:rFonts w:ascii="Latin Modern Roman 10" w:hAnsi="Latin Modern Roman 10"/>
        </w:rPr>
        <w:t xml:space="preserve">attack. It also </w:t>
      </w:r>
      <w:r w:rsidR="0084652F" w:rsidRPr="002B3D14">
        <w:rPr>
          <w:rFonts w:ascii="Latin Modern Roman 10" w:hAnsi="Latin Modern Roman 10"/>
        </w:rPr>
        <w:t xml:space="preserve">means the </w:t>
      </w:r>
      <w:r w:rsidRPr="002B3D14">
        <w:rPr>
          <w:rFonts w:ascii="Latin Modern Roman 10" w:hAnsi="Latin Modern Roman 10"/>
        </w:rPr>
        <w:t xml:space="preserve">ability to withstand bad weather. Smartphones </w:t>
      </w:r>
      <w:r w:rsidR="0084652F" w:rsidRPr="002B3D14">
        <w:rPr>
          <w:rFonts w:ascii="Latin Modern Roman 10" w:hAnsi="Latin Modern Roman 10"/>
        </w:rPr>
        <w:t xml:space="preserve">can </w:t>
      </w:r>
      <w:r w:rsidRPr="002B3D14">
        <w:rPr>
          <w:rFonts w:ascii="Latin Modern Roman 10" w:hAnsi="Latin Modern Roman 10"/>
        </w:rPr>
        <w:t xml:space="preserve">work </w:t>
      </w:r>
      <w:r w:rsidR="0084652F" w:rsidRPr="002B3D14">
        <w:rPr>
          <w:rFonts w:ascii="Latin Modern Roman 10" w:hAnsi="Latin Modern Roman 10"/>
        </w:rPr>
        <w:t xml:space="preserve">for </w:t>
      </w:r>
      <w:r w:rsidRPr="002B3D14">
        <w:rPr>
          <w:rFonts w:ascii="Latin Modern Roman 10" w:hAnsi="Latin Modern Roman 10"/>
        </w:rPr>
        <w:t>years</w:t>
      </w:r>
      <w:r w:rsidR="0084652F" w:rsidRPr="002B3D14">
        <w:rPr>
          <w:rFonts w:ascii="Latin Modern Roman 10" w:hAnsi="Latin Modern Roman 10"/>
        </w:rPr>
        <w:t xml:space="preserve"> with </w:t>
      </w:r>
      <w:r w:rsidRPr="002B3D14">
        <w:rPr>
          <w:rFonts w:ascii="Latin Modern Roman 10" w:hAnsi="Latin Modern Roman 10"/>
        </w:rPr>
        <w:t xml:space="preserve">constant recharging, but </w:t>
      </w:r>
      <w:r w:rsidR="0084652F" w:rsidRPr="002B3D14">
        <w:rPr>
          <w:rFonts w:ascii="Latin Modern Roman 10" w:hAnsi="Latin Modern Roman 10"/>
        </w:rPr>
        <w:t xml:space="preserve">they lack the type of </w:t>
      </w:r>
      <w:r w:rsidRPr="002B3D14">
        <w:rPr>
          <w:rFonts w:ascii="Latin Modern Roman 10" w:hAnsi="Latin Modern Roman 10"/>
        </w:rPr>
        <w:t>mechanical parts</w:t>
      </w:r>
      <w:r w:rsidR="00374BF8" w:rsidRPr="002B3D14">
        <w:rPr>
          <w:rFonts w:ascii="Latin Modern Roman 10" w:hAnsi="Latin Modern Roman 10"/>
        </w:rPr>
        <w:t xml:space="preserve"> </w:t>
      </w:r>
      <w:r w:rsidR="0084652F" w:rsidRPr="002B3D14">
        <w:rPr>
          <w:rFonts w:ascii="Latin Modern Roman 10" w:hAnsi="Latin Modern Roman 10"/>
        </w:rPr>
        <w:t xml:space="preserve">integral to </w:t>
      </w:r>
      <w:r w:rsidR="00374BF8" w:rsidRPr="002B3D14">
        <w:rPr>
          <w:rFonts w:ascii="Latin Modern Roman 10" w:hAnsi="Latin Modern Roman 10"/>
        </w:rPr>
        <w:t>d</w:t>
      </w:r>
      <w:r w:rsidR="00B236DB" w:rsidRPr="002B3D14">
        <w:rPr>
          <w:rFonts w:ascii="Latin Modern Roman 10" w:hAnsi="Latin Modern Roman 10"/>
        </w:rPr>
        <w:t>ro</w:t>
      </w:r>
      <w:r w:rsidRPr="002B3D14">
        <w:rPr>
          <w:rFonts w:ascii="Latin Modern Roman 10" w:hAnsi="Latin Modern Roman 10"/>
        </w:rPr>
        <w:t>n</w:t>
      </w:r>
      <w:r w:rsidR="00B236DB" w:rsidRPr="002B3D14">
        <w:rPr>
          <w:rFonts w:ascii="Latin Modern Roman 10" w:hAnsi="Latin Modern Roman 10"/>
        </w:rPr>
        <w:t>e</w:t>
      </w:r>
      <w:r w:rsidRPr="002B3D14">
        <w:rPr>
          <w:rFonts w:ascii="Latin Modern Roman 10" w:hAnsi="Latin Modern Roman 10"/>
        </w:rPr>
        <w:t>s</w:t>
      </w:r>
      <w:r w:rsidR="0084652F" w:rsidRPr="002B3D14">
        <w:rPr>
          <w:rFonts w:ascii="Latin Modern Roman 10" w:hAnsi="Latin Modern Roman 10"/>
        </w:rPr>
        <w:t>, which</w:t>
      </w:r>
      <w:r w:rsidRPr="002B3D14">
        <w:rPr>
          <w:rFonts w:ascii="Latin Modern Roman 10" w:hAnsi="Latin Modern Roman 10"/>
        </w:rPr>
        <w:t xml:space="preserve"> could be more fragile</w:t>
      </w:r>
      <w:r w:rsidR="0084652F" w:rsidRPr="002B3D14">
        <w:rPr>
          <w:rFonts w:ascii="Latin Modern Roman 10" w:hAnsi="Latin Modern Roman 10"/>
        </w:rPr>
        <w:t xml:space="preserve"> and prone to failure</w:t>
      </w:r>
      <w:r w:rsidRPr="002B3D14">
        <w:rPr>
          <w:rFonts w:ascii="Latin Modern Roman 10" w:hAnsi="Latin Modern Roman 10"/>
        </w:rPr>
        <w:t xml:space="preserve">. </w:t>
      </w:r>
    </w:p>
    <w:p w14:paraId="5354EE2E" w14:textId="678C9362" w:rsidR="00F22611" w:rsidRPr="002B3D14" w:rsidRDefault="003F5B29" w:rsidP="00576C38">
      <w:pPr>
        <w:pStyle w:val="Heading1"/>
        <w:rPr>
          <w:rFonts w:ascii="Latin Modern Roman 10" w:hAnsi="Latin Modern Roman 10"/>
        </w:rPr>
      </w:pPr>
      <w:bookmarkStart w:id="23" w:name="_Toc505169927"/>
      <w:bookmarkStart w:id="24" w:name="_Toc506566607"/>
      <w:r w:rsidRPr="002B3D14">
        <w:rPr>
          <w:rFonts w:ascii="Latin Modern Roman 10" w:hAnsi="Latin Modern Roman 10"/>
        </w:rPr>
        <w:t>3</w:t>
      </w:r>
      <w:r w:rsidR="002838F3" w:rsidRPr="002B3D14">
        <w:rPr>
          <w:rFonts w:ascii="Latin Modern Roman 10" w:hAnsi="Latin Modern Roman 10"/>
        </w:rPr>
        <w:t>.</w:t>
      </w:r>
      <w:r w:rsidRPr="002B3D14">
        <w:rPr>
          <w:rFonts w:ascii="Latin Modern Roman 10" w:hAnsi="Latin Modern Roman 10"/>
        </w:rPr>
        <w:t xml:space="preserve"> </w:t>
      </w:r>
      <w:r w:rsidR="00256EF5" w:rsidRPr="002B3D14">
        <w:rPr>
          <w:rFonts w:ascii="Latin Modern Roman 10" w:hAnsi="Latin Modern Roman 10"/>
        </w:rPr>
        <w:t>S</w:t>
      </w:r>
      <w:r w:rsidR="00F22611" w:rsidRPr="002B3D14">
        <w:rPr>
          <w:rFonts w:ascii="Latin Modern Roman 10" w:hAnsi="Latin Modern Roman 10"/>
        </w:rPr>
        <w:t xml:space="preserve">ituations </w:t>
      </w:r>
      <w:r w:rsidR="00256EF5" w:rsidRPr="002B3D14">
        <w:rPr>
          <w:rFonts w:ascii="Latin Modern Roman 10" w:hAnsi="Latin Modern Roman 10"/>
        </w:rPr>
        <w:t xml:space="preserve">in which an </w:t>
      </w:r>
      <w:r w:rsidR="00AD6BFB" w:rsidRPr="002B3D14">
        <w:rPr>
          <w:rFonts w:ascii="Latin Modern Roman 10" w:hAnsi="Latin Modern Roman 10"/>
        </w:rPr>
        <w:t>autonomous drone</w:t>
      </w:r>
      <w:r w:rsidR="0019026B" w:rsidRPr="002B3D14">
        <w:rPr>
          <w:rFonts w:ascii="Latin Modern Roman 10" w:hAnsi="Latin Modern Roman 10"/>
        </w:rPr>
        <w:t xml:space="preserve"> army</w:t>
      </w:r>
      <w:r w:rsidR="00F22611" w:rsidRPr="002B3D14">
        <w:rPr>
          <w:rFonts w:ascii="Latin Modern Roman 10" w:hAnsi="Latin Modern Roman 10"/>
        </w:rPr>
        <w:t xml:space="preserve"> could be created and implemented</w:t>
      </w:r>
      <w:bookmarkEnd w:id="23"/>
      <w:bookmarkEnd w:id="24"/>
    </w:p>
    <w:p w14:paraId="2CF87CCF" w14:textId="5406E4E3" w:rsidR="00242F6A" w:rsidRPr="002B3D14" w:rsidRDefault="00242F6A" w:rsidP="00E353BF">
      <w:pPr>
        <w:ind w:firstLine="720"/>
        <w:jc w:val="both"/>
        <w:rPr>
          <w:rFonts w:ascii="Latin Modern Roman 10" w:hAnsi="Latin Modern Roman 10"/>
        </w:rPr>
      </w:pPr>
      <w:r w:rsidRPr="002B3D14">
        <w:rPr>
          <w:rFonts w:ascii="Latin Modern Roman 10" w:hAnsi="Latin Modern Roman 10"/>
        </w:rPr>
        <w:t xml:space="preserve">Above we analyzed </w:t>
      </w:r>
      <w:r w:rsidR="006E7491" w:rsidRPr="002B3D14">
        <w:rPr>
          <w:rFonts w:ascii="Latin Modern Roman 10" w:hAnsi="Latin Modern Roman 10"/>
        </w:rPr>
        <w:t xml:space="preserve">a </w:t>
      </w:r>
      <w:r w:rsidRPr="002B3D14">
        <w:rPr>
          <w:rFonts w:ascii="Latin Modern Roman 10" w:hAnsi="Latin Modern Roman 10"/>
        </w:rPr>
        <w:t>purely theoretical model</w:t>
      </w:r>
      <w:r w:rsidR="009D0BA5" w:rsidRPr="002B3D14">
        <w:rPr>
          <w:rFonts w:ascii="Latin Modern Roman 10" w:hAnsi="Latin Modern Roman 10"/>
        </w:rPr>
        <w:t xml:space="preserve"> which didn’t take into account motives, </w:t>
      </w:r>
      <w:r w:rsidR="00F610C9" w:rsidRPr="002B3D14">
        <w:rPr>
          <w:rFonts w:ascii="Latin Modern Roman 10" w:hAnsi="Latin Modern Roman 10"/>
        </w:rPr>
        <w:t xml:space="preserve">social situations, </w:t>
      </w:r>
      <w:r w:rsidR="006E7491" w:rsidRPr="002B3D14">
        <w:rPr>
          <w:rFonts w:ascii="Latin Modern Roman 10" w:hAnsi="Latin Modern Roman 10"/>
        </w:rPr>
        <w:t xml:space="preserve">or </w:t>
      </w:r>
      <w:r w:rsidR="00F610C9" w:rsidRPr="002B3D14">
        <w:rPr>
          <w:rFonts w:ascii="Latin Modern Roman 10" w:hAnsi="Latin Modern Roman 10"/>
        </w:rPr>
        <w:t>delivery system</w:t>
      </w:r>
      <w:r w:rsidR="006E7491" w:rsidRPr="002B3D14">
        <w:rPr>
          <w:rFonts w:ascii="Latin Modern Roman 10" w:hAnsi="Latin Modern Roman 10"/>
        </w:rPr>
        <w:t>,</w:t>
      </w:r>
      <w:r w:rsidR="00F610C9" w:rsidRPr="002B3D14">
        <w:rPr>
          <w:rFonts w:ascii="Latin Modern Roman 10" w:hAnsi="Latin Modern Roman 10"/>
        </w:rPr>
        <w:t xml:space="preserve"> and assume</w:t>
      </w:r>
      <w:r w:rsidR="006E7491" w:rsidRPr="002B3D14">
        <w:rPr>
          <w:rFonts w:ascii="Latin Modern Roman 10" w:hAnsi="Latin Modern Roman 10"/>
        </w:rPr>
        <w:t>d the</w:t>
      </w:r>
      <w:r w:rsidR="00F610C9" w:rsidRPr="002B3D14">
        <w:rPr>
          <w:rFonts w:ascii="Latin Modern Roman 10" w:hAnsi="Latin Modern Roman 10"/>
        </w:rPr>
        <w:t xml:space="preserve"> existence of only one type of drone</w:t>
      </w:r>
      <w:r w:rsidR="00F75591" w:rsidRPr="002B3D14">
        <w:rPr>
          <w:rFonts w:ascii="Latin Modern Roman 10" w:hAnsi="Latin Modern Roman 10"/>
        </w:rPr>
        <w:t>.</w:t>
      </w:r>
    </w:p>
    <w:p w14:paraId="46A02316" w14:textId="1E041385" w:rsidR="00F75591" w:rsidRPr="002B3D14" w:rsidRDefault="00F75591" w:rsidP="00E353BF">
      <w:pPr>
        <w:ind w:firstLine="720"/>
        <w:jc w:val="both"/>
        <w:rPr>
          <w:rFonts w:ascii="Latin Modern Roman 10" w:hAnsi="Latin Modern Roman 10"/>
        </w:rPr>
      </w:pPr>
      <w:r w:rsidRPr="002B3D14">
        <w:rPr>
          <w:rFonts w:ascii="Latin Modern Roman 10" w:hAnsi="Latin Modern Roman 10"/>
        </w:rPr>
        <w:t>For something to become global catastrophic risk</w:t>
      </w:r>
      <w:r w:rsidR="00406359" w:rsidRPr="002B3D14">
        <w:rPr>
          <w:rFonts w:ascii="Latin Modern Roman 10" w:hAnsi="Latin Modern Roman 10"/>
        </w:rPr>
        <w:t>,</w:t>
      </w:r>
      <w:r w:rsidRPr="002B3D14">
        <w:rPr>
          <w:rFonts w:ascii="Latin Modern Roman 10" w:hAnsi="Latin Modern Roman 10"/>
        </w:rPr>
        <w:t xml:space="preserve"> by definition</w:t>
      </w:r>
      <w:r w:rsidR="006E7491" w:rsidRPr="002B3D14">
        <w:rPr>
          <w:rFonts w:ascii="Latin Modern Roman 10" w:hAnsi="Latin Modern Roman 10"/>
        </w:rPr>
        <w:t xml:space="preserve"> it</w:t>
      </w:r>
      <w:r w:rsidRPr="002B3D14">
        <w:rPr>
          <w:rFonts w:ascii="Latin Modern Roman 10" w:hAnsi="Latin Modern Roman 10"/>
        </w:rPr>
        <w:t xml:space="preserve"> sh</w:t>
      </w:r>
      <w:r w:rsidR="00406359" w:rsidRPr="002B3D14">
        <w:rPr>
          <w:rFonts w:ascii="Latin Modern Roman 10" w:hAnsi="Latin Modern Roman 10"/>
        </w:rPr>
        <w:t xml:space="preserve">ould be able to cover almost all </w:t>
      </w:r>
      <w:r w:rsidR="006E7491" w:rsidRPr="002B3D14">
        <w:rPr>
          <w:rFonts w:ascii="Latin Modern Roman 10" w:hAnsi="Latin Modern Roman 10"/>
        </w:rPr>
        <w:t xml:space="preserve">of the </w:t>
      </w:r>
      <w:r w:rsidR="00406359" w:rsidRPr="002B3D14">
        <w:rPr>
          <w:rFonts w:ascii="Latin Modern Roman 10" w:hAnsi="Latin Modern Roman 10"/>
        </w:rPr>
        <w:t>surface of the Earth, and able to effectively k</w:t>
      </w:r>
      <w:r w:rsidR="00E67E53" w:rsidRPr="002B3D14">
        <w:rPr>
          <w:rFonts w:ascii="Latin Modern Roman 10" w:hAnsi="Latin Modern Roman 10"/>
        </w:rPr>
        <w:t>ill people</w:t>
      </w:r>
      <w:r w:rsidR="006E7491" w:rsidRPr="002B3D14">
        <w:rPr>
          <w:rFonts w:ascii="Latin Modern Roman 10" w:hAnsi="Latin Modern Roman 10"/>
        </w:rPr>
        <w:t xml:space="preserve">. In the next sections I </w:t>
      </w:r>
      <w:r w:rsidR="00E67E53" w:rsidRPr="002B3D14">
        <w:rPr>
          <w:rFonts w:ascii="Latin Modern Roman 10" w:hAnsi="Latin Modern Roman 10"/>
        </w:rPr>
        <w:t xml:space="preserve">explore the ways </w:t>
      </w:r>
      <w:r w:rsidR="006E7491" w:rsidRPr="002B3D14">
        <w:rPr>
          <w:rFonts w:ascii="Latin Modern Roman 10" w:hAnsi="Latin Modern Roman 10"/>
        </w:rPr>
        <w:t xml:space="preserve">in which </w:t>
      </w:r>
      <w:r w:rsidR="00E67E53" w:rsidRPr="002B3D14">
        <w:rPr>
          <w:rFonts w:ascii="Latin Modern Roman 10" w:hAnsi="Latin Modern Roman 10"/>
        </w:rPr>
        <w:t xml:space="preserve">drone swarms could be distributed </w:t>
      </w:r>
      <w:r w:rsidR="006E7491" w:rsidRPr="002B3D14">
        <w:rPr>
          <w:rFonts w:ascii="Latin Modern Roman 10" w:hAnsi="Latin Modern Roman 10"/>
        </w:rPr>
        <w:t xml:space="preserve">across the </w:t>
      </w:r>
      <w:r w:rsidR="00E67E53" w:rsidRPr="002B3D14">
        <w:rPr>
          <w:rFonts w:ascii="Latin Modern Roman 10" w:hAnsi="Latin Modern Roman 10"/>
        </w:rPr>
        <w:t xml:space="preserve">surface of the world and </w:t>
      </w:r>
      <w:r w:rsidR="006E7491" w:rsidRPr="002B3D14">
        <w:rPr>
          <w:rFonts w:ascii="Latin Modern Roman 10" w:hAnsi="Latin Modern Roman 10"/>
        </w:rPr>
        <w:t xml:space="preserve">the reasons they might </w:t>
      </w:r>
      <w:r w:rsidR="00E67E53" w:rsidRPr="002B3D14">
        <w:rPr>
          <w:rFonts w:ascii="Latin Modern Roman 10" w:hAnsi="Latin Modern Roman 10"/>
        </w:rPr>
        <w:t xml:space="preserve">be used against all types of human targets. </w:t>
      </w:r>
    </w:p>
    <w:p w14:paraId="7C423572" w14:textId="77777777" w:rsidR="00F22611" w:rsidRPr="002B3D14" w:rsidRDefault="00F22611" w:rsidP="00E353BF">
      <w:pPr>
        <w:ind w:firstLine="720"/>
        <w:jc w:val="both"/>
        <w:rPr>
          <w:rFonts w:ascii="Latin Modern Roman 10" w:hAnsi="Latin Modern Roman 10"/>
        </w:rPr>
      </w:pPr>
    </w:p>
    <w:p w14:paraId="629EB109" w14:textId="112802C3" w:rsidR="00A567F5" w:rsidRPr="002B3D14" w:rsidRDefault="006B31AB" w:rsidP="00017F83">
      <w:pPr>
        <w:pStyle w:val="Heading2"/>
        <w:rPr>
          <w:rFonts w:ascii="Latin Modern Roman 10" w:hAnsi="Latin Modern Roman 10"/>
        </w:rPr>
      </w:pPr>
      <w:bookmarkStart w:id="25" w:name="_Toc505169928"/>
      <w:bookmarkStart w:id="26" w:name="_Toc506566608"/>
      <w:r w:rsidRPr="002B3D14">
        <w:rPr>
          <w:rFonts w:ascii="Latin Modern Roman 10" w:hAnsi="Latin Modern Roman 10"/>
        </w:rPr>
        <w:lastRenderedPageBreak/>
        <w:t xml:space="preserve">3.1 </w:t>
      </w:r>
      <w:r w:rsidR="00F22611" w:rsidRPr="002B3D14">
        <w:rPr>
          <w:rFonts w:ascii="Latin Modern Roman 10" w:hAnsi="Latin Modern Roman 10"/>
        </w:rPr>
        <w:t xml:space="preserve">Arms race and </w:t>
      </w:r>
      <w:r w:rsidR="006E7491" w:rsidRPr="002B3D14">
        <w:rPr>
          <w:rFonts w:ascii="Latin Modern Roman 10" w:hAnsi="Latin Modern Roman 10"/>
        </w:rPr>
        <w:t xml:space="preserve">doomsday </w:t>
      </w:r>
      <w:r w:rsidR="00F22611" w:rsidRPr="002B3D14">
        <w:rPr>
          <w:rFonts w:ascii="Latin Modern Roman 10" w:hAnsi="Latin Modern Roman 10"/>
        </w:rPr>
        <w:t>weapon</w:t>
      </w:r>
      <w:bookmarkEnd w:id="25"/>
      <w:bookmarkEnd w:id="26"/>
    </w:p>
    <w:p w14:paraId="330CE4B5" w14:textId="1D3FEAD3" w:rsidR="00A567F5" w:rsidRPr="002B3D14" w:rsidRDefault="006E7491" w:rsidP="00ED6118">
      <w:pPr>
        <w:ind w:firstLine="720"/>
        <w:jc w:val="both"/>
        <w:rPr>
          <w:rFonts w:ascii="Latin Modern Roman 10" w:hAnsi="Latin Modern Roman 10"/>
        </w:rPr>
      </w:pPr>
      <w:r w:rsidRPr="002B3D14">
        <w:rPr>
          <w:rFonts w:ascii="Latin Modern Roman 10" w:hAnsi="Latin Modern Roman 10"/>
        </w:rPr>
        <w:t xml:space="preserve">The nuclear </w:t>
      </w:r>
      <w:r w:rsidR="00A567F5" w:rsidRPr="002B3D14">
        <w:rPr>
          <w:rFonts w:ascii="Latin Modern Roman 10" w:hAnsi="Latin Modern Roman 10"/>
        </w:rPr>
        <w:t xml:space="preserve">arms race created </w:t>
      </w:r>
      <w:r w:rsidRPr="002B3D14">
        <w:rPr>
          <w:rFonts w:ascii="Latin Modern Roman 10" w:hAnsi="Latin Modern Roman 10"/>
        </w:rPr>
        <w:t xml:space="preserve">a </w:t>
      </w:r>
      <w:r w:rsidR="00A567F5" w:rsidRPr="002B3D14">
        <w:rPr>
          <w:rFonts w:ascii="Latin Modern Roman 10" w:hAnsi="Latin Modern Roman 10"/>
        </w:rPr>
        <w:t>much larger arsenal</w:t>
      </w:r>
      <w:r w:rsidRPr="002B3D14">
        <w:rPr>
          <w:rFonts w:ascii="Latin Modern Roman 10" w:hAnsi="Latin Modern Roman 10"/>
        </w:rPr>
        <w:t xml:space="preserve"> than would have been </w:t>
      </w:r>
      <w:r w:rsidR="00A567F5" w:rsidRPr="002B3D14">
        <w:rPr>
          <w:rFonts w:ascii="Latin Modern Roman 10" w:hAnsi="Latin Modern Roman 10"/>
        </w:rPr>
        <w:t xml:space="preserve">needed to completely </w:t>
      </w:r>
      <w:r w:rsidRPr="002B3D14">
        <w:rPr>
          <w:rFonts w:ascii="Latin Modern Roman 10" w:hAnsi="Latin Modern Roman 10"/>
        </w:rPr>
        <w:t xml:space="preserve">crush </w:t>
      </w:r>
      <w:r w:rsidR="00A567F5" w:rsidRPr="002B3D14">
        <w:rPr>
          <w:rFonts w:ascii="Latin Modern Roman 10" w:hAnsi="Latin Modern Roman 10"/>
        </w:rPr>
        <w:t>the enemy</w:t>
      </w:r>
      <w:r w:rsidRPr="002B3D14">
        <w:rPr>
          <w:rFonts w:ascii="Latin Modern Roman 10" w:hAnsi="Latin Modern Roman 10"/>
        </w:rPr>
        <w:t xml:space="preserve">; </w:t>
      </w:r>
      <w:r w:rsidR="00A567F5" w:rsidRPr="002B3D14">
        <w:rPr>
          <w:rFonts w:ascii="Latin Modern Roman 10" w:hAnsi="Latin Modern Roman 10"/>
        </w:rPr>
        <w:t xml:space="preserve">it was expected that in case of </w:t>
      </w:r>
      <w:r w:rsidRPr="002B3D14">
        <w:rPr>
          <w:rFonts w:ascii="Latin Modern Roman 10" w:hAnsi="Latin Modern Roman 10"/>
        </w:rPr>
        <w:t xml:space="preserve">an </w:t>
      </w:r>
      <w:r w:rsidR="00A567F5" w:rsidRPr="002B3D14">
        <w:rPr>
          <w:rFonts w:ascii="Latin Modern Roman 10" w:hAnsi="Latin Modern Roman 10"/>
        </w:rPr>
        <w:t>enemy’s first strike</w:t>
      </w:r>
      <w:r w:rsidRPr="002B3D14">
        <w:rPr>
          <w:rFonts w:ascii="Latin Modern Roman 10" w:hAnsi="Latin Modern Roman 10"/>
        </w:rPr>
        <w:t>,</w:t>
      </w:r>
      <w:r w:rsidR="00A567F5" w:rsidRPr="002B3D14">
        <w:rPr>
          <w:rFonts w:ascii="Latin Modern Roman 10" w:hAnsi="Latin Modern Roman 10"/>
        </w:rPr>
        <w:t xml:space="preserve"> only </w:t>
      </w:r>
      <w:r w:rsidRPr="002B3D14">
        <w:rPr>
          <w:rFonts w:ascii="Latin Modern Roman 10" w:hAnsi="Latin Modern Roman 10"/>
        </w:rPr>
        <w:t xml:space="preserve">a </w:t>
      </w:r>
      <w:r w:rsidR="00A567F5" w:rsidRPr="002B3D14">
        <w:rPr>
          <w:rFonts w:ascii="Latin Modern Roman 10" w:hAnsi="Latin Modern Roman 10"/>
        </w:rPr>
        <w:t xml:space="preserve">small part of </w:t>
      </w:r>
      <w:r w:rsidRPr="002B3D14">
        <w:rPr>
          <w:rFonts w:ascii="Latin Modern Roman 10" w:hAnsi="Latin Modern Roman 10"/>
        </w:rPr>
        <w:t xml:space="preserve">the attack would </w:t>
      </w:r>
      <w:r w:rsidR="00A567F5" w:rsidRPr="002B3D14">
        <w:rPr>
          <w:rFonts w:ascii="Latin Modern Roman 10" w:hAnsi="Latin Modern Roman 10"/>
        </w:rPr>
        <w:t xml:space="preserve">survive and be able to overcome </w:t>
      </w:r>
      <w:r w:rsidRPr="002B3D14">
        <w:rPr>
          <w:rFonts w:ascii="Latin Modern Roman 10" w:hAnsi="Latin Modern Roman 10"/>
        </w:rPr>
        <w:t>anti-ballistic missile (</w:t>
      </w:r>
      <w:r w:rsidR="00A567F5" w:rsidRPr="002B3D14">
        <w:rPr>
          <w:rFonts w:ascii="Latin Modern Roman 10" w:hAnsi="Latin Modern Roman 10"/>
        </w:rPr>
        <w:t>ABM</w:t>
      </w:r>
      <w:r w:rsidRPr="002B3D14">
        <w:rPr>
          <w:rFonts w:ascii="Latin Modern Roman 10" w:hAnsi="Latin Modern Roman 10"/>
        </w:rPr>
        <w:t>)</w:t>
      </w:r>
      <w:r w:rsidR="00A567F5" w:rsidRPr="002B3D14">
        <w:rPr>
          <w:rFonts w:ascii="Latin Modern Roman 10" w:hAnsi="Latin Modern Roman 10"/>
        </w:rPr>
        <w:t xml:space="preserve"> defense. As a result, </w:t>
      </w:r>
      <w:r w:rsidRPr="002B3D14">
        <w:rPr>
          <w:rFonts w:ascii="Latin Modern Roman 10" w:hAnsi="Latin Modern Roman 10"/>
        </w:rPr>
        <w:t xml:space="preserve">the </w:t>
      </w:r>
      <w:r w:rsidR="00A567F5" w:rsidRPr="002B3D14">
        <w:rPr>
          <w:rFonts w:ascii="Latin Modern Roman 10" w:hAnsi="Latin Modern Roman 10"/>
        </w:rPr>
        <w:t xml:space="preserve">Soviet nuclear arsenal was around 100 times larger than </w:t>
      </w:r>
      <w:r w:rsidR="001969CD" w:rsidRPr="002B3D14">
        <w:rPr>
          <w:rFonts w:ascii="Latin Modern Roman 10" w:hAnsi="Latin Modern Roman 10"/>
        </w:rPr>
        <w:t xml:space="preserve">what would be </w:t>
      </w:r>
      <w:r w:rsidR="00A567F5" w:rsidRPr="002B3D14">
        <w:rPr>
          <w:rFonts w:ascii="Latin Modern Roman 10" w:hAnsi="Latin Modern Roman 10"/>
        </w:rPr>
        <w:t>needed to cause unacceptable damage to US</w:t>
      </w:r>
      <w:r w:rsidR="001969CD" w:rsidRPr="002B3D14">
        <w:rPr>
          <w:rFonts w:ascii="Latin Modern Roman 10" w:hAnsi="Latin Modern Roman 10"/>
        </w:rPr>
        <w:t xml:space="preserve"> in the absence of defenses</w:t>
      </w:r>
      <w:r w:rsidR="00A567F5" w:rsidRPr="002B3D14">
        <w:rPr>
          <w:rFonts w:ascii="Latin Modern Roman 10" w:hAnsi="Latin Modern Roman 10"/>
        </w:rPr>
        <w:t>.</w:t>
      </w:r>
      <w:r w:rsidR="00ED6118" w:rsidRPr="002B3D14">
        <w:rPr>
          <w:rFonts w:ascii="Latin Modern Roman 10" w:hAnsi="Latin Modern Roman 10"/>
        </w:rPr>
        <w:t xml:space="preserve"> </w:t>
      </w:r>
      <w:r w:rsidR="001969CD" w:rsidRPr="002B3D14">
        <w:rPr>
          <w:rFonts w:ascii="Latin Modern Roman 10" w:hAnsi="Latin Modern Roman 10"/>
        </w:rPr>
        <w:t xml:space="preserve">This </w:t>
      </w:r>
      <w:r w:rsidR="00A567F5" w:rsidRPr="002B3D14">
        <w:rPr>
          <w:rFonts w:ascii="Latin Modern Roman 10" w:hAnsi="Latin Modern Roman 10"/>
        </w:rPr>
        <w:t>doctri</w:t>
      </w:r>
      <w:r w:rsidR="00ED6118" w:rsidRPr="002B3D14">
        <w:rPr>
          <w:rFonts w:ascii="Latin Modern Roman 10" w:hAnsi="Latin Modern Roman 10"/>
        </w:rPr>
        <w:t xml:space="preserve">ne of </w:t>
      </w:r>
      <w:r w:rsidR="001969CD" w:rsidRPr="002B3D14">
        <w:rPr>
          <w:rFonts w:ascii="Latin Modern Roman 10" w:hAnsi="Latin Modern Roman 10"/>
        </w:rPr>
        <w:t>mutually assured destruction (</w:t>
      </w:r>
      <w:r w:rsidR="00ED6118" w:rsidRPr="002B3D14">
        <w:rPr>
          <w:rFonts w:ascii="Latin Modern Roman 10" w:hAnsi="Latin Modern Roman 10"/>
        </w:rPr>
        <w:t>MAD</w:t>
      </w:r>
      <w:r w:rsidR="001969CD" w:rsidRPr="002B3D14">
        <w:rPr>
          <w:rFonts w:ascii="Latin Modern Roman 10" w:hAnsi="Latin Modern Roman 10"/>
        </w:rPr>
        <w:t>)</w:t>
      </w:r>
      <w:r w:rsidR="00ED6118" w:rsidRPr="002B3D14">
        <w:rPr>
          <w:rFonts w:ascii="Latin Modern Roman 10" w:hAnsi="Latin Modern Roman 10"/>
        </w:rPr>
        <w:t xml:space="preserve"> also played </w:t>
      </w:r>
      <w:r w:rsidR="001969CD" w:rsidRPr="002B3D14">
        <w:rPr>
          <w:rFonts w:ascii="Latin Modern Roman 10" w:hAnsi="Latin Modern Roman 10"/>
        </w:rPr>
        <w:t xml:space="preserve">a </w:t>
      </w:r>
      <w:r w:rsidR="00ED6118" w:rsidRPr="002B3D14">
        <w:rPr>
          <w:rFonts w:ascii="Latin Modern Roman 10" w:hAnsi="Latin Modern Roman 10"/>
        </w:rPr>
        <w:t xml:space="preserve">role in creating exceedingly large nuclear arsenals, and some suggested </w:t>
      </w:r>
      <w:r w:rsidR="001969CD" w:rsidRPr="002B3D14">
        <w:rPr>
          <w:rFonts w:ascii="Latin Modern Roman 10" w:hAnsi="Latin Modern Roman 10"/>
        </w:rPr>
        <w:t xml:space="preserve">creation of a </w:t>
      </w:r>
      <w:r w:rsidR="00ED6118" w:rsidRPr="002B3D14">
        <w:rPr>
          <w:rFonts w:ascii="Latin Modern Roman 10" w:hAnsi="Latin Modern Roman 10"/>
        </w:rPr>
        <w:t xml:space="preserve">stationary </w:t>
      </w:r>
      <w:r w:rsidR="001969CD" w:rsidRPr="002B3D14">
        <w:rPr>
          <w:rFonts w:ascii="Latin Modern Roman 10" w:hAnsi="Latin Modern Roman 10"/>
        </w:rPr>
        <w:t xml:space="preserve">doomsday </w:t>
      </w:r>
      <w:r w:rsidR="00ED6118" w:rsidRPr="002B3D14">
        <w:rPr>
          <w:rFonts w:ascii="Latin Modern Roman 10" w:hAnsi="Latin Modern Roman 10"/>
        </w:rPr>
        <w:t xml:space="preserve">weapon as </w:t>
      </w:r>
      <w:r w:rsidR="001969CD" w:rsidRPr="002B3D14">
        <w:rPr>
          <w:rFonts w:ascii="Latin Modern Roman 10" w:hAnsi="Latin Modern Roman 10"/>
        </w:rPr>
        <w:t xml:space="preserve">a </w:t>
      </w:r>
      <w:r w:rsidR="00ED6118" w:rsidRPr="002B3D14">
        <w:rPr>
          <w:rFonts w:ascii="Latin Modern Roman 10" w:hAnsi="Latin Modern Roman 10"/>
        </w:rPr>
        <w:t xml:space="preserve">universal defense weapon.  </w:t>
      </w:r>
    </w:p>
    <w:p w14:paraId="27EDBFCA" w14:textId="0FCF2023" w:rsidR="00ED6118" w:rsidRPr="002B3D14" w:rsidRDefault="00ED6118" w:rsidP="00ED6118">
      <w:pPr>
        <w:ind w:firstLine="720"/>
        <w:jc w:val="both"/>
        <w:rPr>
          <w:rFonts w:ascii="Latin Modern Roman 10" w:hAnsi="Latin Modern Roman 10"/>
        </w:rPr>
      </w:pPr>
      <w:r w:rsidRPr="002B3D14">
        <w:rPr>
          <w:rFonts w:ascii="Latin Modern Roman 10" w:hAnsi="Latin Modern Roman 10"/>
        </w:rPr>
        <w:t xml:space="preserve">The same types of “game theory” arguments could be applied </w:t>
      </w:r>
      <w:r w:rsidR="00C713B7" w:rsidRPr="002B3D14">
        <w:rPr>
          <w:rFonts w:ascii="Latin Modern Roman 10" w:hAnsi="Latin Modern Roman 10"/>
        </w:rPr>
        <w:t>to large drone armies</w:t>
      </w:r>
      <w:r w:rsidR="001969CD" w:rsidRPr="002B3D14">
        <w:rPr>
          <w:rFonts w:ascii="Latin Modern Roman 10" w:hAnsi="Latin Modern Roman 10"/>
        </w:rPr>
        <w:t>;</w:t>
      </w:r>
      <w:r w:rsidR="00C713B7" w:rsidRPr="002B3D14">
        <w:rPr>
          <w:rFonts w:ascii="Latin Modern Roman 10" w:hAnsi="Latin Modern Roman 10"/>
        </w:rPr>
        <w:t xml:space="preserve"> they </w:t>
      </w:r>
      <w:r w:rsidR="001969CD" w:rsidRPr="002B3D14">
        <w:rPr>
          <w:rFonts w:ascii="Latin Modern Roman 10" w:hAnsi="Latin Modern Roman 10"/>
        </w:rPr>
        <w:t xml:space="preserve">then </w:t>
      </w:r>
      <w:r w:rsidR="00C713B7" w:rsidRPr="002B3D14">
        <w:rPr>
          <w:rFonts w:ascii="Latin Modern Roman 10" w:hAnsi="Latin Modern Roman 10"/>
        </w:rPr>
        <w:t>reach the level of strategic wea</w:t>
      </w:r>
      <w:r w:rsidR="00374BF8" w:rsidRPr="002B3D14">
        <w:rPr>
          <w:rFonts w:ascii="Latin Modern Roman 10" w:hAnsi="Latin Modern Roman 10"/>
        </w:rPr>
        <w:t xml:space="preserve">pon and produce much larger military installations which </w:t>
      </w:r>
      <w:r w:rsidR="001969CD" w:rsidRPr="002B3D14">
        <w:rPr>
          <w:rFonts w:ascii="Latin Modern Roman 10" w:hAnsi="Latin Modern Roman 10"/>
        </w:rPr>
        <w:t xml:space="preserve">may </w:t>
      </w:r>
      <w:r w:rsidR="00374BF8" w:rsidRPr="002B3D14">
        <w:rPr>
          <w:rFonts w:ascii="Latin Modern Roman 10" w:hAnsi="Latin Modern Roman 10"/>
        </w:rPr>
        <w:t>later be used accidentally against unintended targets.</w:t>
      </w:r>
    </w:p>
    <w:p w14:paraId="5906ED24" w14:textId="77777777" w:rsidR="00F22611" w:rsidRPr="002B3D14" w:rsidRDefault="00F22611" w:rsidP="00E353BF">
      <w:pPr>
        <w:ind w:firstLine="720"/>
        <w:jc w:val="both"/>
        <w:rPr>
          <w:rFonts w:ascii="Latin Modern Roman 10" w:hAnsi="Latin Modern Roman 10"/>
        </w:rPr>
      </w:pPr>
    </w:p>
    <w:p w14:paraId="34C39C78" w14:textId="6E126546" w:rsidR="005C4A64" w:rsidRPr="002B3D14" w:rsidRDefault="006B31AB" w:rsidP="001368A3">
      <w:pPr>
        <w:pStyle w:val="Heading2"/>
        <w:rPr>
          <w:rFonts w:ascii="Latin Modern Roman 10" w:hAnsi="Latin Modern Roman 10"/>
        </w:rPr>
      </w:pPr>
      <w:bookmarkStart w:id="27" w:name="_Toc505169929"/>
      <w:bookmarkStart w:id="28" w:name="_Toc506566609"/>
      <w:r w:rsidRPr="002B3D14">
        <w:rPr>
          <w:rFonts w:ascii="Latin Modern Roman 10" w:hAnsi="Latin Modern Roman 10"/>
        </w:rPr>
        <w:t>3.2 World war</w:t>
      </w:r>
      <w:bookmarkEnd w:id="27"/>
      <w:bookmarkEnd w:id="28"/>
    </w:p>
    <w:p w14:paraId="3AA1D902" w14:textId="6F3C6117" w:rsidR="00735A26" w:rsidRPr="002B3D14" w:rsidRDefault="00735A26" w:rsidP="00735A26">
      <w:pPr>
        <w:ind w:firstLine="720"/>
        <w:jc w:val="both"/>
        <w:rPr>
          <w:rFonts w:ascii="Latin Modern Roman 10" w:hAnsi="Latin Modern Roman 10"/>
        </w:rPr>
      </w:pPr>
      <w:r w:rsidRPr="002B3D14">
        <w:rPr>
          <w:rFonts w:ascii="Latin Modern Roman 10" w:hAnsi="Latin Modern Roman 10"/>
        </w:rPr>
        <w:t xml:space="preserve">By </w:t>
      </w:r>
      <w:r w:rsidR="00000D37" w:rsidRPr="002B3D14">
        <w:rPr>
          <w:rFonts w:ascii="Latin Modern Roman 10" w:hAnsi="Latin Modern Roman 10"/>
        </w:rPr>
        <w:t>world war</w:t>
      </w:r>
      <w:r w:rsidR="001D5852" w:rsidRPr="002B3D14">
        <w:rPr>
          <w:rFonts w:ascii="Latin Modern Roman 10" w:hAnsi="Latin Modern Roman 10"/>
        </w:rPr>
        <w:t xml:space="preserve"> (WW)</w:t>
      </w:r>
      <w:r w:rsidR="00000D37" w:rsidRPr="002B3D14">
        <w:rPr>
          <w:rFonts w:ascii="Latin Modern Roman 10" w:hAnsi="Latin Modern Roman 10"/>
        </w:rPr>
        <w:t xml:space="preserve"> I </w:t>
      </w:r>
      <w:r w:rsidRPr="002B3D14">
        <w:rPr>
          <w:rFonts w:ascii="Latin Modern Roman 10" w:hAnsi="Latin Modern Roman 10"/>
        </w:rPr>
        <w:t xml:space="preserve">mean </w:t>
      </w:r>
      <w:r w:rsidR="00000D37" w:rsidRPr="002B3D14">
        <w:rPr>
          <w:rFonts w:ascii="Latin Modern Roman 10" w:hAnsi="Latin Modern Roman 10"/>
        </w:rPr>
        <w:t xml:space="preserve">an </w:t>
      </w:r>
      <w:r w:rsidRPr="002B3D14">
        <w:rPr>
          <w:rFonts w:ascii="Latin Modern Roman 10" w:hAnsi="Latin Modern Roman 10"/>
        </w:rPr>
        <w:t xml:space="preserve">all-out war </w:t>
      </w:r>
      <w:r w:rsidR="00000D37" w:rsidRPr="002B3D14">
        <w:rPr>
          <w:rFonts w:ascii="Latin Modern Roman 10" w:hAnsi="Latin Modern Roman 10"/>
        </w:rPr>
        <w:t xml:space="preserve">between superpowers </w:t>
      </w:r>
      <w:r w:rsidRPr="002B3D14">
        <w:rPr>
          <w:rFonts w:ascii="Latin Modern Roman 10" w:hAnsi="Latin Modern Roman 10"/>
        </w:rPr>
        <w:t>for global domination, which ai</w:t>
      </w:r>
      <w:r w:rsidR="00000D37" w:rsidRPr="002B3D14">
        <w:rPr>
          <w:rFonts w:ascii="Latin Modern Roman 10" w:hAnsi="Latin Modern Roman 10"/>
        </w:rPr>
        <w:t>ms for</w:t>
      </w:r>
      <w:r w:rsidRPr="002B3D14">
        <w:rPr>
          <w:rFonts w:ascii="Latin Modern Roman 10" w:hAnsi="Latin Modern Roman 10"/>
        </w:rPr>
        <w:t xml:space="preserve"> complete destruction of the enemy, and probably on the unification of the planet under one leadership. </w:t>
      </w:r>
      <w:r w:rsidR="007539E8" w:rsidRPr="002B3D14">
        <w:rPr>
          <w:rFonts w:ascii="Latin Modern Roman 10" w:hAnsi="Latin Modern Roman 10"/>
        </w:rPr>
        <w:t xml:space="preserve">This </w:t>
      </w:r>
      <w:r w:rsidRPr="002B3D14">
        <w:rPr>
          <w:rFonts w:ascii="Latin Modern Roman 10" w:hAnsi="Latin Modern Roman 10"/>
        </w:rPr>
        <w:t xml:space="preserve">last requirement will make the war especially destructive, as all other potential enemies </w:t>
      </w:r>
      <w:r w:rsidR="007539E8" w:rsidRPr="002B3D14">
        <w:rPr>
          <w:rFonts w:ascii="Latin Modern Roman 10" w:hAnsi="Latin Modern Roman 10"/>
        </w:rPr>
        <w:t xml:space="preserve">must </w:t>
      </w:r>
      <w:r w:rsidRPr="002B3D14">
        <w:rPr>
          <w:rFonts w:ascii="Latin Modern Roman 10" w:hAnsi="Latin Modern Roman 10"/>
        </w:rPr>
        <w:t>be eliminated or permanently control</w:t>
      </w:r>
      <w:r w:rsidR="007539E8" w:rsidRPr="002B3D14">
        <w:rPr>
          <w:rFonts w:ascii="Latin Modern Roman 10" w:hAnsi="Latin Modern Roman 10"/>
        </w:rPr>
        <w:t>led</w:t>
      </w:r>
      <w:r w:rsidRPr="002B3D14">
        <w:rPr>
          <w:rFonts w:ascii="Latin Modern Roman 10" w:hAnsi="Latin Modern Roman 10"/>
        </w:rPr>
        <w:t xml:space="preserve">. The </w:t>
      </w:r>
      <w:r w:rsidR="00E95ACB" w:rsidRPr="002B3D14">
        <w:rPr>
          <w:rFonts w:ascii="Latin Modern Roman 10" w:hAnsi="Latin Modern Roman 10"/>
        </w:rPr>
        <w:t>“</w:t>
      </w:r>
      <w:r w:rsidRPr="002B3D14">
        <w:rPr>
          <w:rFonts w:ascii="Latin Modern Roman 10" w:hAnsi="Latin Modern Roman 10"/>
        </w:rPr>
        <w:t>rationale</w:t>
      </w:r>
      <w:r w:rsidR="00E95ACB" w:rsidRPr="002B3D14">
        <w:rPr>
          <w:rFonts w:ascii="Latin Modern Roman 10" w:hAnsi="Latin Modern Roman 10"/>
        </w:rPr>
        <w:t>”</w:t>
      </w:r>
      <w:r w:rsidRPr="002B3D14">
        <w:rPr>
          <w:rFonts w:ascii="Latin Modern Roman 10" w:hAnsi="Latin Modern Roman 10"/>
        </w:rPr>
        <w:t xml:space="preserve"> behind it is that previous world wars didn’t create</w:t>
      </w:r>
      <w:r w:rsidR="007539E8" w:rsidRPr="002B3D14">
        <w:rPr>
          <w:rFonts w:ascii="Latin Modern Roman 10" w:hAnsi="Latin Modern Roman 10"/>
        </w:rPr>
        <w:t xml:space="preserve"> a</w:t>
      </w:r>
      <w:r w:rsidRPr="002B3D14">
        <w:rPr>
          <w:rFonts w:ascii="Latin Modern Roman 10" w:hAnsi="Latin Modern Roman 10"/>
        </w:rPr>
        <w:t xml:space="preserve"> world government</w:t>
      </w:r>
      <w:r w:rsidR="007539E8" w:rsidRPr="002B3D14">
        <w:rPr>
          <w:rFonts w:ascii="Latin Modern Roman 10" w:hAnsi="Latin Modern Roman 10"/>
        </w:rPr>
        <w:t xml:space="preserve">; thus, a </w:t>
      </w:r>
      <w:r w:rsidR="00E95ACB" w:rsidRPr="002B3D14">
        <w:rPr>
          <w:rFonts w:ascii="Latin Modern Roman 10" w:hAnsi="Latin Modern Roman 10"/>
        </w:rPr>
        <w:t>next world war</w:t>
      </w:r>
      <w:r w:rsidR="007539E8" w:rsidRPr="002B3D14">
        <w:rPr>
          <w:rFonts w:ascii="Latin Modern Roman 10" w:hAnsi="Latin Modern Roman 10"/>
        </w:rPr>
        <w:t xml:space="preserve"> or wars</w:t>
      </w:r>
      <w:r w:rsidR="00E95ACB" w:rsidRPr="002B3D14">
        <w:rPr>
          <w:rFonts w:ascii="Latin Modern Roman 10" w:hAnsi="Latin Modern Roman 10"/>
        </w:rPr>
        <w:t xml:space="preserve"> become</w:t>
      </w:r>
      <w:r w:rsidRPr="002B3D14">
        <w:rPr>
          <w:rFonts w:ascii="Latin Modern Roman 10" w:hAnsi="Latin Modern Roman 10"/>
        </w:rPr>
        <w:t xml:space="preserve"> possible. </w:t>
      </w:r>
    </w:p>
    <w:p w14:paraId="14C77223" w14:textId="3B513F19" w:rsidR="001368A3" w:rsidRPr="002B3D14" w:rsidRDefault="00465C79" w:rsidP="00735A26">
      <w:pPr>
        <w:ind w:firstLine="720"/>
        <w:jc w:val="both"/>
        <w:rPr>
          <w:rFonts w:ascii="Latin Modern Roman 10" w:hAnsi="Latin Modern Roman 10"/>
        </w:rPr>
      </w:pPr>
      <w:r w:rsidRPr="002B3D14">
        <w:rPr>
          <w:rFonts w:ascii="Latin Modern Roman 10" w:hAnsi="Latin Modern Roman 10"/>
        </w:rPr>
        <w:t>An efficient</w:t>
      </w:r>
      <w:r w:rsidR="001368A3" w:rsidRPr="002B3D14">
        <w:rPr>
          <w:rFonts w:ascii="Latin Modern Roman 10" w:hAnsi="Latin Modern Roman 10"/>
        </w:rPr>
        <w:t xml:space="preserve"> world war requires creation of weapons which </w:t>
      </w:r>
      <w:r w:rsidR="001D5852" w:rsidRPr="002B3D14">
        <w:rPr>
          <w:rFonts w:ascii="Latin Modern Roman 10" w:hAnsi="Latin Modern Roman 10"/>
        </w:rPr>
        <w:t xml:space="preserve">can </w:t>
      </w:r>
      <w:r w:rsidR="001368A3" w:rsidRPr="002B3D14">
        <w:rPr>
          <w:rFonts w:ascii="Latin Modern Roman 10" w:hAnsi="Latin Modern Roman 10"/>
        </w:rPr>
        <w:t>attack everywhere in the world and perform police functions</w:t>
      </w:r>
      <w:r w:rsidR="001D5852" w:rsidRPr="002B3D14">
        <w:rPr>
          <w:rFonts w:ascii="Latin Modern Roman 10" w:hAnsi="Latin Modern Roman 10"/>
        </w:rPr>
        <w:t>;</w:t>
      </w:r>
      <w:r w:rsidR="001368A3" w:rsidRPr="002B3D14">
        <w:rPr>
          <w:rFonts w:ascii="Latin Modern Roman 10" w:hAnsi="Latin Modern Roman 10"/>
        </w:rPr>
        <w:t xml:space="preserve"> such weapons could be only military robotics.  </w:t>
      </w:r>
    </w:p>
    <w:p w14:paraId="6117BF2E" w14:textId="2206862F" w:rsidR="0062325A" w:rsidRPr="002B3D14" w:rsidRDefault="005C4A64" w:rsidP="008C5CC6">
      <w:pPr>
        <w:ind w:firstLine="720"/>
        <w:jc w:val="both"/>
        <w:rPr>
          <w:rFonts w:ascii="Latin Modern Roman 10" w:hAnsi="Latin Modern Roman 10"/>
        </w:rPr>
      </w:pPr>
      <w:r w:rsidRPr="002B3D14">
        <w:rPr>
          <w:rFonts w:ascii="Latin Modern Roman 10" w:hAnsi="Latin Modern Roman 10"/>
        </w:rPr>
        <w:t xml:space="preserve">If WW3 </w:t>
      </w:r>
      <w:r w:rsidR="00F53D20" w:rsidRPr="002B3D14">
        <w:rPr>
          <w:rFonts w:ascii="Latin Modern Roman 10" w:hAnsi="Latin Modern Roman 10"/>
        </w:rPr>
        <w:t>occurs</w:t>
      </w:r>
      <w:r w:rsidRPr="002B3D14">
        <w:rPr>
          <w:rFonts w:ascii="Latin Modern Roman 10" w:hAnsi="Latin Modern Roman 10"/>
        </w:rPr>
        <w:t xml:space="preserve"> </w:t>
      </w:r>
      <w:r w:rsidR="00F53D20" w:rsidRPr="002B3D14">
        <w:rPr>
          <w:rFonts w:ascii="Latin Modern Roman 10" w:hAnsi="Latin Modern Roman 10"/>
        </w:rPr>
        <w:t xml:space="preserve">in the </w:t>
      </w:r>
      <w:r w:rsidRPr="002B3D14">
        <w:rPr>
          <w:rFonts w:ascii="Latin Modern Roman 10" w:hAnsi="Latin Modern Roman 10"/>
        </w:rPr>
        <w:t>2020s</w:t>
      </w:r>
      <w:r w:rsidR="00B625D9" w:rsidRPr="002B3D14">
        <w:rPr>
          <w:rFonts w:ascii="Latin Modern Roman 10" w:hAnsi="Latin Modern Roman 10"/>
        </w:rPr>
        <w:t>–</w:t>
      </w:r>
      <w:r w:rsidRPr="002B3D14">
        <w:rPr>
          <w:rFonts w:ascii="Latin Modern Roman 10" w:hAnsi="Latin Modern Roman 10"/>
        </w:rPr>
        <w:t>30s</w:t>
      </w:r>
      <w:r w:rsidR="001368A3" w:rsidRPr="002B3D14">
        <w:rPr>
          <w:rFonts w:ascii="Latin Modern Roman 10" w:hAnsi="Latin Modern Roman 10"/>
        </w:rPr>
        <w:t>,</w:t>
      </w:r>
      <w:r w:rsidRPr="002B3D14">
        <w:rPr>
          <w:rFonts w:ascii="Latin Modern Roman 10" w:hAnsi="Latin Modern Roman 10"/>
        </w:rPr>
        <w:t xml:space="preserve"> before </w:t>
      </w:r>
      <w:r w:rsidR="001D5852" w:rsidRPr="002B3D14">
        <w:rPr>
          <w:rFonts w:ascii="Latin Modern Roman 10" w:hAnsi="Latin Modern Roman 10"/>
        </w:rPr>
        <w:t xml:space="preserve">major </w:t>
      </w:r>
      <w:r w:rsidRPr="002B3D14">
        <w:rPr>
          <w:rFonts w:ascii="Latin Modern Roman 10" w:hAnsi="Latin Modern Roman 10"/>
        </w:rPr>
        <w:t xml:space="preserve">advances </w:t>
      </w:r>
      <w:r w:rsidR="00B625D9" w:rsidRPr="002B3D14">
        <w:rPr>
          <w:rFonts w:ascii="Latin Modern Roman 10" w:hAnsi="Latin Modern Roman 10"/>
        </w:rPr>
        <w:t xml:space="preserve">in </w:t>
      </w:r>
      <w:r w:rsidRPr="002B3D14">
        <w:rPr>
          <w:rFonts w:ascii="Latin Modern Roman 10" w:hAnsi="Latin Modern Roman 10"/>
        </w:rPr>
        <w:t>nanotech and superintelligence</w:t>
      </w:r>
      <w:r w:rsidR="001368A3" w:rsidRPr="002B3D14">
        <w:rPr>
          <w:rFonts w:ascii="Latin Modern Roman 10" w:hAnsi="Latin Modern Roman 10"/>
        </w:rPr>
        <w:t xml:space="preserve">, </w:t>
      </w:r>
      <w:r w:rsidR="00B625D9" w:rsidRPr="002B3D14">
        <w:rPr>
          <w:rFonts w:ascii="Latin Modern Roman 10" w:hAnsi="Latin Modern Roman 10"/>
        </w:rPr>
        <w:t>three</w:t>
      </w:r>
      <w:r w:rsidR="00CB4B4A" w:rsidRPr="002B3D14">
        <w:rPr>
          <w:rFonts w:ascii="Latin Modern Roman 10" w:hAnsi="Latin Modern Roman 10"/>
        </w:rPr>
        <w:t xml:space="preserve"> types of weapons of mass destruction </w:t>
      </w:r>
      <w:r w:rsidR="00B625D9" w:rsidRPr="002B3D14">
        <w:rPr>
          <w:rFonts w:ascii="Latin Modern Roman 10" w:hAnsi="Latin Modern Roman 10"/>
        </w:rPr>
        <w:t xml:space="preserve">would likely be </w:t>
      </w:r>
      <w:r w:rsidR="00CB4B4A" w:rsidRPr="002B3D14">
        <w:rPr>
          <w:rFonts w:ascii="Latin Modern Roman 10" w:hAnsi="Latin Modern Roman 10"/>
        </w:rPr>
        <w:t>use</w:t>
      </w:r>
      <w:r w:rsidR="00B625D9" w:rsidRPr="002B3D14">
        <w:rPr>
          <w:rFonts w:ascii="Latin Modern Roman 10" w:hAnsi="Latin Modern Roman 10"/>
        </w:rPr>
        <w:t>d</w:t>
      </w:r>
      <w:r w:rsidR="00CB4B4A" w:rsidRPr="002B3D14">
        <w:rPr>
          <w:rFonts w:ascii="Latin Modern Roman 10" w:hAnsi="Latin Modern Roman 10"/>
        </w:rPr>
        <w:t>:</w:t>
      </w:r>
    </w:p>
    <w:p w14:paraId="4F567A2A" w14:textId="6F567C48" w:rsidR="005C4A64" w:rsidRPr="002B3D14" w:rsidRDefault="00CB4B4A" w:rsidP="001368A3">
      <w:pPr>
        <w:pStyle w:val="ListParagraph"/>
        <w:numPr>
          <w:ilvl w:val="0"/>
          <w:numId w:val="4"/>
        </w:numPr>
        <w:rPr>
          <w:rFonts w:ascii="Latin Modern Roman 10" w:hAnsi="Latin Modern Roman 10"/>
        </w:rPr>
      </w:pPr>
      <w:r w:rsidRPr="002B3D14">
        <w:rPr>
          <w:rFonts w:ascii="Latin Modern Roman 10" w:hAnsi="Latin Modern Roman 10"/>
        </w:rPr>
        <w:t xml:space="preserve">Nuclear weapons </w:t>
      </w:r>
    </w:p>
    <w:p w14:paraId="0A58789E" w14:textId="563D74D7" w:rsidR="00CB4B4A" w:rsidRPr="002B3D14" w:rsidRDefault="00CB4B4A" w:rsidP="001368A3">
      <w:pPr>
        <w:pStyle w:val="ListParagraph"/>
        <w:numPr>
          <w:ilvl w:val="0"/>
          <w:numId w:val="4"/>
        </w:numPr>
        <w:rPr>
          <w:rFonts w:ascii="Latin Modern Roman 10" w:hAnsi="Latin Modern Roman 10"/>
        </w:rPr>
      </w:pPr>
      <w:r w:rsidRPr="002B3D14">
        <w:rPr>
          <w:rFonts w:ascii="Latin Modern Roman 10" w:hAnsi="Latin Modern Roman 10"/>
        </w:rPr>
        <w:t>Biological weapons</w:t>
      </w:r>
    </w:p>
    <w:p w14:paraId="7F17FC78" w14:textId="63EAD3BC" w:rsidR="00CB4B4A" w:rsidRPr="002B3D14" w:rsidRDefault="00CB4B4A" w:rsidP="001368A3">
      <w:pPr>
        <w:pStyle w:val="ListParagraph"/>
        <w:numPr>
          <w:ilvl w:val="0"/>
          <w:numId w:val="4"/>
        </w:numPr>
        <w:rPr>
          <w:rFonts w:ascii="Latin Modern Roman 10" w:hAnsi="Latin Modern Roman 10"/>
        </w:rPr>
      </w:pPr>
      <w:r w:rsidRPr="002B3D14">
        <w:rPr>
          <w:rFonts w:ascii="Latin Modern Roman 10" w:hAnsi="Latin Modern Roman 10"/>
        </w:rPr>
        <w:t>Drone swarms</w:t>
      </w:r>
    </w:p>
    <w:p w14:paraId="0EB82FA7" w14:textId="5B2734F3" w:rsidR="00CB4B4A" w:rsidRPr="002B3D14" w:rsidRDefault="00D82A96" w:rsidP="000B613F">
      <w:pPr>
        <w:ind w:firstLine="720"/>
        <w:rPr>
          <w:rFonts w:ascii="Latin Modern Roman 10" w:hAnsi="Latin Modern Roman 10"/>
        </w:rPr>
      </w:pPr>
      <w:r w:rsidRPr="002B3D14">
        <w:rPr>
          <w:rFonts w:ascii="Latin Modern Roman 10" w:hAnsi="Latin Modern Roman 10"/>
        </w:rPr>
        <w:t>M</w:t>
      </w:r>
      <w:r w:rsidR="008C5CC6" w:rsidRPr="002B3D14">
        <w:rPr>
          <w:rFonts w:ascii="Latin Modern Roman 10" w:hAnsi="Latin Modern Roman 10"/>
        </w:rPr>
        <w:t xml:space="preserve">ilitary </w:t>
      </w:r>
      <w:r w:rsidR="00AB7335" w:rsidRPr="002B3D14">
        <w:rPr>
          <w:rFonts w:ascii="Latin Modern Roman 10" w:hAnsi="Latin Modern Roman 10"/>
        </w:rPr>
        <w:t>AI</w:t>
      </w:r>
      <w:r w:rsidR="00276568" w:rsidRPr="002B3D14">
        <w:rPr>
          <w:rFonts w:ascii="Latin Modern Roman 10" w:hAnsi="Latin Modern Roman 10"/>
        </w:rPr>
        <w:t xml:space="preserve"> </w:t>
      </w:r>
      <w:r w:rsidRPr="002B3D14">
        <w:rPr>
          <w:rFonts w:ascii="Latin Modern Roman 10" w:hAnsi="Latin Modern Roman 10"/>
        </w:rPr>
        <w:t xml:space="preserve">is likely to </w:t>
      </w:r>
      <w:r w:rsidR="00276568" w:rsidRPr="002B3D14">
        <w:rPr>
          <w:rFonts w:ascii="Latin Modern Roman 10" w:hAnsi="Latin Modern Roman 10"/>
        </w:rPr>
        <w:t xml:space="preserve">be the </w:t>
      </w:r>
      <w:r w:rsidRPr="002B3D14">
        <w:rPr>
          <w:rFonts w:ascii="Latin Modern Roman 10" w:hAnsi="Latin Modern Roman 10"/>
        </w:rPr>
        <w:t xml:space="preserve">common factor behind these methods </w:t>
      </w:r>
      <w:r w:rsidR="008C5CC6"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18qkoi5hj8","properties":{"formattedCitation":"(Straub, 2018)","plainCitation":"(Straub, 2018)","noteIndex":0},"citationItems":[{"id":6672,"uris":["http://zotero.org/users/3736454/items/QDPZ6KJK"],"uri":["http://zotero.org/users/3736454/items/QDPZ6KJK"],"itemData":{"id":6672,"type":"article-magazine","title":"Artificial intelligence is the weapon of the next Cold War","abstract":"It is easy to confuse the current geopolitical situation with that of the 1980s. The United States and Russia each accuse the other of interfering in domestic affairs. Russia has annexed territory over U.S. objections, raising concerns about military conflict.","URL":"https://phys.org/news/2018-01-artificial-intelligence-weapon-cold-war.html","language":"en-us","author":[{"family":"Straub","given":"J."}],"issued":{"date-parts":[["2018"]]},"accessed":{"date-parts":[["2018",1,30]]}}}],"schema":"https://github.com/citation-style-language/schema/raw/master/csl-citation.json"} </w:instrText>
      </w:r>
      <w:r w:rsidR="008C5CC6" w:rsidRPr="002B3D14">
        <w:rPr>
          <w:rFonts w:ascii="Latin Modern Roman 10" w:hAnsi="Latin Modern Roman 10"/>
        </w:rPr>
        <w:fldChar w:fldCharType="separate"/>
      </w:r>
      <w:r w:rsidR="008C5CC6" w:rsidRPr="002B3D14">
        <w:rPr>
          <w:rFonts w:ascii="Latin Modern Roman 10" w:hAnsi="Latin Modern Roman 10"/>
          <w:noProof/>
        </w:rPr>
        <w:t>(Straub, 2018)</w:t>
      </w:r>
      <w:r w:rsidR="008C5CC6" w:rsidRPr="002B3D14">
        <w:rPr>
          <w:rFonts w:ascii="Latin Modern Roman 10" w:hAnsi="Latin Modern Roman 10"/>
        </w:rPr>
        <w:fldChar w:fldCharType="end"/>
      </w:r>
      <w:r w:rsidR="008C5CC6" w:rsidRPr="002B3D14">
        <w:rPr>
          <w:rFonts w:ascii="Latin Modern Roman 10" w:hAnsi="Latin Modern Roman 10"/>
        </w:rPr>
        <w:t xml:space="preserve">. </w:t>
      </w:r>
      <w:r w:rsidR="00757882" w:rsidRPr="002B3D14">
        <w:rPr>
          <w:rFonts w:ascii="Latin Modern Roman 10" w:hAnsi="Latin Modern Roman 10"/>
        </w:rPr>
        <w:t xml:space="preserve">Each of them individually is unlikely to </w:t>
      </w:r>
      <w:r w:rsidRPr="002B3D14">
        <w:rPr>
          <w:rFonts w:ascii="Latin Modern Roman 10" w:hAnsi="Latin Modern Roman 10"/>
        </w:rPr>
        <w:t xml:space="preserve">cause extinction, </w:t>
      </w:r>
      <w:r w:rsidR="00757882" w:rsidRPr="002B3D14">
        <w:rPr>
          <w:rFonts w:ascii="Latin Modern Roman 10" w:hAnsi="Latin Modern Roman 10"/>
        </w:rPr>
        <w:t xml:space="preserve">except </w:t>
      </w:r>
      <w:r w:rsidRPr="002B3D14">
        <w:rPr>
          <w:rFonts w:ascii="Latin Modern Roman 10" w:hAnsi="Latin Modern Roman 10"/>
        </w:rPr>
        <w:t xml:space="preserve">in </w:t>
      </w:r>
      <w:r w:rsidR="00757882" w:rsidRPr="002B3D14">
        <w:rPr>
          <w:rFonts w:ascii="Latin Modern Roman 10" w:hAnsi="Latin Modern Roman 10"/>
        </w:rPr>
        <w:t xml:space="preserve">the case of </w:t>
      </w:r>
      <w:r w:rsidRPr="002B3D14">
        <w:rPr>
          <w:rFonts w:ascii="Latin Modern Roman 10" w:hAnsi="Latin Modern Roman 10"/>
        </w:rPr>
        <w:t xml:space="preserve">an </w:t>
      </w:r>
      <w:r w:rsidR="00757882" w:rsidRPr="002B3D14">
        <w:rPr>
          <w:rFonts w:ascii="Latin Modern Roman 10" w:hAnsi="Latin Modern Roman 10"/>
        </w:rPr>
        <w:t>extreme scenario, as they have different profile</w:t>
      </w:r>
      <w:r w:rsidRPr="002B3D14">
        <w:rPr>
          <w:rFonts w:ascii="Latin Modern Roman 10" w:hAnsi="Latin Modern Roman 10"/>
        </w:rPr>
        <w:t>s</w:t>
      </w:r>
      <w:r w:rsidR="00757882" w:rsidRPr="002B3D14">
        <w:rPr>
          <w:rFonts w:ascii="Latin Modern Roman 10" w:hAnsi="Latin Modern Roman 10"/>
        </w:rPr>
        <w:t>. Nuclear</w:t>
      </w:r>
      <w:r w:rsidR="00D34899" w:rsidRPr="002B3D14">
        <w:rPr>
          <w:rFonts w:ascii="Latin Modern Roman 10" w:hAnsi="Latin Modern Roman 10"/>
        </w:rPr>
        <w:t xml:space="preserve"> weapons will affect most hardened targets like bunkers and cities, and biological weapons could spill off to most vulnerable populations in remote places because of their </w:t>
      </w:r>
      <w:r w:rsidRPr="002B3D14">
        <w:rPr>
          <w:rFonts w:ascii="Latin Modern Roman 10" w:hAnsi="Latin Modern Roman 10"/>
        </w:rPr>
        <w:t xml:space="preserve">wide </w:t>
      </w:r>
      <w:r w:rsidR="00D34899" w:rsidRPr="002B3D14">
        <w:rPr>
          <w:rFonts w:ascii="Latin Modern Roman 10" w:hAnsi="Latin Modern Roman 10"/>
        </w:rPr>
        <w:t>dissemination. Military drones are somewhere between the two, as they could cause chaos and affect lightly hardened or distributed targets</w:t>
      </w:r>
      <w:r w:rsidR="0081496D" w:rsidRPr="002B3D14">
        <w:rPr>
          <w:rFonts w:ascii="Latin Modern Roman 10" w:hAnsi="Latin Modern Roman 10"/>
        </w:rPr>
        <w:t>.</w:t>
      </w:r>
    </w:p>
    <w:p w14:paraId="22BEB082" w14:textId="77777777" w:rsidR="009560B7" w:rsidRPr="002B3D14" w:rsidRDefault="009560B7" w:rsidP="00D34899">
      <w:pPr>
        <w:ind w:firstLine="720"/>
        <w:jc w:val="both"/>
        <w:rPr>
          <w:rFonts w:ascii="Latin Modern Roman 10" w:hAnsi="Latin Modern Roman 10"/>
        </w:rPr>
      </w:pPr>
    </w:p>
    <w:p w14:paraId="2AFCCF68" w14:textId="1CFF6B3E" w:rsidR="00A36A56" w:rsidRPr="002B3D14" w:rsidRDefault="00A54AF7" w:rsidP="008C5CC6">
      <w:pPr>
        <w:pStyle w:val="Heading2"/>
        <w:rPr>
          <w:rFonts w:ascii="Latin Modern Roman 10" w:hAnsi="Latin Modern Roman 10"/>
        </w:rPr>
      </w:pPr>
      <w:bookmarkStart w:id="29" w:name="_Toc505169930"/>
      <w:bookmarkStart w:id="30" w:name="_Toc506566610"/>
      <w:r w:rsidRPr="002B3D14">
        <w:rPr>
          <w:rFonts w:ascii="Latin Modern Roman 10" w:hAnsi="Latin Modern Roman 10"/>
        </w:rPr>
        <w:t xml:space="preserve">3.3 </w:t>
      </w:r>
      <w:r w:rsidR="00A36A56" w:rsidRPr="002B3D14">
        <w:rPr>
          <w:rFonts w:ascii="Latin Modern Roman 10" w:hAnsi="Latin Modern Roman 10"/>
        </w:rPr>
        <w:t>Global fail</w:t>
      </w:r>
      <w:r w:rsidR="008C5CC6" w:rsidRPr="002B3D14">
        <w:rPr>
          <w:rFonts w:ascii="Latin Modern Roman 10" w:hAnsi="Latin Modern Roman 10"/>
        </w:rPr>
        <w:t>ed</w:t>
      </w:r>
      <w:r w:rsidR="00A36A56" w:rsidRPr="002B3D14">
        <w:rPr>
          <w:rFonts w:ascii="Latin Modern Roman 10" w:hAnsi="Latin Modern Roman 10"/>
        </w:rPr>
        <w:t xml:space="preserve"> state</w:t>
      </w:r>
      <w:bookmarkEnd w:id="29"/>
      <w:bookmarkEnd w:id="30"/>
    </w:p>
    <w:p w14:paraId="02C60521" w14:textId="6770A0CC" w:rsidR="00A36A56" w:rsidRPr="002B3D14" w:rsidRDefault="00A36A56" w:rsidP="00D34899">
      <w:pPr>
        <w:ind w:firstLine="720"/>
        <w:jc w:val="both"/>
        <w:rPr>
          <w:rFonts w:ascii="Latin Modern Roman 10" w:hAnsi="Latin Modern Roman 10"/>
        </w:rPr>
      </w:pPr>
      <w:r w:rsidRPr="002B3D14">
        <w:rPr>
          <w:rFonts w:ascii="Latin Modern Roman 10" w:hAnsi="Latin Modern Roman 10"/>
        </w:rPr>
        <w:t>The number of fail</w:t>
      </w:r>
      <w:r w:rsidR="008C5CC6" w:rsidRPr="002B3D14">
        <w:rPr>
          <w:rFonts w:ascii="Latin Modern Roman 10" w:hAnsi="Latin Modern Roman 10"/>
        </w:rPr>
        <w:t>ed</w:t>
      </w:r>
      <w:r w:rsidRPr="002B3D14">
        <w:rPr>
          <w:rFonts w:ascii="Latin Modern Roman 10" w:hAnsi="Latin Modern Roman 10"/>
        </w:rPr>
        <w:t xml:space="preserve"> states in the world</w:t>
      </w:r>
      <w:r w:rsidR="00084AB5" w:rsidRPr="002B3D14">
        <w:rPr>
          <w:rFonts w:ascii="Latin Modern Roman 10" w:hAnsi="Latin Modern Roman 10"/>
        </w:rPr>
        <w:t>—Syria, Yemen, Libya, Somali, Lebanon—</w:t>
      </w:r>
      <w:r w:rsidRPr="002B3D14">
        <w:rPr>
          <w:rFonts w:ascii="Latin Modern Roman 10" w:hAnsi="Latin Modern Roman 10"/>
        </w:rPr>
        <w:t>is growing</w:t>
      </w:r>
      <w:r w:rsidR="00F15DC9" w:rsidRPr="002B3D14">
        <w:rPr>
          <w:rFonts w:ascii="Latin Modern Roman 10" w:hAnsi="Latin Modern Roman 10"/>
        </w:rPr>
        <w:t xml:space="preserve"> </w:t>
      </w:r>
      <w:r w:rsidR="000E56F5"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et4mqte1g","properties":{"formattedCitation":"(The Fund for Peace, 2018)","plainCitation":"(The Fund for Peace, 2018)","noteIndex":0},"citationItems":[{"id":6674,"uris":["http://zotero.org/users/3736454/items/CSMPYF68"],"uri":["http://zotero.org/users/3736454/items/CSMPYF68"],"itemData":{"id":6674,"type":"post-weblog","title":"What do the Colors and Categories in the Index and on the Map Signify? | Fragile States Index","URL":"http://fundforpeace.org/fsi/frequently-asked-questions/what-do-the-colors-and-categories-in-the-index-and-on-the-map-signify/","shortTitle":"What do the Colors and Categories in the Index and on the Map Signify?","language":"en-US","author":[{"family":"The Fund for Peace","given":""}],"issued":{"date-parts":[["2018"]]},"accessed":{"date-parts":[["2018",1,30]]}}}],"schema":"https://github.com/citation-style-language/schema/raw/master/csl-citation.json"} </w:instrText>
      </w:r>
      <w:r w:rsidR="000E56F5" w:rsidRPr="002B3D14">
        <w:rPr>
          <w:rFonts w:ascii="Latin Modern Roman 10" w:hAnsi="Latin Modern Roman 10"/>
        </w:rPr>
        <w:fldChar w:fldCharType="separate"/>
      </w:r>
      <w:r w:rsidR="00343905" w:rsidRPr="002B3D14">
        <w:rPr>
          <w:rFonts w:ascii="Latin Modern Roman 10" w:hAnsi="Latin Modern Roman 10"/>
          <w:noProof/>
        </w:rPr>
        <w:t>(The Fund for Peace, 2018)</w:t>
      </w:r>
      <w:r w:rsidR="000E56F5" w:rsidRPr="002B3D14">
        <w:rPr>
          <w:rFonts w:ascii="Latin Modern Roman 10" w:hAnsi="Latin Modern Roman 10"/>
        </w:rPr>
        <w:fldChar w:fldCharType="end"/>
      </w:r>
      <w:r w:rsidR="00084AB5" w:rsidRPr="002B3D14">
        <w:rPr>
          <w:rFonts w:ascii="Latin Modern Roman 10" w:hAnsi="Latin Modern Roman 10"/>
        </w:rPr>
        <w:t>.</w:t>
      </w:r>
      <w:r w:rsidR="00F15DC9" w:rsidRPr="002B3D14">
        <w:rPr>
          <w:rFonts w:ascii="Latin Modern Roman 10" w:hAnsi="Latin Modern Roman 10"/>
        </w:rPr>
        <w:t xml:space="preserve"> </w:t>
      </w:r>
      <w:r w:rsidR="00084AB5" w:rsidRPr="002B3D14">
        <w:rPr>
          <w:rFonts w:ascii="Latin Modern Roman 10" w:hAnsi="Latin Modern Roman 10"/>
        </w:rPr>
        <w:t>Such states may continue to</w:t>
      </w:r>
      <w:r w:rsidRPr="002B3D14">
        <w:rPr>
          <w:rFonts w:ascii="Latin Modern Roman 10" w:hAnsi="Latin Modern Roman 10"/>
        </w:rPr>
        <w:t xml:space="preserve"> exist for decades, like Afghanistan</w:t>
      </w:r>
      <w:r w:rsidR="00084AB5" w:rsidRPr="002B3D14">
        <w:rPr>
          <w:rFonts w:ascii="Latin Modern Roman 10" w:hAnsi="Latin Modern Roman 10"/>
        </w:rPr>
        <w:t xml:space="preserve">; these </w:t>
      </w:r>
      <w:r w:rsidRPr="002B3D14">
        <w:rPr>
          <w:rFonts w:ascii="Latin Modern Roman 10" w:hAnsi="Latin Modern Roman 10"/>
        </w:rPr>
        <w:t>states are in constant tribal war</w:t>
      </w:r>
      <w:r w:rsidR="00084AB5" w:rsidRPr="002B3D14">
        <w:rPr>
          <w:rFonts w:ascii="Latin Modern Roman 10" w:hAnsi="Latin Modern Roman 10"/>
        </w:rPr>
        <w:t>,</w:t>
      </w:r>
      <w:r w:rsidRPr="002B3D14">
        <w:rPr>
          <w:rFonts w:ascii="Latin Modern Roman 10" w:hAnsi="Latin Modern Roman 10"/>
        </w:rPr>
        <w:t xml:space="preserve"> </w:t>
      </w:r>
      <w:r w:rsidR="00084AB5" w:rsidRPr="002B3D14">
        <w:rPr>
          <w:rFonts w:ascii="Latin Modern Roman 10" w:hAnsi="Latin Modern Roman 10"/>
        </w:rPr>
        <w:t>and</w:t>
      </w:r>
      <w:r w:rsidR="008C5CC6" w:rsidRPr="002B3D14">
        <w:rPr>
          <w:rFonts w:ascii="Latin Modern Roman 10" w:hAnsi="Latin Modern Roman 10"/>
        </w:rPr>
        <w:t xml:space="preserve"> are</w:t>
      </w:r>
      <w:r w:rsidRPr="002B3D14">
        <w:rPr>
          <w:rFonts w:ascii="Latin Modern Roman 10" w:hAnsi="Latin Modern Roman 10"/>
        </w:rPr>
        <w:t xml:space="preserve"> </w:t>
      </w:r>
      <w:r w:rsidR="00084AB5" w:rsidRPr="002B3D14">
        <w:rPr>
          <w:rFonts w:ascii="Latin Modern Roman 10" w:hAnsi="Latin Modern Roman 10"/>
        </w:rPr>
        <w:t xml:space="preserve">a fertile </w:t>
      </w:r>
      <w:r w:rsidRPr="002B3D14">
        <w:rPr>
          <w:rFonts w:ascii="Latin Modern Roman 10" w:hAnsi="Latin Modern Roman 10"/>
        </w:rPr>
        <w:t xml:space="preserve">ground </w:t>
      </w:r>
      <w:r w:rsidR="00084AB5" w:rsidRPr="002B3D14">
        <w:rPr>
          <w:rFonts w:ascii="Latin Modern Roman 10" w:hAnsi="Latin Modern Roman 10"/>
        </w:rPr>
        <w:t xml:space="preserve">in for </w:t>
      </w:r>
      <w:r w:rsidRPr="002B3D14">
        <w:rPr>
          <w:rFonts w:ascii="Latin Modern Roman 10" w:hAnsi="Latin Modern Roman 10"/>
        </w:rPr>
        <w:t>terrorist organizations</w:t>
      </w:r>
      <w:r w:rsidR="00084AB5" w:rsidRPr="002B3D14">
        <w:rPr>
          <w:rFonts w:ascii="Latin Modern Roman 10" w:hAnsi="Latin Modern Roman 10"/>
        </w:rPr>
        <w:t xml:space="preserve"> to form and grow</w:t>
      </w:r>
      <w:r w:rsidRPr="002B3D14">
        <w:rPr>
          <w:rFonts w:ascii="Latin Modern Roman 10" w:hAnsi="Latin Modern Roman 10"/>
        </w:rPr>
        <w:t xml:space="preserve">. </w:t>
      </w:r>
      <w:r w:rsidR="00084AB5" w:rsidRPr="002B3D14">
        <w:rPr>
          <w:rFonts w:ascii="Latin Modern Roman 10" w:hAnsi="Latin Modern Roman 10"/>
        </w:rPr>
        <w:t>I</w:t>
      </w:r>
      <w:r w:rsidR="0061417B" w:rsidRPr="002B3D14">
        <w:rPr>
          <w:rFonts w:ascii="Latin Modern Roman 10" w:hAnsi="Latin Modern Roman 10"/>
        </w:rPr>
        <w:t xml:space="preserve">t is possible to imagine that </w:t>
      </w:r>
      <w:r w:rsidR="00084AB5" w:rsidRPr="002B3D14">
        <w:rPr>
          <w:rFonts w:ascii="Latin Modern Roman 10" w:hAnsi="Latin Modern Roman 10"/>
        </w:rPr>
        <w:t xml:space="preserve">if this trend continues, a </w:t>
      </w:r>
      <w:r w:rsidR="008C5CC6" w:rsidRPr="002B3D14">
        <w:rPr>
          <w:rFonts w:ascii="Latin Modern Roman 10" w:hAnsi="Latin Modern Roman 10"/>
        </w:rPr>
        <w:t>large part of</w:t>
      </w:r>
      <w:r w:rsidR="0061417B" w:rsidRPr="002B3D14">
        <w:rPr>
          <w:rFonts w:ascii="Latin Modern Roman 10" w:hAnsi="Latin Modern Roman 10"/>
        </w:rPr>
        <w:t xml:space="preserve"> the world will </w:t>
      </w:r>
      <w:r w:rsidR="00084AB5" w:rsidRPr="002B3D14">
        <w:rPr>
          <w:rFonts w:ascii="Latin Modern Roman 10" w:hAnsi="Latin Modern Roman 10"/>
        </w:rPr>
        <w:t xml:space="preserve">provide such </w:t>
      </w:r>
      <w:r w:rsidR="008C5CC6" w:rsidRPr="002B3D14">
        <w:rPr>
          <w:rFonts w:ascii="Latin Modern Roman 10" w:hAnsi="Latin Modern Roman 10"/>
        </w:rPr>
        <w:t>condition</w:t>
      </w:r>
      <w:r w:rsidR="00084AB5" w:rsidRPr="002B3D14">
        <w:rPr>
          <w:rFonts w:ascii="Latin Modern Roman 10" w:hAnsi="Latin Modern Roman 10"/>
        </w:rPr>
        <w:t>s</w:t>
      </w:r>
      <w:r w:rsidR="0061417B" w:rsidRPr="002B3D14">
        <w:rPr>
          <w:rFonts w:ascii="Latin Modern Roman 10" w:hAnsi="Latin Modern Roman 10"/>
        </w:rPr>
        <w:t>.</w:t>
      </w:r>
    </w:p>
    <w:p w14:paraId="0BEEA816" w14:textId="77777777" w:rsidR="00F22611" w:rsidRPr="002B3D14" w:rsidRDefault="00F22611" w:rsidP="00E353BF">
      <w:pPr>
        <w:ind w:firstLine="720"/>
        <w:jc w:val="both"/>
        <w:rPr>
          <w:rFonts w:ascii="Latin Modern Roman 10" w:hAnsi="Latin Modern Roman 10"/>
        </w:rPr>
      </w:pPr>
    </w:p>
    <w:p w14:paraId="282FD5BE" w14:textId="7FD80142" w:rsidR="00240F46" w:rsidRPr="002B3D14" w:rsidRDefault="00A54AF7" w:rsidP="009B2D14">
      <w:pPr>
        <w:pStyle w:val="Heading2"/>
        <w:rPr>
          <w:rFonts w:ascii="Latin Modern Roman 10" w:hAnsi="Latin Modern Roman 10"/>
        </w:rPr>
      </w:pPr>
      <w:bookmarkStart w:id="31" w:name="_Toc505169931"/>
      <w:bookmarkStart w:id="32" w:name="_Toc506566611"/>
      <w:r w:rsidRPr="002B3D14">
        <w:rPr>
          <w:rFonts w:ascii="Latin Modern Roman 10" w:hAnsi="Latin Modern Roman 10"/>
        </w:rPr>
        <w:lastRenderedPageBreak/>
        <w:t>3.4</w:t>
      </w:r>
      <w:r w:rsidR="006B31AB" w:rsidRPr="002B3D14">
        <w:rPr>
          <w:rFonts w:ascii="Latin Modern Roman 10" w:hAnsi="Latin Modern Roman 10"/>
        </w:rPr>
        <w:t xml:space="preserve"> </w:t>
      </w:r>
      <w:r w:rsidR="00240F46" w:rsidRPr="002B3D14">
        <w:rPr>
          <w:rFonts w:ascii="Latin Modern Roman 10" w:hAnsi="Latin Modern Roman 10"/>
        </w:rPr>
        <w:t>Collateral damage</w:t>
      </w:r>
      <w:bookmarkEnd w:id="31"/>
      <w:bookmarkEnd w:id="32"/>
    </w:p>
    <w:p w14:paraId="00DE8AD1" w14:textId="5D65B297" w:rsidR="007627A8" w:rsidRPr="002B3D14" w:rsidRDefault="00240F46" w:rsidP="00E353BF">
      <w:pPr>
        <w:ind w:firstLine="720"/>
        <w:jc w:val="both"/>
        <w:rPr>
          <w:rFonts w:ascii="Latin Modern Roman 10" w:hAnsi="Latin Modern Roman 10"/>
        </w:rPr>
      </w:pPr>
      <w:r w:rsidRPr="002B3D14">
        <w:rPr>
          <w:rFonts w:ascii="Latin Modern Roman 10" w:hAnsi="Latin Modern Roman 10"/>
        </w:rPr>
        <w:t>Around half of victim</w:t>
      </w:r>
      <w:r w:rsidR="0064326E" w:rsidRPr="002B3D14">
        <w:rPr>
          <w:rFonts w:ascii="Latin Modern Roman 10" w:hAnsi="Latin Modern Roman 10"/>
        </w:rPr>
        <w:t>s</w:t>
      </w:r>
      <w:r w:rsidRPr="002B3D14">
        <w:rPr>
          <w:rFonts w:ascii="Latin Modern Roman 10" w:hAnsi="Latin Modern Roman 10"/>
        </w:rPr>
        <w:t xml:space="preserve"> in current wars are civilians, but these are mostly people who live </w:t>
      </w:r>
      <w:r w:rsidR="0064326E" w:rsidRPr="002B3D14">
        <w:rPr>
          <w:rFonts w:ascii="Latin Modern Roman 10" w:hAnsi="Latin Modern Roman 10"/>
        </w:rPr>
        <w:t xml:space="preserve">within a few </w:t>
      </w:r>
      <w:r w:rsidRPr="002B3D14">
        <w:rPr>
          <w:rFonts w:ascii="Latin Modern Roman 10" w:hAnsi="Latin Modern Roman 10"/>
        </w:rPr>
        <w:t xml:space="preserve">miles </w:t>
      </w:r>
      <w:r w:rsidR="0064326E" w:rsidRPr="002B3D14">
        <w:rPr>
          <w:rFonts w:ascii="Latin Modern Roman 10" w:hAnsi="Latin Modern Roman 10"/>
        </w:rPr>
        <w:t xml:space="preserve">of </w:t>
      </w:r>
      <w:r w:rsidRPr="002B3D14">
        <w:rPr>
          <w:rFonts w:ascii="Latin Modern Roman 10" w:hAnsi="Latin Modern Roman 10"/>
        </w:rPr>
        <w:t xml:space="preserve">the </w:t>
      </w:r>
      <w:r w:rsidR="0064326E" w:rsidRPr="002B3D14">
        <w:rPr>
          <w:rFonts w:ascii="Latin Modern Roman 10" w:hAnsi="Latin Modern Roman 10"/>
        </w:rPr>
        <w:t xml:space="preserve">field of </w:t>
      </w:r>
      <w:r w:rsidRPr="002B3D14">
        <w:rPr>
          <w:rFonts w:ascii="Latin Modern Roman 10" w:hAnsi="Latin Modern Roman 10"/>
        </w:rPr>
        <w:t>combat. The distance comes from the typical distance of misfiring</w:t>
      </w:r>
      <w:r w:rsidR="00860842" w:rsidRPr="002B3D14">
        <w:rPr>
          <w:rFonts w:ascii="Latin Modern Roman 10" w:hAnsi="Latin Modern Roman 10"/>
        </w:rPr>
        <w:t xml:space="preserve"> </w:t>
      </w:r>
      <w:r w:rsidRPr="002B3D14">
        <w:rPr>
          <w:rFonts w:ascii="Latin Modern Roman 10" w:hAnsi="Latin Modern Roman 10"/>
        </w:rPr>
        <w:t>f bullets and shells. A</w:t>
      </w:r>
      <w:r w:rsidR="0064326E" w:rsidRPr="002B3D14">
        <w:rPr>
          <w:rFonts w:ascii="Latin Modern Roman 10" w:hAnsi="Latin Modern Roman 10"/>
        </w:rPr>
        <w:t>n autonomous</w:t>
      </w:r>
      <w:r w:rsidRPr="002B3D14">
        <w:rPr>
          <w:rFonts w:ascii="Latin Modern Roman 10" w:hAnsi="Latin Modern Roman 10"/>
        </w:rPr>
        <w:t xml:space="preserve"> drone </w:t>
      </w:r>
      <w:r w:rsidR="0064326E" w:rsidRPr="002B3D14">
        <w:rPr>
          <w:rFonts w:ascii="Latin Modern Roman 10" w:hAnsi="Latin Modern Roman 10"/>
        </w:rPr>
        <w:t xml:space="preserve">that loses </w:t>
      </w:r>
      <w:r w:rsidRPr="002B3D14">
        <w:rPr>
          <w:rFonts w:ascii="Latin Modern Roman 10" w:hAnsi="Latin Modern Roman 10"/>
        </w:rPr>
        <w:t>its target</w:t>
      </w:r>
      <w:r w:rsidR="0064326E" w:rsidRPr="002B3D14">
        <w:rPr>
          <w:rFonts w:ascii="Latin Modern Roman 10" w:hAnsi="Latin Modern Roman 10"/>
        </w:rPr>
        <w:t xml:space="preserve"> </w:t>
      </w:r>
      <w:r w:rsidRPr="002B3D14">
        <w:rPr>
          <w:rFonts w:ascii="Latin Modern Roman 10" w:hAnsi="Latin Modern Roman 10"/>
        </w:rPr>
        <w:t xml:space="preserve">could </w:t>
      </w:r>
      <w:r w:rsidR="0064326E" w:rsidRPr="002B3D14">
        <w:rPr>
          <w:rFonts w:ascii="Latin Modern Roman 10" w:hAnsi="Latin Modern Roman 10"/>
        </w:rPr>
        <w:t xml:space="preserve">cover a </w:t>
      </w:r>
      <w:r w:rsidRPr="002B3D14">
        <w:rPr>
          <w:rFonts w:ascii="Latin Modern Roman 10" w:hAnsi="Latin Modern Roman 10"/>
        </w:rPr>
        <w:t>much longer distance</w:t>
      </w:r>
      <w:r w:rsidR="0090728D" w:rsidRPr="002B3D14">
        <w:rPr>
          <w:rFonts w:ascii="Latin Modern Roman 10" w:hAnsi="Latin Modern Roman 10"/>
        </w:rPr>
        <w:t xml:space="preserve"> or wait </w:t>
      </w:r>
      <w:r w:rsidR="0064326E" w:rsidRPr="002B3D14">
        <w:rPr>
          <w:rFonts w:ascii="Latin Modern Roman 10" w:hAnsi="Latin Modern Roman 10"/>
        </w:rPr>
        <w:t xml:space="preserve">a </w:t>
      </w:r>
      <w:r w:rsidR="0090728D" w:rsidRPr="002B3D14">
        <w:rPr>
          <w:rFonts w:ascii="Latin Modern Roman 10" w:hAnsi="Latin Modern Roman 10"/>
        </w:rPr>
        <w:t>much longer time</w:t>
      </w:r>
      <w:r w:rsidR="0064326E" w:rsidRPr="002B3D14">
        <w:rPr>
          <w:rFonts w:ascii="Latin Modern Roman 10" w:hAnsi="Latin Modern Roman 10"/>
        </w:rPr>
        <w:t xml:space="preserve"> before striking</w:t>
      </w:r>
      <w:r w:rsidR="0090728D" w:rsidRPr="002B3D14">
        <w:rPr>
          <w:rFonts w:ascii="Latin Modern Roman 10" w:hAnsi="Latin Modern Roman 10"/>
        </w:rPr>
        <w:t>.</w:t>
      </w:r>
      <w:r w:rsidR="007627A8" w:rsidRPr="002B3D14">
        <w:rPr>
          <w:rFonts w:ascii="Latin Modern Roman 10" w:hAnsi="Latin Modern Roman 10"/>
        </w:rPr>
        <w:t xml:space="preserve"> </w:t>
      </w:r>
      <w:r w:rsidR="00E754B9" w:rsidRPr="002B3D14">
        <w:rPr>
          <w:rFonts w:ascii="Latin Modern Roman 10" w:hAnsi="Latin Modern Roman 10"/>
        </w:rPr>
        <w:t xml:space="preserve">One analogy </w:t>
      </w:r>
      <w:r w:rsidR="007627A8" w:rsidRPr="002B3D14">
        <w:rPr>
          <w:rFonts w:ascii="Latin Modern Roman 10" w:hAnsi="Latin Modern Roman 10"/>
        </w:rPr>
        <w:t xml:space="preserve">is </w:t>
      </w:r>
      <w:r w:rsidR="0064326E" w:rsidRPr="002B3D14">
        <w:rPr>
          <w:rFonts w:ascii="Latin Modern Roman 10" w:hAnsi="Latin Modern Roman 10"/>
        </w:rPr>
        <w:t xml:space="preserve">the threat of </w:t>
      </w:r>
      <w:r w:rsidR="007627A8" w:rsidRPr="002B3D14">
        <w:rPr>
          <w:rFonts w:ascii="Latin Modern Roman 10" w:hAnsi="Latin Modern Roman 10"/>
        </w:rPr>
        <w:t>landmines</w:t>
      </w:r>
      <w:r w:rsidR="00352139" w:rsidRPr="002B3D14">
        <w:rPr>
          <w:rFonts w:ascii="Latin Modern Roman 10" w:hAnsi="Latin Modern Roman 10"/>
        </w:rPr>
        <w:t>,</w:t>
      </w:r>
      <w:r w:rsidR="007627A8" w:rsidRPr="002B3D14">
        <w:rPr>
          <w:rFonts w:ascii="Latin Modern Roman 10" w:hAnsi="Latin Modern Roman 10"/>
        </w:rPr>
        <w:t xml:space="preserve"> which continue to har</w:t>
      </w:r>
      <w:r w:rsidR="0064326E" w:rsidRPr="002B3D14">
        <w:rPr>
          <w:rFonts w:ascii="Latin Modern Roman 10" w:hAnsi="Latin Modern Roman 10"/>
        </w:rPr>
        <w:t>m</w:t>
      </w:r>
      <w:r w:rsidR="007627A8" w:rsidRPr="002B3D14">
        <w:rPr>
          <w:rFonts w:ascii="Latin Modern Roman 10" w:hAnsi="Latin Modern Roman 10"/>
        </w:rPr>
        <w:t xml:space="preserve"> civilians y</w:t>
      </w:r>
      <w:r w:rsidR="00F51F9D" w:rsidRPr="002B3D14">
        <w:rPr>
          <w:rFonts w:ascii="Latin Modern Roman 10" w:hAnsi="Latin Modern Roman 10"/>
        </w:rPr>
        <w:t xml:space="preserve">ears and decades after </w:t>
      </w:r>
      <w:r w:rsidR="00352139" w:rsidRPr="002B3D14">
        <w:rPr>
          <w:rFonts w:ascii="Latin Modern Roman 10" w:hAnsi="Latin Modern Roman 10"/>
        </w:rPr>
        <w:t>the end of a</w:t>
      </w:r>
      <w:r w:rsidR="0064326E" w:rsidRPr="002B3D14">
        <w:rPr>
          <w:rFonts w:ascii="Latin Modern Roman 10" w:hAnsi="Latin Modern Roman 10"/>
        </w:rPr>
        <w:t xml:space="preserve"> </w:t>
      </w:r>
      <w:r w:rsidR="00F51F9D" w:rsidRPr="002B3D14">
        <w:rPr>
          <w:rFonts w:ascii="Latin Modern Roman 10" w:hAnsi="Latin Modern Roman 10"/>
        </w:rPr>
        <w:t>war</w:t>
      </w:r>
      <w:r w:rsidR="00DD78CB" w:rsidRPr="002B3D14">
        <w:rPr>
          <w:rFonts w:ascii="Latin Modern Roman 10" w:hAnsi="Latin Modern Roman 10"/>
        </w:rPr>
        <w:t>—</w:t>
      </w:r>
      <w:r w:rsidR="00F51F9D" w:rsidRPr="002B3D14">
        <w:rPr>
          <w:rFonts w:ascii="Latin Modern Roman 10" w:hAnsi="Latin Modern Roman 10"/>
        </w:rPr>
        <w:t xml:space="preserve">but </w:t>
      </w:r>
      <w:r w:rsidR="00DD78CB" w:rsidRPr="002B3D14">
        <w:rPr>
          <w:rFonts w:ascii="Latin Modern Roman 10" w:hAnsi="Latin Modern Roman 10"/>
        </w:rPr>
        <w:t xml:space="preserve">unlike drones, mines </w:t>
      </w:r>
      <w:r w:rsidR="00F51F9D" w:rsidRPr="002B3D14">
        <w:rPr>
          <w:rFonts w:ascii="Latin Modern Roman 10" w:hAnsi="Latin Modern Roman 10"/>
        </w:rPr>
        <w:t xml:space="preserve">are unable to move and </w:t>
      </w:r>
      <w:r w:rsidR="00DD78CB" w:rsidRPr="002B3D14">
        <w:rPr>
          <w:rFonts w:ascii="Latin Modern Roman 10" w:hAnsi="Latin Modern Roman 10"/>
        </w:rPr>
        <w:t xml:space="preserve">seek out new </w:t>
      </w:r>
      <w:r w:rsidR="00F51F9D" w:rsidRPr="002B3D14">
        <w:rPr>
          <w:rFonts w:ascii="Latin Modern Roman 10" w:hAnsi="Latin Modern Roman 10"/>
        </w:rPr>
        <w:t xml:space="preserve">targets. </w:t>
      </w:r>
      <w:r w:rsidR="007627A8" w:rsidRPr="002B3D14">
        <w:rPr>
          <w:rFonts w:ascii="Latin Modern Roman 10" w:hAnsi="Latin Modern Roman 10"/>
        </w:rPr>
        <w:t xml:space="preserve">In </w:t>
      </w:r>
      <w:r w:rsidR="00737176" w:rsidRPr="002B3D14">
        <w:rPr>
          <w:rFonts w:ascii="Latin Modern Roman 10" w:hAnsi="Latin Modern Roman 10"/>
        </w:rPr>
        <w:t xml:space="preserve">the </w:t>
      </w:r>
      <w:r w:rsidR="007627A8" w:rsidRPr="002B3D14">
        <w:rPr>
          <w:rFonts w:ascii="Latin Modern Roman 10" w:hAnsi="Latin Modern Roman 10"/>
        </w:rPr>
        <w:t xml:space="preserve">case of </w:t>
      </w:r>
      <w:r w:rsidR="00737176" w:rsidRPr="002B3D14">
        <w:rPr>
          <w:rFonts w:ascii="Latin Modern Roman 10" w:hAnsi="Latin Modern Roman 10"/>
        </w:rPr>
        <w:t xml:space="preserve">a </w:t>
      </w:r>
      <w:r w:rsidR="007627A8" w:rsidRPr="002B3D14">
        <w:rPr>
          <w:rFonts w:ascii="Latin Modern Roman 10" w:hAnsi="Latin Modern Roman 10"/>
        </w:rPr>
        <w:t>global war</w:t>
      </w:r>
      <w:r w:rsidR="009146C4" w:rsidRPr="002B3D14">
        <w:rPr>
          <w:rFonts w:ascii="Latin Modern Roman 10" w:hAnsi="Latin Modern Roman 10"/>
        </w:rPr>
        <w:t>,</w:t>
      </w:r>
      <w:r w:rsidR="007627A8" w:rsidRPr="002B3D14">
        <w:rPr>
          <w:rFonts w:ascii="Latin Modern Roman 10" w:hAnsi="Latin Modern Roman 10"/>
        </w:rPr>
        <w:t xml:space="preserve"> the battle field will be much less localized</w:t>
      </w:r>
      <w:r w:rsidR="00737176" w:rsidRPr="002B3D14">
        <w:rPr>
          <w:rFonts w:ascii="Latin Modern Roman 10" w:hAnsi="Latin Modern Roman 10"/>
        </w:rPr>
        <w:t>, leading to greater collateral damage</w:t>
      </w:r>
      <w:r w:rsidR="00A90584" w:rsidRPr="002B3D14">
        <w:rPr>
          <w:rFonts w:ascii="Latin Modern Roman 10" w:hAnsi="Latin Modern Roman 10"/>
        </w:rPr>
        <w:t xml:space="preserve"> and more civilian casualties</w:t>
      </w:r>
      <w:r w:rsidR="00737176" w:rsidRPr="002B3D14">
        <w:rPr>
          <w:rFonts w:ascii="Latin Modern Roman 10" w:hAnsi="Latin Modern Roman 10"/>
        </w:rPr>
        <w:t>.</w:t>
      </w:r>
      <w:r w:rsidR="007627A8" w:rsidRPr="002B3D14">
        <w:rPr>
          <w:rFonts w:ascii="Latin Modern Roman 10" w:hAnsi="Latin Modern Roman 10"/>
        </w:rPr>
        <w:t xml:space="preserve"> </w:t>
      </w:r>
    </w:p>
    <w:p w14:paraId="4065E659" w14:textId="77777777" w:rsidR="00240F46" w:rsidRPr="002B3D14" w:rsidRDefault="00240F46" w:rsidP="00E353BF">
      <w:pPr>
        <w:ind w:firstLine="720"/>
        <w:jc w:val="both"/>
        <w:rPr>
          <w:rFonts w:ascii="Latin Modern Roman 10" w:hAnsi="Latin Modern Roman 10"/>
        </w:rPr>
      </w:pPr>
    </w:p>
    <w:p w14:paraId="5DB30418" w14:textId="22D5D749" w:rsidR="00F22611" w:rsidRPr="002B3D14" w:rsidRDefault="00A54AF7" w:rsidP="00240F46">
      <w:pPr>
        <w:pStyle w:val="Heading2"/>
        <w:rPr>
          <w:rFonts w:ascii="Latin Modern Roman 10" w:hAnsi="Latin Modern Roman 10"/>
        </w:rPr>
      </w:pPr>
      <w:bookmarkStart w:id="33" w:name="_Toc505169932"/>
      <w:bookmarkStart w:id="34" w:name="_Toc506566612"/>
      <w:r w:rsidRPr="002B3D14">
        <w:rPr>
          <w:rFonts w:ascii="Latin Modern Roman 10" w:hAnsi="Latin Modern Roman 10"/>
        </w:rPr>
        <w:t>3.5</w:t>
      </w:r>
      <w:r w:rsidR="006B31AB" w:rsidRPr="002B3D14">
        <w:rPr>
          <w:rFonts w:ascii="Latin Modern Roman 10" w:hAnsi="Latin Modern Roman 10"/>
        </w:rPr>
        <w:t xml:space="preserve"> </w:t>
      </w:r>
      <w:r w:rsidR="00F22611" w:rsidRPr="002B3D14">
        <w:rPr>
          <w:rFonts w:ascii="Latin Modern Roman 10" w:hAnsi="Latin Modern Roman 10"/>
        </w:rPr>
        <w:t>Terrorists states</w:t>
      </w:r>
      <w:r w:rsidR="00006CE6" w:rsidRPr="002B3D14">
        <w:rPr>
          <w:rFonts w:ascii="Latin Modern Roman 10" w:hAnsi="Latin Modern Roman 10"/>
        </w:rPr>
        <w:t xml:space="preserve"> and individuals</w:t>
      </w:r>
      <w:bookmarkEnd w:id="33"/>
      <w:bookmarkEnd w:id="34"/>
    </w:p>
    <w:p w14:paraId="4698A3D3" w14:textId="4DB531AF" w:rsidR="00CB5B0D" w:rsidRPr="002B3D14" w:rsidRDefault="00EC3804" w:rsidP="00336F78">
      <w:pPr>
        <w:ind w:firstLine="720"/>
        <w:jc w:val="both"/>
        <w:rPr>
          <w:rFonts w:ascii="Latin Modern Roman 10" w:hAnsi="Latin Modern Roman 10"/>
        </w:rPr>
      </w:pPr>
      <w:r w:rsidRPr="002B3D14">
        <w:rPr>
          <w:rFonts w:ascii="Latin Modern Roman 10" w:hAnsi="Latin Modern Roman 10"/>
        </w:rPr>
        <w:t>While one</w:t>
      </w:r>
      <w:r w:rsidR="000C38AF" w:rsidRPr="002B3D14">
        <w:rPr>
          <w:rFonts w:ascii="Latin Modern Roman 10" w:hAnsi="Latin Modern Roman 10"/>
        </w:rPr>
        <w:t xml:space="preserve"> super power creat</w:t>
      </w:r>
      <w:r w:rsidRPr="002B3D14">
        <w:rPr>
          <w:rFonts w:ascii="Latin Modern Roman 10" w:hAnsi="Latin Modern Roman 10"/>
        </w:rPr>
        <w:t>ing a</w:t>
      </w:r>
      <w:r w:rsidR="000C38AF" w:rsidRPr="002B3D14">
        <w:rPr>
          <w:rFonts w:ascii="Latin Modern Roman 10" w:hAnsi="Latin Modern Roman 10"/>
        </w:rPr>
        <w:t xml:space="preserve"> very large drone army may seem unlikely, it seems more probable that many small states and terrorist groups will produce many drones to fight their enemies locally, as happen</w:t>
      </w:r>
      <w:r w:rsidRPr="002B3D14">
        <w:rPr>
          <w:rFonts w:ascii="Latin Modern Roman 10" w:hAnsi="Latin Modern Roman 10"/>
        </w:rPr>
        <w:t>ed</w:t>
      </w:r>
      <w:r w:rsidR="000C38AF" w:rsidRPr="002B3D14">
        <w:rPr>
          <w:rFonts w:ascii="Latin Modern Roman 10" w:hAnsi="Latin Modern Roman 10"/>
        </w:rPr>
        <w:t xml:space="preserve"> in Syria</w:t>
      </w:r>
      <w:r w:rsidR="00A924B1" w:rsidRPr="002B3D14">
        <w:rPr>
          <w:rFonts w:ascii="Latin Modern Roman 10" w:hAnsi="Latin Modern Roman 10"/>
        </w:rPr>
        <w:t xml:space="preserve"> </w:t>
      </w:r>
      <w:r w:rsidR="00A924B1"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l2ejltleo","properties":{"formattedCitation":"(Reid, 2018)","plainCitation":"(Reid, 2018)","noteIndex":0},"citationItems":[{"id":6417,"uris":["http://zotero.org/users/3736454/items/CFMB79S8"],"uri":["http://zotero.org/users/3736454/items/CFMB79S8"],"itemData":{"id":6417,"type":"webpage","title":"Swarm of armed DIY drones attacks Russian military base in Syria","abstract":"Russia says it has now identified the launch location.","URL":"https://www.cnbc.com/2018/01/11/swarm-of-armed-diy-drones-attacks-russian-military-base-in-syria.html","author":[{"family":"Reid","given":"David"}],"issued":{"date-parts":[["2018",1,11]]},"accessed":{"date-parts":[["2018",1,14]]}}}],"schema":"https://github.com/citation-style-language/schema/raw/master/csl-citation.json"} </w:instrText>
      </w:r>
      <w:r w:rsidR="00A924B1" w:rsidRPr="002B3D14">
        <w:rPr>
          <w:rFonts w:ascii="Latin Modern Roman 10" w:hAnsi="Latin Modern Roman 10"/>
        </w:rPr>
        <w:fldChar w:fldCharType="separate"/>
      </w:r>
      <w:r w:rsidR="00A50BEE" w:rsidRPr="002B3D14">
        <w:rPr>
          <w:rFonts w:ascii="Latin Modern Roman 10" w:hAnsi="Latin Modern Roman 10"/>
          <w:noProof/>
        </w:rPr>
        <w:t>(Reid, 2018)</w:t>
      </w:r>
      <w:r w:rsidR="00A924B1" w:rsidRPr="002B3D14">
        <w:rPr>
          <w:rFonts w:ascii="Latin Modern Roman 10" w:hAnsi="Latin Modern Roman 10"/>
        </w:rPr>
        <w:fldChar w:fldCharType="end"/>
      </w:r>
      <w:r w:rsidR="000C38AF" w:rsidRPr="002B3D14">
        <w:rPr>
          <w:rFonts w:ascii="Latin Modern Roman 10" w:hAnsi="Latin Modern Roman 10"/>
        </w:rPr>
        <w:t>.</w:t>
      </w:r>
      <w:r w:rsidR="00197506" w:rsidRPr="002B3D14">
        <w:rPr>
          <w:rFonts w:ascii="Latin Modern Roman 10" w:hAnsi="Latin Modern Roman 10"/>
        </w:rPr>
        <w:t xml:space="preserve"> </w:t>
      </w:r>
      <w:r w:rsidR="00CB5B0D" w:rsidRPr="002B3D14">
        <w:rPr>
          <w:rFonts w:ascii="Latin Modern Roman 10" w:hAnsi="Latin Modern Roman 10"/>
        </w:rPr>
        <w:t xml:space="preserve">Tegmark </w:t>
      </w:r>
      <w:r w:rsidR="00336F78" w:rsidRPr="002B3D14">
        <w:rPr>
          <w:rFonts w:ascii="Latin Modern Roman 10" w:hAnsi="Latin Modern Roman 10"/>
        </w:rPr>
        <w:t xml:space="preserve">et al also think that individual terrorists could buy thousands and millions of killer drones </w:t>
      </w:r>
      <w:r w:rsidR="003B028E" w:rsidRPr="002B3D14">
        <w:rPr>
          <w:rFonts w:ascii="Latin Modern Roman 10" w:hAnsi="Latin Modern Roman 10"/>
        </w:rPr>
        <w:t xml:space="preserve">from </w:t>
      </w:r>
      <w:r w:rsidR="00336F78" w:rsidRPr="002B3D14">
        <w:rPr>
          <w:rFonts w:ascii="Latin Modern Roman 10" w:hAnsi="Latin Modern Roman 10"/>
        </w:rPr>
        <w:t xml:space="preserve">future black markets </w:t>
      </w:r>
      <w:r w:rsidR="00336F78"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2f098v9c0q","properties":{"formattedCitation":"(Tegmark, Russel, &amp; Walsh, 2015)","plainCitation":"(Tegmark, Russel, &amp; Walsh, 2015)","noteIndex":0},"citationItems":[{"id":6637,"uris":["http://zotero.org/users/3736454/items/JHS3Z74M"],"uri":["http://zotero.org/users/3736454/items/JHS3Z74M"],"itemData":{"id":6637,"type":"post-weblog","title":"Why We Really Should Ban Autonomous Weapons: A Response","container-title":"IEEE Spectrum: Technology, Engineering, and Science News","abstract":"Autonomous weapons could lead to low-cost micro-robots that can be deployed to anonymously kill thousands. That's just one reason why they should be banned","URL":"https://spectrum.ieee.org/automaton/robotics/artificial-intelligence/why-we-really-should-ban-autonomous-weapons","shortTitle":"Why We Really Should Ban Autonomous Weapons","language":"en","author":[{"family":"Tegmark","given":"M."},{"family":"Russel","given":"S."},{"family":"Walsh","given":"T."}],"issued":{"date-parts":[["2015",8,3]]},"accessed":{"date-parts":[["2018",1,29]]}}}],"schema":"https://github.com/citation-style-language/schema/raw/master/csl-citation.json"} </w:instrText>
      </w:r>
      <w:r w:rsidR="00336F78" w:rsidRPr="002B3D14">
        <w:rPr>
          <w:rFonts w:ascii="Latin Modern Roman 10" w:hAnsi="Latin Modern Roman 10"/>
        </w:rPr>
        <w:fldChar w:fldCharType="separate"/>
      </w:r>
      <w:r w:rsidR="00336F78" w:rsidRPr="002B3D14">
        <w:rPr>
          <w:rFonts w:ascii="Latin Modern Roman 10" w:hAnsi="Latin Modern Roman 10"/>
          <w:noProof/>
        </w:rPr>
        <w:t>(Tegmark, Russel, &amp; Walsh, 2015)</w:t>
      </w:r>
      <w:r w:rsidR="00336F78" w:rsidRPr="002B3D14">
        <w:rPr>
          <w:rFonts w:ascii="Latin Modern Roman 10" w:hAnsi="Latin Modern Roman 10"/>
        </w:rPr>
        <w:fldChar w:fldCharType="end"/>
      </w:r>
      <w:r w:rsidR="00197506" w:rsidRPr="002B3D14">
        <w:rPr>
          <w:rFonts w:ascii="Latin Modern Roman 10" w:hAnsi="Latin Modern Roman 10"/>
        </w:rPr>
        <w:t>.</w:t>
      </w:r>
      <w:r w:rsidR="00336F78" w:rsidRPr="002B3D14">
        <w:rPr>
          <w:rFonts w:ascii="Latin Modern Roman 10" w:hAnsi="Latin Modern Roman 10"/>
        </w:rPr>
        <w:t xml:space="preserve"> </w:t>
      </w:r>
      <w:r w:rsidR="00197506" w:rsidRPr="002B3D14">
        <w:rPr>
          <w:rFonts w:ascii="Latin Modern Roman 10" w:hAnsi="Latin Modern Roman 10"/>
        </w:rPr>
        <w:t>I</w:t>
      </w:r>
      <w:r w:rsidR="00336F78" w:rsidRPr="002B3D14">
        <w:rPr>
          <w:rFonts w:ascii="Latin Modern Roman 10" w:hAnsi="Latin Modern Roman 10"/>
        </w:rPr>
        <w:t xml:space="preserve">f there </w:t>
      </w:r>
      <w:r w:rsidR="00197506" w:rsidRPr="002B3D14">
        <w:rPr>
          <w:rFonts w:ascii="Latin Modern Roman 10" w:hAnsi="Latin Modern Roman 10"/>
        </w:rPr>
        <w:t xml:space="preserve">are </w:t>
      </w:r>
      <w:r w:rsidR="00336F78" w:rsidRPr="002B3D14">
        <w:rPr>
          <w:rFonts w:ascii="Latin Modern Roman 10" w:hAnsi="Latin Modern Roman 10"/>
        </w:rPr>
        <w:t xml:space="preserve">many such terrorists, they could </w:t>
      </w:r>
      <w:r w:rsidR="00B122ED" w:rsidRPr="002B3D14">
        <w:rPr>
          <w:rFonts w:ascii="Latin Modern Roman 10" w:hAnsi="Latin Modern Roman 10"/>
        </w:rPr>
        <w:t xml:space="preserve">control enough drones </w:t>
      </w:r>
      <w:r w:rsidR="00336F78" w:rsidRPr="002B3D14">
        <w:rPr>
          <w:rFonts w:ascii="Latin Modern Roman 10" w:hAnsi="Latin Modern Roman 10"/>
        </w:rPr>
        <w:t>to kill almost everybody. The same is probably true for future bioterro</w:t>
      </w:r>
      <w:r w:rsidR="00B122ED" w:rsidRPr="002B3D14">
        <w:rPr>
          <w:rFonts w:ascii="Latin Modern Roman 10" w:hAnsi="Latin Modern Roman 10"/>
        </w:rPr>
        <w:t>r</w:t>
      </w:r>
      <w:r w:rsidR="00336F78" w:rsidRPr="002B3D14">
        <w:rPr>
          <w:rFonts w:ascii="Latin Modern Roman 10" w:hAnsi="Latin Modern Roman 10"/>
        </w:rPr>
        <w:t>ists</w:t>
      </w:r>
      <w:r w:rsidR="00B122ED" w:rsidRPr="002B3D14">
        <w:rPr>
          <w:rFonts w:ascii="Latin Modern Roman 10" w:hAnsi="Latin Modern Roman 10"/>
        </w:rPr>
        <w:t>,</w:t>
      </w:r>
      <w:r w:rsidR="00336F78" w:rsidRPr="002B3D14">
        <w:rPr>
          <w:rFonts w:ascii="Latin Modern Roman 10" w:hAnsi="Latin Modern Roman 10"/>
        </w:rPr>
        <w:t xml:space="preserve"> as explored in </w:t>
      </w:r>
      <w:r w:rsidR="00336F78"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cjet10pkj","properties":{"formattedCitation":"(Turchin, Green, &amp; Dekenbergern, 2017)","plainCitation":"(Turchin, Green, &amp; Dekenbergern, 2017)","noteIndex":0},"citationItems":[{"id":725,"uris":["http://zotero.org/users/3736454/items/CXEEI6FQ"],"uri":["http://zotero.org/users/3736454/items/CXEEI6FQ"],"itemData":{"id":725,"type":"article-journal","title":"Multiple Simultaneous Pandemics as Most Dangerous Global Catastrophic Risk Connected with Bioweapons and Synthetic Biology","container-title":"Forthcoming","author":[{"family":"Turchin","given":"A."},{"family":"Green","given":"B."},{"family":"Dekenbergern","given":"D."}],"issued":{"date-parts":[["2017"]]}}}],"schema":"https://github.com/citation-style-language/schema/raw/master/csl-citation.json"} </w:instrText>
      </w:r>
      <w:r w:rsidR="00336F78" w:rsidRPr="002B3D14">
        <w:rPr>
          <w:rFonts w:ascii="Latin Modern Roman 10" w:hAnsi="Latin Modern Roman 10"/>
        </w:rPr>
        <w:fldChar w:fldCharType="separate"/>
      </w:r>
      <w:r w:rsidR="00336F78" w:rsidRPr="002B3D14">
        <w:rPr>
          <w:rFonts w:ascii="Latin Modern Roman 10" w:hAnsi="Latin Modern Roman 10"/>
          <w:noProof/>
        </w:rPr>
        <w:t>(Turchin, Green, &amp; Dekenbergern, 2017)</w:t>
      </w:r>
      <w:r w:rsidR="00336F78" w:rsidRPr="002B3D14">
        <w:rPr>
          <w:rFonts w:ascii="Latin Modern Roman 10" w:hAnsi="Latin Modern Roman 10"/>
        </w:rPr>
        <w:fldChar w:fldCharType="end"/>
      </w:r>
      <w:r w:rsidR="00336F78" w:rsidRPr="002B3D14">
        <w:rPr>
          <w:rFonts w:ascii="Latin Modern Roman 10" w:hAnsi="Latin Modern Roman 10"/>
        </w:rPr>
        <w:t xml:space="preserve">.  </w:t>
      </w:r>
    </w:p>
    <w:p w14:paraId="14754044" w14:textId="77777777" w:rsidR="00F22611" w:rsidRPr="002B3D14" w:rsidRDefault="00F22611" w:rsidP="00E353BF">
      <w:pPr>
        <w:ind w:firstLine="720"/>
        <w:jc w:val="both"/>
        <w:rPr>
          <w:rFonts w:ascii="Latin Modern Roman 10" w:hAnsi="Latin Modern Roman 10"/>
        </w:rPr>
      </w:pPr>
    </w:p>
    <w:p w14:paraId="4BA5912B" w14:textId="2D18C7C7" w:rsidR="002B440E" w:rsidRPr="002B3D14" w:rsidRDefault="00A54AF7" w:rsidP="00E529A0">
      <w:pPr>
        <w:pStyle w:val="Heading2"/>
        <w:rPr>
          <w:rFonts w:ascii="Latin Modern Roman 10" w:hAnsi="Latin Modern Roman 10"/>
        </w:rPr>
      </w:pPr>
      <w:bookmarkStart w:id="35" w:name="_Toc505169933"/>
      <w:bookmarkStart w:id="36" w:name="_Toc506566613"/>
      <w:r w:rsidRPr="002B3D14">
        <w:rPr>
          <w:rFonts w:ascii="Latin Modern Roman 10" w:hAnsi="Latin Modern Roman 10"/>
        </w:rPr>
        <w:t>3.6</w:t>
      </w:r>
      <w:r w:rsidR="006B31AB" w:rsidRPr="002B3D14">
        <w:rPr>
          <w:rFonts w:ascii="Latin Modern Roman 10" w:hAnsi="Latin Modern Roman 10"/>
        </w:rPr>
        <w:t xml:space="preserve"> </w:t>
      </w:r>
      <w:r w:rsidR="001D5852" w:rsidRPr="002B3D14">
        <w:rPr>
          <w:rFonts w:ascii="Latin Modern Roman 10" w:hAnsi="Latin Modern Roman 10"/>
        </w:rPr>
        <w:t>A r</w:t>
      </w:r>
      <w:r w:rsidR="00885EA1" w:rsidRPr="002B3D14">
        <w:rPr>
          <w:rFonts w:ascii="Latin Modern Roman 10" w:hAnsi="Latin Modern Roman 10"/>
        </w:rPr>
        <w:t xml:space="preserve">obotic army is needed to </w:t>
      </w:r>
      <w:r w:rsidR="001D5852" w:rsidRPr="002B3D14">
        <w:rPr>
          <w:rFonts w:ascii="Latin Modern Roman 10" w:hAnsi="Latin Modern Roman 10"/>
        </w:rPr>
        <w:t xml:space="preserve">consolidate </w:t>
      </w:r>
      <w:r w:rsidR="00885EA1" w:rsidRPr="002B3D14">
        <w:rPr>
          <w:rFonts w:ascii="Latin Modern Roman 10" w:hAnsi="Latin Modern Roman 10"/>
        </w:rPr>
        <w:t>global power</w:t>
      </w:r>
      <w:bookmarkEnd w:id="35"/>
      <w:bookmarkEnd w:id="36"/>
    </w:p>
    <w:p w14:paraId="5F4E794B" w14:textId="61D05F24" w:rsidR="000C38AF" w:rsidRPr="002B3D14" w:rsidRDefault="008C7C85" w:rsidP="000C38AF">
      <w:pPr>
        <w:ind w:firstLine="720"/>
        <w:jc w:val="both"/>
        <w:rPr>
          <w:rFonts w:ascii="Latin Modern Roman 10" w:hAnsi="Latin Modern Roman 10"/>
        </w:rPr>
      </w:pPr>
      <w:r w:rsidRPr="002B3D14">
        <w:rPr>
          <w:rFonts w:ascii="Latin Modern Roman 10" w:hAnsi="Latin Modern Roman 10"/>
        </w:rPr>
        <w:t xml:space="preserve">Why deliver robotic drone armies </w:t>
      </w:r>
      <w:r w:rsidR="001D5852" w:rsidRPr="002B3D14">
        <w:rPr>
          <w:rFonts w:ascii="Latin Modern Roman 10" w:hAnsi="Latin Modern Roman 10"/>
        </w:rPr>
        <w:t xml:space="preserve">to </w:t>
      </w:r>
      <w:r w:rsidRPr="002B3D14">
        <w:rPr>
          <w:rFonts w:ascii="Latin Modern Roman 10" w:hAnsi="Latin Modern Roman 10"/>
        </w:rPr>
        <w:t>remote p</w:t>
      </w:r>
      <w:r w:rsidR="001D5852" w:rsidRPr="002B3D14">
        <w:rPr>
          <w:rFonts w:ascii="Latin Modern Roman 10" w:hAnsi="Latin Modern Roman 10"/>
        </w:rPr>
        <w:t>arts</w:t>
      </w:r>
      <w:r w:rsidRPr="002B3D14">
        <w:rPr>
          <w:rFonts w:ascii="Latin Modern Roman 10" w:hAnsi="Latin Modern Roman 10"/>
        </w:rPr>
        <w:t xml:space="preserve"> of the world? </w:t>
      </w:r>
      <w:r w:rsidR="001E64AA" w:rsidRPr="002B3D14">
        <w:rPr>
          <w:rFonts w:ascii="Latin Modern Roman 10" w:hAnsi="Latin Modern Roman 10"/>
        </w:rPr>
        <w:t>A g</w:t>
      </w:r>
      <w:r w:rsidR="004D105B" w:rsidRPr="002B3D14">
        <w:rPr>
          <w:rFonts w:ascii="Latin Modern Roman 10" w:hAnsi="Latin Modern Roman 10"/>
        </w:rPr>
        <w:t xml:space="preserve">ood example is </w:t>
      </w:r>
      <w:r w:rsidR="001E64AA" w:rsidRPr="002B3D14">
        <w:rPr>
          <w:rFonts w:ascii="Latin Modern Roman 10" w:hAnsi="Latin Modern Roman 10"/>
        </w:rPr>
        <w:t xml:space="preserve">the </w:t>
      </w:r>
      <w:r w:rsidR="004D105B" w:rsidRPr="002B3D14">
        <w:rPr>
          <w:rFonts w:ascii="Latin Modern Roman 10" w:hAnsi="Latin Modern Roman 10"/>
        </w:rPr>
        <w:t xml:space="preserve">current situation </w:t>
      </w:r>
      <w:r w:rsidR="001E64AA" w:rsidRPr="002B3D14">
        <w:rPr>
          <w:rFonts w:ascii="Latin Modern Roman 10" w:hAnsi="Latin Modern Roman 10"/>
        </w:rPr>
        <w:t xml:space="preserve">in </w:t>
      </w:r>
      <w:r w:rsidR="004D105B" w:rsidRPr="002B3D14">
        <w:rPr>
          <w:rFonts w:ascii="Latin Modern Roman 10" w:hAnsi="Latin Modern Roman 10"/>
        </w:rPr>
        <w:t xml:space="preserve">Afghanistan, </w:t>
      </w:r>
      <w:r w:rsidR="00B85302" w:rsidRPr="002B3D14">
        <w:rPr>
          <w:rFonts w:ascii="Latin Modern Roman 10" w:hAnsi="Latin Modern Roman 10"/>
        </w:rPr>
        <w:t>a</w:t>
      </w:r>
      <w:r w:rsidR="004D105B" w:rsidRPr="002B3D14">
        <w:rPr>
          <w:rFonts w:ascii="Latin Modern Roman 10" w:hAnsi="Latin Modern Roman 10"/>
        </w:rPr>
        <w:t xml:space="preserve"> ba</w:t>
      </w:r>
      <w:r w:rsidR="00B236DB" w:rsidRPr="002B3D14">
        <w:rPr>
          <w:rFonts w:ascii="Latin Modern Roman 10" w:hAnsi="Latin Modern Roman 10"/>
        </w:rPr>
        <w:t xml:space="preserve">ttlefield </w:t>
      </w:r>
      <w:r w:rsidR="00B85302" w:rsidRPr="002B3D14">
        <w:rPr>
          <w:rFonts w:ascii="Latin Modern Roman 10" w:hAnsi="Latin Modern Roman 10"/>
        </w:rPr>
        <w:t xml:space="preserve">for </w:t>
      </w:r>
      <w:r w:rsidR="00B236DB" w:rsidRPr="002B3D14">
        <w:rPr>
          <w:rFonts w:ascii="Latin Modern Roman 10" w:hAnsi="Latin Modern Roman 10"/>
        </w:rPr>
        <w:t>terrorist</w:t>
      </w:r>
      <w:r w:rsidR="003044AE" w:rsidRPr="002B3D14">
        <w:rPr>
          <w:rFonts w:ascii="Latin Modern Roman 10" w:hAnsi="Latin Modern Roman 10"/>
        </w:rPr>
        <w:t>, national,</w:t>
      </w:r>
      <w:r w:rsidR="004D105B" w:rsidRPr="002B3D14">
        <w:rPr>
          <w:rFonts w:ascii="Latin Modern Roman 10" w:hAnsi="Latin Modern Roman 10"/>
        </w:rPr>
        <w:t xml:space="preserve"> </w:t>
      </w:r>
      <w:r w:rsidR="00B85302" w:rsidRPr="002B3D14">
        <w:rPr>
          <w:rFonts w:ascii="Latin Modern Roman 10" w:hAnsi="Latin Modern Roman 10"/>
        </w:rPr>
        <w:t xml:space="preserve">and international </w:t>
      </w:r>
      <w:r w:rsidR="004D105B" w:rsidRPr="002B3D14">
        <w:rPr>
          <w:rFonts w:ascii="Latin Modern Roman 10" w:hAnsi="Latin Modern Roman 10"/>
        </w:rPr>
        <w:t>groups</w:t>
      </w:r>
      <w:r w:rsidR="00B85302" w:rsidRPr="002B3D14">
        <w:rPr>
          <w:rFonts w:ascii="Latin Modern Roman 10" w:hAnsi="Latin Modern Roman 10"/>
        </w:rPr>
        <w:t>—</w:t>
      </w:r>
      <w:r w:rsidR="001E64AA" w:rsidRPr="002B3D14">
        <w:rPr>
          <w:rFonts w:ascii="Latin Modern Roman 10" w:hAnsi="Latin Modern Roman 10"/>
        </w:rPr>
        <w:t xml:space="preserve">the </w:t>
      </w:r>
      <w:r w:rsidR="004D105B" w:rsidRPr="002B3D14">
        <w:rPr>
          <w:rFonts w:ascii="Latin Modern Roman 10" w:hAnsi="Latin Modern Roman 10"/>
        </w:rPr>
        <w:t>Taliban and ISIS, international coalition, drug producers</w:t>
      </w:r>
      <w:r w:rsidR="003044AE" w:rsidRPr="002B3D14">
        <w:rPr>
          <w:rFonts w:ascii="Latin Modern Roman 10" w:hAnsi="Latin Modern Roman 10"/>
        </w:rPr>
        <w:t>,</w:t>
      </w:r>
      <w:r w:rsidR="004D105B" w:rsidRPr="002B3D14">
        <w:rPr>
          <w:rFonts w:ascii="Latin Modern Roman 10" w:hAnsi="Latin Modern Roman 10"/>
        </w:rPr>
        <w:t xml:space="preserve"> and local government. This complex net of threats</w:t>
      </w:r>
      <w:r w:rsidR="00F27272" w:rsidRPr="002B3D14">
        <w:rPr>
          <w:rFonts w:ascii="Latin Modern Roman 10" w:hAnsi="Latin Modern Roman 10"/>
        </w:rPr>
        <w:t xml:space="preserve"> requires airborne drones </w:t>
      </w:r>
      <w:r w:rsidR="001521C3" w:rsidRPr="002B3D14">
        <w:rPr>
          <w:rFonts w:ascii="Latin Modern Roman 10" w:hAnsi="Latin Modern Roman 10"/>
        </w:rPr>
        <w:t xml:space="preserve">even </w:t>
      </w:r>
      <w:r w:rsidR="00F27272" w:rsidRPr="002B3D14">
        <w:rPr>
          <w:rFonts w:ascii="Latin Modern Roman 10" w:hAnsi="Latin Modern Roman 10"/>
        </w:rPr>
        <w:t xml:space="preserve">now to provide surgical strikes </w:t>
      </w:r>
      <w:r w:rsidR="003044AE" w:rsidRPr="002B3D14">
        <w:rPr>
          <w:rFonts w:ascii="Latin Modern Roman 10" w:hAnsi="Latin Modern Roman 10"/>
        </w:rPr>
        <w:t xml:space="preserve">in the </w:t>
      </w:r>
      <w:r w:rsidR="00F27272" w:rsidRPr="002B3D14">
        <w:rPr>
          <w:rFonts w:ascii="Latin Modern Roman 10" w:hAnsi="Latin Modern Roman 10"/>
        </w:rPr>
        <w:t>most dangerous places. Future failed states could become flourishing ground for terrorists, drug dealers, and even potential bioterrorists</w:t>
      </w:r>
      <w:r w:rsidR="000C38AF" w:rsidRPr="002B3D14">
        <w:rPr>
          <w:rFonts w:ascii="Latin Modern Roman 10" w:hAnsi="Latin Modern Roman 10"/>
        </w:rPr>
        <w:t>.</w:t>
      </w:r>
      <w:r w:rsidR="003044AE" w:rsidRPr="002B3D14">
        <w:rPr>
          <w:rFonts w:ascii="Latin Modern Roman 10" w:hAnsi="Latin Modern Roman 10"/>
        </w:rPr>
        <w:t xml:space="preserve"> </w:t>
      </w:r>
      <w:r w:rsidR="000C38AF" w:rsidRPr="002B3D14">
        <w:rPr>
          <w:rFonts w:ascii="Latin Modern Roman 10" w:hAnsi="Latin Modern Roman 10"/>
        </w:rPr>
        <w:t xml:space="preserve">Thus, </w:t>
      </w:r>
      <w:r w:rsidR="003044AE" w:rsidRPr="002B3D14">
        <w:rPr>
          <w:rFonts w:ascii="Latin Modern Roman 10" w:hAnsi="Latin Modern Roman 10"/>
        </w:rPr>
        <w:t xml:space="preserve">the capability to </w:t>
      </w:r>
      <w:r w:rsidR="000C38AF" w:rsidRPr="002B3D14">
        <w:rPr>
          <w:rFonts w:ascii="Latin Modern Roman 10" w:hAnsi="Latin Modern Roman 10"/>
        </w:rPr>
        <w:t xml:space="preserve">deliver robotic armies to the remote places of the world is needed to control risks </w:t>
      </w:r>
      <w:r w:rsidR="003044AE" w:rsidRPr="002B3D14">
        <w:rPr>
          <w:rFonts w:ascii="Latin Modern Roman 10" w:hAnsi="Latin Modern Roman 10"/>
        </w:rPr>
        <w:t xml:space="preserve">posed by </w:t>
      </w:r>
      <w:r w:rsidR="000C38AF" w:rsidRPr="002B3D14">
        <w:rPr>
          <w:rFonts w:ascii="Latin Modern Roman 10" w:hAnsi="Latin Modern Roman 10"/>
        </w:rPr>
        <w:t xml:space="preserve">terrorists and other </w:t>
      </w:r>
      <w:r w:rsidR="003044AE" w:rsidRPr="002B3D14">
        <w:rPr>
          <w:rFonts w:ascii="Latin Modern Roman 10" w:hAnsi="Latin Modern Roman 10"/>
        </w:rPr>
        <w:t>criminals</w:t>
      </w:r>
      <w:r w:rsidR="000C38AF" w:rsidRPr="002B3D14">
        <w:rPr>
          <w:rFonts w:ascii="Latin Modern Roman 10" w:hAnsi="Latin Modern Roman 10"/>
        </w:rPr>
        <w:t>.</w:t>
      </w:r>
    </w:p>
    <w:p w14:paraId="5CDD0090" w14:textId="77777777" w:rsidR="00D933C2" w:rsidRPr="002B3D14" w:rsidRDefault="00D933C2" w:rsidP="00E353BF">
      <w:pPr>
        <w:ind w:firstLine="720"/>
        <w:jc w:val="both"/>
        <w:rPr>
          <w:rFonts w:ascii="Latin Modern Roman 10" w:hAnsi="Latin Modern Roman 10"/>
        </w:rPr>
      </w:pPr>
    </w:p>
    <w:p w14:paraId="256B7B44" w14:textId="60737211" w:rsidR="00D933C2" w:rsidRPr="002B3D14" w:rsidRDefault="00A54AF7" w:rsidP="00240F46">
      <w:pPr>
        <w:pStyle w:val="Heading2"/>
        <w:rPr>
          <w:rFonts w:ascii="Latin Modern Roman 10" w:hAnsi="Latin Modern Roman 10"/>
        </w:rPr>
      </w:pPr>
      <w:bookmarkStart w:id="37" w:name="_Toc505169934"/>
      <w:bookmarkStart w:id="38" w:name="_Toc506566614"/>
      <w:r w:rsidRPr="002B3D14">
        <w:rPr>
          <w:rFonts w:ascii="Latin Modern Roman 10" w:hAnsi="Latin Modern Roman 10"/>
        </w:rPr>
        <w:t>3.7</w:t>
      </w:r>
      <w:r w:rsidR="006B31AB" w:rsidRPr="002B3D14">
        <w:rPr>
          <w:rFonts w:ascii="Latin Modern Roman 10" w:hAnsi="Latin Modern Roman 10"/>
        </w:rPr>
        <w:t xml:space="preserve"> </w:t>
      </w:r>
      <w:r w:rsidR="00AD2A1E" w:rsidRPr="002B3D14">
        <w:rPr>
          <w:rFonts w:ascii="Latin Modern Roman 10" w:hAnsi="Latin Modern Roman 10"/>
        </w:rPr>
        <w:t xml:space="preserve">Cyberterrorists take control </w:t>
      </w:r>
      <w:r w:rsidR="00C029A1" w:rsidRPr="002B3D14">
        <w:rPr>
          <w:rFonts w:ascii="Latin Modern Roman 10" w:hAnsi="Latin Modern Roman 10"/>
        </w:rPr>
        <w:t xml:space="preserve">of </w:t>
      </w:r>
      <w:r w:rsidR="00AD2A1E" w:rsidRPr="002B3D14">
        <w:rPr>
          <w:rFonts w:ascii="Latin Modern Roman 10" w:hAnsi="Latin Modern Roman 10"/>
        </w:rPr>
        <w:t xml:space="preserve">robotic </w:t>
      </w:r>
      <w:bookmarkEnd w:id="37"/>
      <w:r w:rsidR="00C029A1" w:rsidRPr="002B3D14">
        <w:rPr>
          <w:rFonts w:ascii="Latin Modern Roman 10" w:hAnsi="Latin Modern Roman 10"/>
        </w:rPr>
        <w:t>armies</w:t>
      </w:r>
      <w:bookmarkEnd w:id="38"/>
    </w:p>
    <w:p w14:paraId="26F7EE26" w14:textId="020960B3" w:rsidR="009E4812" w:rsidRPr="002B3D14" w:rsidRDefault="000C38AF" w:rsidP="00C029A1">
      <w:pPr>
        <w:ind w:firstLine="720"/>
        <w:jc w:val="both"/>
        <w:rPr>
          <w:rFonts w:ascii="Latin Modern Roman 10" w:hAnsi="Latin Modern Roman 10"/>
        </w:rPr>
      </w:pPr>
      <w:r w:rsidRPr="002B3D14">
        <w:rPr>
          <w:rFonts w:ascii="Latin Modern Roman 10" w:hAnsi="Latin Modern Roman 10"/>
        </w:rPr>
        <w:t>One centralized robotic army could be launch</w:t>
      </w:r>
      <w:r w:rsidR="00C029A1" w:rsidRPr="002B3D14">
        <w:rPr>
          <w:rFonts w:ascii="Latin Modern Roman 10" w:hAnsi="Latin Modern Roman 10"/>
        </w:rPr>
        <w:t>ed</w:t>
      </w:r>
      <w:r w:rsidRPr="002B3D14">
        <w:rPr>
          <w:rFonts w:ascii="Latin Modern Roman 10" w:hAnsi="Latin Modern Roman 10"/>
        </w:rPr>
        <w:t xml:space="preserve"> accidentally, </w:t>
      </w:r>
      <w:r w:rsidR="00C029A1" w:rsidRPr="002B3D14">
        <w:rPr>
          <w:rFonts w:ascii="Latin Modern Roman 10" w:hAnsi="Latin Modern Roman 10"/>
        </w:rPr>
        <w:t xml:space="preserve">in much </w:t>
      </w:r>
      <w:r w:rsidRPr="002B3D14">
        <w:rPr>
          <w:rFonts w:ascii="Latin Modern Roman 10" w:hAnsi="Latin Modern Roman 10"/>
        </w:rPr>
        <w:t>the same way as near-misses ha</w:t>
      </w:r>
      <w:r w:rsidR="00C029A1" w:rsidRPr="002B3D14">
        <w:rPr>
          <w:rFonts w:ascii="Latin Modern Roman 10" w:hAnsi="Latin Modern Roman 10"/>
        </w:rPr>
        <w:t>ve</w:t>
      </w:r>
      <w:r w:rsidRPr="002B3D14">
        <w:rPr>
          <w:rFonts w:ascii="Latin Modern Roman 10" w:hAnsi="Latin Modern Roman 10"/>
        </w:rPr>
        <w:t xml:space="preserve"> happened with nuclear weapons</w:t>
      </w:r>
      <w:r w:rsidR="00C029A1" w:rsidRPr="002B3D14">
        <w:rPr>
          <w:rFonts w:ascii="Latin Modern Roman 10" w:hAnsi="Latin Modern Roman 10"/>
        </w:rPr>
        <w:t xml:space="preserve">; </w:t>
      </w:r>
      <w:r w:rsidRPr="002B3D14">
        <w:rPr>
          <w:rFonts w:ascii="Latin Modern Roman 10" w:hAnsi="Latin Modern Roman 10"/>
        </w:rPr>
        <w:t xml:space="preserve">control over it could </w:t>
      </w:r>
      <w:r w:rsidR="00C029A1" w:rsidRPr="002B3D14">
        <w:rPr>
          <w:rFonts w:ascii="Latin Modern Roman 10" w:hAnsi="Latin Modern Roman 10"/>
        </w:rPr>
        <w:t xml:space="preserve">also be obtained by </w:t>
      </w:r>
      <w:r w:rsidRPr="002B3D14">
        <w:rPr>
          <w:rFonts w:ascii="Latin Modern Roman 10" w:hAnsi="Latin Modern Roman 10"/>
        </w:rPr>
        <w:t>hack</w:t>
      </w:r>
      <w:r w:rsidR="00C029A1" w:rsidRPr="002B3D14">
        <w:rPr>
          <w:rFonts w:ascii="Latin Modern Roman 10" w:hAnsi="Latin Modern Roman 10"/>
        </w:rPr>
        <w:t>ing</w:t>
      </w:r>
      <w:r w:rsidRPr="002B3D14">
        <w:rPr>
          <w:rFonts w:ascii="Latin Modern Roman 10" w:hAnsi="Latin Modern Roman 10"/>
        </w:rPr>
        <w:t xml:space="preserve"> </w:t>
      </w:r>
      <w:r w:rsidR="00C029A1" w:rsidRPr="002B3D14">
        <w:rPr>
          <w:rFonts w:ascii="Latin Modern Roman 10" w:hAnsi="Latin Modern Roman 10"/>
        </w:rPr>
        <w:t xml:space="preserve">attacks by </w:t>
      </w:r>
      <w:r w:rsidRPr="002B3D14">
        <w:rPr>
          <w:rFonts w:ascii="Latin Modern Roman 10" w:hAnsi="Latin Modern Roman 10"/>
        </w:rPr>
        <w:t xml:space="preserve">malevolent agents. </w:t>
      </w:r>
      <w:r w:rsidR="00C029A1" w:rsidRPr="002B3D14">
        <w:rPr>
          <w:rFonts w:ascii="Latin Modern Roman 10" w:hAnsi="Latin Modern Roman 10"/>
        </w:rPr>
        <w:t>Such an</w:t>
      </w:r>
      <w:r w:rsidR="00487C6A" w:rsidRPr="002B3D14">
        <w:rPr>
          <w:rFonts w:ascii="Latin Modern Roman 10" w:hAnsi="Latin Modern Roman 10"/>
        </w:rPr>
        <w:t xml:space="preserve"> attack may include taking con</w:t>
      </w:r>
      <w:r w:rsidR="007C37E4" w:rsidRPr="002B3D14">
        <w:rPr>
          <w:rFonts w:ascii="Latin Modern Roman 10" w:hAnsi="Latin Modern Roman 10"/>
        </w:rPr>
        <w:t xml:space="preserve">trol over cars with autopilots </w:t>
      </w:r>
      <w:r w:rsidR="007C37E4"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98j7l6s76","properties":{"formattedCitation":"(Aysan, 2018)","plainCitation":"(Aysan, 2018)","noteIndex":0},"citationItems":[{"id":6670,"uris":["http://zotero.org/users/3736454/items/IRMBTSPH"],"uri":["http://zotero.org/users/3736454/items/IRMBTSPH"],"itemData":{"id":6670,"type":"post-weblog","title":"Self-Crashing Cars","container-title":"www.zachaysan.com","URL":"https://www.zachaysan.com/writing/2018-01-17-self-crashing-cars","author":[{"family":"Aysan","given":"Z."}],"issued":{"date-parts":[["2018"]]},"accessed":{"date-parts":[["2018",1,30]]}}}],"schema":"https://github.com/citation-style-language/schema/raw/master/csl-citation.json"} </w:instrText>
      </w:r>
      <w:r w:rsidR="007C37E4" w:rsidRPr="002B3D14">
        <w:rPr>
          <w:rFonts w:ascii="Latin Modern Roman 10" w:hAnsi="Latin Modern Roman 10"/>
        </w:rPr>
        <w:fldChar w:fldCharType="separate"/>
      </w:r>
      <w:r w:rsidR="007C37E4" w:rsidRPr="002B3D14">
        <w:rPr>
          <w:rFonts w:ascii="Latin Modern Roman 10" w:hAnsi="Latin Modern Roman 10"/>
          <w:noProof/>
        </w:rPr>
        <w:t>(Aysan, 2018)</w:t>
      </w:r>
      <w:r w:rsidR="007C37E4" w:rsidRPr="002B3D14">
        <w:rPr>
          <w:rFonts w:ascii="Latin Modern Roman 10" w:hAnsi="Latin Modern Roman 10"/>
        </w:rPr>
        <w:fldChar w:fldCharType="end"/>
      </w:r>
      <w:r w:rsidR="00487C6A" w:rsidRPr="002B3D14">
        <w:rPr>
          <w:rFonts w:ascii="Latin Modern Roman 10" w:hAnsi="Latin Modern Roman 10"/>
        </w:rPr>
        <w:t xml:space="preserve"> planes, home robots, sex robots, civilian drones, power plants, etc. </w:t>
      </w:r>
    </w:p>
    <w:p w14:paraId="00D32C9F" w14:textId="77777777" w:rsidR="00775F73" w:rsidRPr="002B3D14" w:rsidRDefault="00775F73" w:rsidP="000C38AF">
      <w:pPr>
        <w:ind w:firstLine="720"/>
        <w:jc w:val="both"/>
        <w:rPr>
          <w:rFonts w:ascii="Latin Modern Roman 10" w:hAnsi="Latin Modern Roman 10"/>
        </w:rPr>
      </w:pPr>
    </w:p>
    <w:p w14:paraId="55D16414" w14:textId="1D961156" w:rsidR="00775F73" w:rsidRPr="002B3D14" w:rsidRDefault="00A54AF7" w:rsidP="00017F83">
      <w:pPr>
        <w:pStyle w:val="Heading2"/>
        <w:rPr>
          <w:rFonts w:ascii="Latin Modern Roman 10" w:hAnsi="Latin Modern Roman 10"/>
        </w:rPr>
      </w:pPr>
      <w:bookmarkStart w:id="39" w:name="_Toc505169935"/>
      <w:bookmarkStart w:id="40" w:name="_Toc506566615"/>
      <w:r w:rsidRPr="002B3D14">
        <w:rPr>
          <w:rFonts w:ascii="Latin Modern Roman 10" w:hAnsi="Latin Modern Roman 10"/>
        </w:rPr>
        <w:t>3.8</w:t>
      </w:r>
      <w:r w:rsidR="006B31AB" w:rsidRPr="002B3D14">
        <w:rPr>
          <w:rFonts w:ascii="Latin Modern Roman 10" w:hAnsi="Latin Modern Roman 10"/>
        </w:rPr>
        <w:t xml:space="preserve"> </w:t>
      </w:r>
      <w:r w:rsidR="00035EE1" w:rsidRPr="002B3D14">
        <w:rPr>
          <w:rFonts w:ascii="Latin Modern Roman 10" w:hAnsi="Latin Modern Roman 10"/>
        </w:rPr>
        <w:t>More-</w:t>
      </w:r>
      <w:r w:rsidR="00775F73" w:rsidRPr="002B3D14">
        <w:rPr>
          <w:rFonts w:ascii="Latin Modern Roman 10" w:hAnsi="Latin Modern Roman 10"/>
        </w:rPr>
        <w:t xml:space="preserve">advanced AI take over existing military </w:t>
      </w:r>
      <w:r w:rsidR="00B53D42" w:rsidRPr="002B3D14">
        <w:rPr>
          <w:rFonts w:ascii="Latin Modern Roman 10" w:hAnsi="Latin Modern Roman 10"/>
        </w:rPr>
        <w:t xml:space="preserve">robotic </w:t>
      </w:r>
      <w:r w:rsidR="00775F73" w:rsidRPr="002B3D14">
        <w:rPr>
          <w:rFonts w:ascii="Latin Modern Roman 10" w:hAnsi="Latin Modern Roman 10"/>
        </w:rPr>
        <w:t>infrastructure</w:t>
      </w:r>
      <w:bookmarkEnd w:id="39"/>
      <w:bookmarkEnd w:id="40"/>
    </w:p>
    <w:p w14:paraId="3C44FE0B" w14:textId="5AF58951" w:rsidR="00B53D42" w:rsidRPr="002B3D14" w:rsidRDefault="00775F73" w:rsidP="006A1784">
      <w:pPr>
        <w:ind w:firstLine="720"/>
        <w:jc w:val="both"/>
        <w:rPr>
          <w:rFonts w:ascii="Latin Modern Roman 10" w:hAnsi="Latin Modern Roman 10"/>
        </w:rPr>
      </w:pPr>
      <w:r w:rsidRPr="002B3D14">
        <w:rPr>
          <w:rFonts w:ascii="Latin Modern Roman 10" w:hAnsi="Latin Modern Roman 10"/>
        </w:rPr>
        <w:t>Even in</w:t>
      </w:r>
      <w:r w:rsidR="00303A92" w:rsidRPr="002B3D14">
        <w:rPr>
          <w:rFonts w:ascii="Latin Modern Roman 10" w:hAnsi="Latin Modern Roman 10"/>
        </w:rPr>
        <w:t xml:space="preserve"> the</w:t>
      </w:r>
      <w:r w:rsidRPr="002B3D14">
        <w:rPr>
          <w:rFonts w:ascii="Latin Modern Roman 10" w:hAnsi="Latin Modern Roman 10"/>
        </w:rPr>
        <w:t xml:space="preserve"> fictional example of Skynet</w:t>
      </w:r>
      <w:r w:rsidR="00AF3D07" w:rsidRPr="002B3D14">
        <w:rPr>
          <w:rFonts w:ascii="Latin Modern Roman 10" w:hAnsi="Latin Modern Roman 10"/>
        </w:rPr>
        <w:t xml:space="preserve"> from the Terminator movie </w:t>
      </w:r>
      <w:r w:rsidR="00AF3D07"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2lssnolig8","properties":{"formattedCitation":"(Cameron &amp; Wisher, 1991)","plainCitation":"(Cameron &amp; Wisher, 1991)","noteIndex":0},"citationItems":[{"id":7093,"uris":["http://zotero.org/users/3736454/items/A56VIGHG"],"uri":["http://zotero.org/users/3736454/items/A56VIGHG"],"itemData":{"id":7093,"type":"book","title":"Terminator 2: Judgment Day","publisher":"USA","volume":"2","source":"Google Scholar","shortTitle":"Terminator 2","author":[{"family":"Cameron","given":"James"},{"family":"Wisher","given":"William"}],"issued":{"date-parts":[["1991"]]}}}],"schema":"https://github.com/citation-style-language/schema/raw/master/csl-citation.json"} </w:instrText>
      </w:r>
      <w:r w:rsidR="00AF3D07" w:rsidRPr="002B3D14">
        <w:rPr>
          <w:rFonts w:ascii="Latin Modern Roman 10" w:hAnsi="Latin Modern Roman 10"/>
        </w:rPr>
        <w:fldChar w:fldCharType="separate"/>
      </w:r>
      <w:r w:rsidR="00AF3D07" w:rsidRPr="002B3D14">
        <w:rPr>
          <w:rFonts w:ascii="Latin Modern Roman 10" w:hAnsi="Latin Modern Roman 10"/>
          <w:noProof/>
        </w:rPr>
        <w:t>(Cameron &amp; Wisher, 1991)</w:t>
      </w:r>
      <w:r w:rsidR="00AF3D07" w:rsidRPr="002B3D14">
        <w:rPr>
          <w:rFonts w:ascii="Latin Modern Roman 10" w:hAnsi="Latin Modern Roman 10"/>
        </w:rPr>
        <w:fldChar w:fldCharType="end"/>
      </w:r>
      <w:r w:rsidRPr="002B3D14">
        <w:rPr>
          <w:rFonts w:ascii="Latin Modern Roman 10" w:hAnsi="Latin Modern Roman 10"/>
        </w:rPr>
        <w:t xml:space="preserve">, </w:t>
      </w:r>
      <w:r w:rsidR="00AF3D07" w:rsidRPr="002B3D14">
        <w:rPr>
          <w:rFonts w:ascii="Latin Modern Roman 10" w:hAnsi="Latin Modern Roman 10"/>
        </w:rPr>
        <w:t>the AI</w:t>
      </w:r>
      <w:r w:rsidRPr="002B3D14">
        <w:rPr>
          <w:rFonts w:ascii="Latin Modern Roman 10" w:hAnsi="Latin Modern Roman 10"/>
        </w:rPr>
        <w:t xml:space="preserve"> started </w:t>
      </w:r>
      <w:r w:rsidR="003E0197" w:rsidRPr="002B3D14">
        <w:rPr>
          <w:rFonts w:ascii="Latin Modern Roman 10" w:hAnsi="Latin Modern Roman 10"/>
        </w:rPr>
        <w:t xml:space="preserve">by </w:t>
      </w:r>
      <w:r w:rsidRPr="002B3D14">
        <w:rPr>
          <w:rFonts w:ascii="Latin Modern Roman 10" w:hAnsi="Latin Modern Roman 10"/>
        </w:rPr>
        <w:t>taking control o</w:t>
      </w:r>
      <w:r w:rsidR="0028133E" w:rsidRPr="002B3D14">
        <w:rPr>
          <w:rFonts w:ascii="Latin Modern Roman 10" w:hAnsi="Latin Modern Roman 10"/>
        </w:rPr>
        <w:t>f already exi</w:t>
      </w:r>
      <w:r w:rsidR="006A1784" w:rsidRPr="002B3D14">
        <w:rPr>
          <w:rFonts w:ascii="Latin Modern Roman 10" w:hAnsi="Latin Modern Roman 10"/>
        </w:rPr>
        <w:t>s</w:t>
      </w:r>
      <w:r w:rsidR="0028133E" w:rsidRPr="002B3D14">
        <w:rPr>
          <w:rFonts w:ascii="Latin Modern Roman 10" w:hAnsi="Latin Modern Roman 10"/>
        </w:rPr>
        <w:t>ting nuclear weapons</w:t>
      </w:r>
      <w:r w:rsidRPr="002B3D14">
        <w:rPr>
          <w:rFonts w:ascii="Latin Modern Roman 10" w:hAnsi="Latin Modern Roman 10"/>
        </w:rPr>
        <w:t xml:space="preserve"> and robots</w:t>
      </w:r>
      <w:r w:rsidR="00D50F65" w:rsidRPr="002B3D14">
        <w:rPr>
          <w:rFonts w:ascii="Latin Modern Roman 10" w:hAnsi="Latin Modern Roman 10"/>
        </w:rPr>
        <w:t xml:space="preserve"> and immediately used </w:t>
      </w:r>
      <w:r w:rsidR="003E0197" w:rsidRPr="002B3D14">
        <w:rPr>
          <w:rFonts w:ascii="Latin Modern Roman 10" w:hAnsi="Latin Modern Roman 10"/>
        </w:rPr>
        <w:t xml:space="preserve">this control to </w:t>
      </w:r>
      <w:r w:rsidR="00D50F65" w:rsidRPr="002B3D14">
        <w:rPr>
          <w:rFonts w:ascii="Latin Modern Roman 10" w:hAnsi="Latin Modern Roman 10"/>
        </w:rPr>
        <w:t>attack all humans</w:t>
      </w:r>
      <w:r w:rsidR="00DC0E61" w:rsidRPr="002B3D14">
        <w:rPr>
          <w:rFonts w:ascii="Latin Modern Roman 10" w:hAnsi="Latin Modern Roman 10"/>
        </w:rPr>
        <w:t xml:space="preserve"> </w:t>
      </w:r>
      <w:r w:rsidR="003E0197" w:rsidRPr="002B3D14">
        <w:rPr>
          <w:rFonts w:ascii="Latin Modern Roman 10" w:hAnsi="Latin Modern Roman 10"/>
        </w:rPr>
        <w:t>.</w:t>
      </w:r>
      <w:r w:rsidR="00D50F65" w:rsidRPr="002B3D14">
        <w:rPr>
          <w:rFonts w:ascii="Latin Modern Roman 10" w:hAnsi="Latin Modern Roman 10"/>
        </w:rPr>
        <w:t xml:space="preserve"> While the example</w:t>
      </w:r>
      <w:r w:rsidR="00B53D42" w:rsidRPr="002B3D14">
        <w:rPr>
          <w:rFonts w:ascii="Latin Modern Roman 10" w:hAnsi="Latin Modern Roman 10"/>
        </w:rPr>
        <w:t xml:space="preserve"> is</w:t>
      </w:r>
      <w:r w:rsidR="00A42690" w:rsidRPr="002B3D14">
        <w:rPr>
          <w:rFonts w:ascii="Latin Modern Roman 10" w:hAnsi="Latin Modern Roman 10"/>
        </w:rPr>
        <w:t xml:space="preserve"> fictional, it is based on </w:t>
      </w:r>
      <w:r w:rsidR="003E0197" w:rsidRPr="002B3D14">
        <w:rPr>
          <w:rFonts w:ascii="Latin Modern Roman 10" w:hAnsi="Latin Modern Roman 10"/>
        </w:rPr>
        <w:t>a more-or-</w:t>
      </w:r>
      <w:r w:rsidR="00A42690" w:rsidRPr="002B3D14">
        <w:rPr>
          <w:rFonts w:ascii="Latin Modern Roman 10" w:hAnsi="Latin Modern Roman 10"/>
        </w:rPr>
        <w:t>less rational chain of possible choices.</w:t>
      </w:r>
      <w:r w:rsidR="00B53D42" w:rsidRPr="002B3D14">
        <w:rPr>
          <w:rFonts w:ascii="Latin Modern Roman 10" w:hAnsi="Latin Modern Roman 10"/>
        </w:rPr>
        <w:t xml:space="preserve"> </w:t>
      </w:r>
    </w:p>
    <w:p w14:paraId="5CF927B5" w14:textId="4FB178A4" w:rsidR="00775F73" w:rsidRPr="002B3D14" w:rsidRDefault="00B53D42" w:rsidP="006A1784">
      <w:pPr>
        <w:ind w:firstLine="720"/>
        <w:jc w:val="both"/>
        <w:rPr>
          <w:rFonts w:ascii="Latin Modern Roman 10" w:hAnsi="Latin Modern Roman 10"/>
        </w:rPr>
      </w:pPr>
      <w:r w:rsidRPr="002B3D14">
        <w:rPr>
          <w:rFonts w:ascii="Latin Modern Roman 10" w:hAnsi="Latin Modern Roman 10"/>
        </w:rPr>
        <w:lastRenderedPageBreak/>
        <w:t>It is assumed</w:t>
      </w:r>
      <w:r w:rsidR="00DC0E61" w:rsidRPr="002B3D14">
        <w:rPr>
          <w:rFonts w:ascii="Latin Modern Roman 10" w:hAnsi="Latin Modern Roman 10"/>
        </w:rPr>
        <w:t xml:space="preserve"> by Bostrom </w:t>
      </w:r>
      <w:r w:rsidR="00DC0E61"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1pavretou4","properties":{"formattedCitation":"(Bostrom, 2014)","plainCitation":"(Bostrom, 2014)","noteIndex":0},"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00DC0E61" w:rsidRPr="002B3D14">
        <w:rPr>
          <w:rFonts w:ascii="Latin Modern Roman 10" w:hAnsi="Latin Modern Roman 10"/>
        </w:rPr>
        <w:fldChar w:fldCharType="separate"/>
      </w:r>
      <w:r w:rsidR="00DC0E61" w:rsidRPr="002B3D14">
        <w:rPr>
          <w:rFonts w:ascii="Latin Modern Roman 10" w:hAnsi="Latin Modern Roman 10"/>
          <w:noProof/>
        </w:rPr>
        <w:t>(2014)</w:t>
      </w:r>
      <w:r w:rsidR="00DC0E61" w:rsidRPr="002B3D14">
        <w:rPr>
          <w:rFonts w:ascii="Latin Modern Roman 10" w:hAnsi="Latin Modern Roman 10"/>
        </w:rPr>
        <w:fldChar w:fldCharType="end"/>
      </w:r>
      <w:r w:rsidR="00DC0E61" w:rsidRPr="002B3D14">
        <w:rPr>
          <w:rFonts w:ascii="Latin Modern Roman 10" w:hAnsi="Latin Modern Roman 10"/>
        </w:rPr>
        <w:t xml:space="preserve"> and Yudkowsky </w:t>
      </w:r>
      <w:r w:rsidR="00DC0E61"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1n3eof8701","properties":{"formattedCitation":"(Yudkowsky &amp; and, 2008)","plainCitation":"(Yudkowsky &amp; and, 2008)","dontUpdate":true,"noteIndex":0},"citationItems":[{"id":1251,"uris":["http://zotero.org/groups/1442139/items/A4ES3R26"],"uri":["http://zotero.org/groups/1442139/items/A4ES3R26"],"itemData":{"id":1251,"type":"report","title":"Artificial Intelligence as a Positive and Negative Factor in Global Risk. Global Catastrophic","publisher":"Milan Cirkovic","publisher-place":"Oxford","event-place":"Oxford","language":"en","author":[{"family":"Yudkowsky","given":"E."},{"family":"and","given":"RisksNick Bostrom"}],"issued":{"date-parts":[["2008"]]}}}],"schema":"https://github.com/citation-style-language/schema/raw/master/csl-citation.json"} </w:instrText>
      </w:r>
      <w:r w:rsidR="00DC0E61" w:rsidRPr="002B3D14">
        <w:rPr>
          <w:rFonts w:ascii="Latin Modern Roman 10" w:hAnsi="Latin Modern Roman 10"/>
        </w:rPr>
        <w:fldChar w:fldCharType="separate"/>
      </w:r>
      <w:r w:rsidR="00DC0E61" w:rsidRPr="002B3D14">
        <w:rPr>
          <w:rFonts w:ascii="Latin Modern Roman 10" w:hAnsi="Latin Modern Roman 10"/>
          <w:noProof/>
        </w:rPr>
        <w:t>(2008)</w:t>
      </w:r>
      <w:r w:rsidR="00DC0E61" w:rsidRPr="002B3D14">
        <w:rPr>
          <w:rFonts w:ascii="Latin Modern Roman 10" w:hAnsi="Latin Modern Roman 10"/>
        </w:rPr>
        <w:fldChar w:fldCharType="end"/>
      </w:r>
      <w:r w:rsidRPr="002B3D14">
        <w:rPr>
          <w:rFonts w:ascii="Latin Modern Roman 10" w:hAnsi="Latin Modern Roman 10"/>
        </w:rPr>
        <w:t xml:space="preserve"> that</w:t>
      </w:r>
      <w:r w:rsidR="00DC0E61" w:rsidRPr="002B3D14">
        <w:rPr>
          <w:rFonts w:ascii="Latin Modern Roman 10" w:hAnsi="Latin Modern Roman 10"/>
        </w:rPr>
        <w:t xml:space="preserve"> future</w:t>
      </w:r>
      <w:r w:rsidRPr="002B3D14">
        <w:rPr>
          <w:rFonts w:ascii="Latin Modern Roman 10" w:hAnsi="Latin Modern Roman 10"/>
        </w:rPr>
        <w:t xml:space="preserve"> superintelligence will be able to create its own military infrastructure by solving protein folding problem, but it is just an assumption. If it </w:t>
      </w:r>
      <w:r w:rsidR="003E0197" w:rsidRPr="002B3D14">
        <w:rPr>
          <w:rFonts w:ascii="Latin Modern Roman 10" w:hAnsi="Latin Modern Roman 10"/>
        </w:rPr>
        <w:t>is</w:t>
      </w:r>
      <w:r w:rsidRPr="002B3D14">
        <w:rPr>
          <w:rFonts w:ascii="Latin Modern Roman 10" w:hAnsi="Latin Modern Roman 10"/>
        </w:rPr>
        <w:t xml:space="preserve"> “</w:t>
      </w:r>
      <w:r w:rsidR="00B236DB" w:rsidRPr="002B3D14">
        <w:rPr>
          <w:rFonts w:ascii="Latin Modern Roman 10" w:hAnsi="Latin Modern Roman 10"/>
        </w:rPr>
        <w:t>mild superintelli</w:t>
      </w:r>
      <w:r w:rsidRPr="002B3D14">
        <w:rPr>
          <w:rFonts w:ascii="Latin Modern Roman 10" w:hAnsi="Latin Modern Roman 10"/>
        </w:rPr>
        <w:t>gence”</w:t>
      </w:r>
      <w:r w:rsidR="003E0197" w:rsidRPr="002B3D14">
        <w:rPr>
          <w:rFonts w:ascii="Latin Modern Roman 10" w:hAnsi="Latin Modern Roman 10"/>
        </w:rPr>
        <w:t>,</w:t>
      </w:r>
      <w:r w:rsidRPr="002B3D14">
        <w:rPr>
          <w:rFonts w:ascii="Latin Modern Roman 10" w:hAnsi="Latin Modern Roman 10"/>
        </w:rPr>
        <w:t xml:space="preserve"> call</w:t>
      </w:r>
      <w:r w:rsidR="003E0197" w:rsidRPr="002B3D14">
        <w:rPr>
          <w:rFonts w:ascii="Latin Modern Roman 10" w:hAnsi="Latin Modern Roman 10"/>
        </w:rPr>
        <w:t>ed</w:t>
      </w:r>
      <w:r w:rsidRPr="002B3D14">
        <w:rPr>
          <w:rFonts w:ascii="Latin Modern Roman 10" w:hAnsi="Latin Modern Roman 10"/>
        </w:rPr>
        <w:t xml:space="preserve"> </w:t>
      </w:r>
      <w:r w:rsidR="003E0197" w:rsidRPr="002B3D14">
        <w:rPr>
          <w:rFonts w:ascii="Latin Modern Roman 10" w:hAnsi="Latin Modern Roman 10"/>
        </w:rPr>
        <w:t>y</w:t>
      </w:r>
      <w:r w:rsidRPr="002B3D14">
        <w:rPr>
          <w:rFonts w:ascii="Latin Modern Roman 10" w:hAnsi="Latin Modern Roman 10"/>
        </w:rPr>
        <w:t>oung AI</w:t>
      </w:r>
      <w:r w:rsidR="003E0197" w:rsidRPr="002B3D14">
        <w:rPr>
          <w:rFonts w:ascii="Latin Modern Roman 10" w:hAnsi="Latin Modern Roman 10"/>
        </w:rPr>
        <w:t xml:space="preserve"> elsewhere</w:t>
      </w:r>
      <w:r w:rsidRPr="002B3D14">
        <w:rPr>
          <w:rFonts w:ascii="Latin Modern Roman 10" w:hAnsi="Latin Modern Roman 10"/>
        </w:rPr>
        <w:t xml:space="preserve">, it may have no time to solve protein folding and thus will use existing military infrastructure. </w:t>
      </w:r>
    </w:p>
    <w:p w14:paraId="2EDA5D2F" w14:textId="77777777" w:rsidR="00522B66" w:rsidRPr="002B3D14" w:rsidRDefault="00522B66" w:rsidP="006A1784">
      <w:pPr>
        <w:ind w:firstLine="720"/>
        <w:jc w:val="both"/>
        <w:rPr>
          <w:rFonts w:ascii="Latin Modern Roman 10" w:hAnsi="Latin Modern Roman 10"/>
        </w:rPr>
      </w:pPr>
    </w:p>
    <w:p w14:paraId="6A480486" w14:textId="5C6A7EF3" w:rsidR="00522B66" w:rsidRPr="002B3D14" w:rsidRDefault="00A54AF7" w:rsidP="009B2D14">
      <w:pPr>
        <w:pStyle w:val="Heading2"/>
        <w:rPr>
          <w:rFonts w:ascii="Latin Modern Roman 10" w:hAnsi="Latin Modern Roman 10"/>
        </w:rPr>
      </w:pPr>
      <w:bookmarkStart w:id="41" w:name="_Toc505169936"/>
      <w:bookmarkStart w:id="42" w:name="_Toc506566616"/>
      <w:r w:rsidRPr="002B3D14">
        <w:rPr>
          <w:rFonts w:ascii="Latin Modern Roman 10" w:hAnsi="Latin Modern Roman 10"/>
        </w:rPr>
        <w:t>3.9</w:t>
      </w:r>
      <w:r w:rsidR="006B31AB" w:rsidRPr="002B3D14">
        <w:rPr>
          <w:rFonts w:ascii="Latin Modern Roman 10" w:hAnsi="Latin Modern Roman 10"/>
        </w:rPr>
        <w:t xml:space="preserve"> </w:t>
      </w:r>
      <w:r w:rsidR="00522B66" w:rsidRPr="002B3D14">
        <w:rPr>
          <w:rFonts w:ascii="Latin Modern Roman 10" w:hAnsi="Latin Modern Roman 10"/>
        </w:rPr>
        <w:t>The law of techno-humanitarian balance</w:t>
      </w:r>
      <w:bookmarkEnd w:id="41"/>
      <w:bookmarkEnd w:id="42"/>
    </w:p>
    <w:p w14:paraId="6DBC5FB1" w14:textId="7004629B" w:rsidR="009E708D" w:rsidRPr="002B3D14" w:rsidRDefault="00522B66" w:rsidP="00F53D20">
      <w:pPr>
        <w:ind w:firstLine="720"/>
        <w:jc w:val="both"/>
        <w:rPr>
          <w:rFonts w:ascii="Latin Modern Roman 10" w:hAnsi="Latin Modern Roman 10"/>
        </w:rPr>
      </w:pPr>
      <w:r w:rsidRPr="002B3D14">
        <w:rPr>
          <w:rFonts w:ascii="Latin Modern Roman 10" w:hAnsi="Latin Modern Roman 10"/>
        </w:rPr>
        <w:t xml:space="preserve">Nazaretian </w:t>
      </w:r>
      <w:r w:rsidR="00CA6DE1" w:rsidRPr="002B3D14">
        <w:rPr>
          <w:rFonts w:ascii="Latin Modern Roman 10" w:hAnsi="Latin Modern Roman 10"/>
        </w:rPr>
        <w:t xml:space="preserve">has </w:t>
      </w:r>
      <w:r w:rsidRPr="002B3D14">
        <w:rPr>
          <w:rFonts w:ascii="Latin Modern Roman 10" w:hAnsi="Latin Modern Roman 10"/>
        </w:rPr>
        <w:t xml:space="preserve">suggested and </w:t>
      </w:r>
      <w:r w:rsidR="00CA6DE1" w:rsidRPr="002B3D14">
        <w:rPr>
          <w:rFonts w:ascii="Latin Modern Roman 10" w:hAnsi="Latin Modern Roman 10"/>
        </w:rPr>
        <w:t xml:space="preserve">supported by </w:t>
      </w:r>
      <w:r w:rsidRPr="002B3D14">
        <w:rPr>
          <w:rFonts w:ascii="Latin Modern Roman 10" w:hAnsi="Latin Modern Roman 10"/>
        </w:rPr>
        <w:t xml:space="preserve">historical examples </w:t>
      </w:r>
      <w:r w:rsidR="00CA6DE1" w:rsidRPr="002B3D14">
        <w:rPr>
          <w:rFonts w:ascii="Latin Modern Roman 10" w:hAnsi="Latin Modern Roman 10"/>
        </w:rPr>
        <w:t xml:space="preserve">a </w:t>
      </w:r>
      <w:r w:rsidR="00445A57" w:rsidRPr="002B3D14">
        <w:rPr>
          <w:rFonts w:ascii="Latin Modern Roman 10" w:hAnsi="Latin Modern Roman 10"/>
        </w:rPr>
        <w:t>“</w:t>
      </w:r>
      <w:r w:rsidRPr="002B3D14">
        <w:rPr>
          <w:rFonts w:ascii="Latin Modern Roman 10" w:hAnsi="Latin Modern Roman 10"/>
        </w:rPr>
        <w:t>law of techno-humanitarian balance</w:t>
      </w:r>
      <w:r w:rsidR="00445A57" w:rsidRPr="002B3D14">
        <w:rPr>
          <w:rFonts w:ascii="Latin Modern Roman 10" w:hAnsi="Latin Modern Roman 10"/>
        </w:rPr>
        <w:t>”</w:t>
      </w:r>
      <w:r w:rsidR="00CA6DE1" w:rsidRPr="002B3D14">
        <w:rPr>
          <w:rFonts w:ascii="Latin Modern Roman 10" w:hAnsi="Latin Modern Roman 10"/>
        </w:rPr>
        <w:t>,</w:t>
      </w:r>
      <w:r w:rsidRPr="002B3D14">
        <w:rPr>
          <w:rFonts w:ascii="Latin Modern Roman 10" w:hAnsi="Latin Modern Roman 10"/>
        </w:rPr>
        <w:t xml:space="preserve"> which claims that </w:t>
      </w:r>
      <w:r w:rsidR="0089260E" w:rsidRPr="002B3D14">
        <w:rPr>
          <w:rFonts w:ascii="Latin Modern Roman 10" w:hAnsi="Latin Modern Roman 10"/>
        </w:rPr>
        <w:t xml:space="preserve">the more dangerous technologies are available in the society, the lower is the level of inter-special </w:t>
      </w:r>
      <w:r w:rsidR="00445A57" w:rsidRPr="002B3D14">
        <w:rPr>
          <w:rFonts w:ascii="Latin Modern Roman 10" w:hAnsi="Latin Modern Roman 10"/>
        </w:rPr>
        <w:t>aggression. However, there are several important exceptions</w:t>
      </w:r>
      <w:r w:rsidR="009B3F42" w:rsidRPr="002B3D14">
        <w:rPr>
          <w:rFonts w:ascii="Latin Modern Roman 10" w:hAnsi="Latin Modern Roman 10"/>
        </w:rPr>
        <w:t xml:space="preserve"> </w:t>
      </w:r>
      <w:r w:rsidR="009B3F42"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1mu24j0o7l","properties":{"formattedCitation":"(Nazaretian, 2004)","plainCitation":"(Nazaretian, 2004)","noteIndex":0},"citationItems":[{"id":6639,"uris":["http://zotero.org/users/3736454/items/X7Z2WR4N"],"uri":["http://zotero.org/users/3736454/items/X7Z2WR4N"],"itemData":{"id":6639,"type":"book","title":"Civilizationa crisises in the context iof universal history. (In Russian)","publisher":"Mir","source":"Google Scholar","author":[{"family":"Nazaretian","given":"A."}],"issued":{"date-parts":[["2004"]]}}}],"schema":"https://github.com/citation-style-language/schema/raw/master/csl-citation.json"} </w:instrText>
      </w:r>
      <w:r w:rsidR="009B3F42" w:rsidRPr="002B3D14">
        <w:rPr>
          <w:rFonts w:ascii="Latin Modern Roman 10" w:hAnsi="Latin Modern Roman 10"/>
        </w:rPr>
        <w:fldChar w:fldCharType="separate"/>
      </w:r>
      <w:r w:rsidR="00386D4C" w:rsidRPr="002B3D14">
        <w:rPr>
          <w:rFonts w:ascii="Latin Modern Roman 10" w:eastAsia="Times New Roman" w:hAnsi="Latin Modern Roman 10" w:cs="Times New Roman"/>
        </w:rPr>
        <w:t>(Nazaretian, 2004)</w:t>
      </w:r>
      <w:r w:rsidR="009B3F42" w:rsidRPr="002B3D14">
        <w:rPr>
          <w:rFonts w:ascii="Latin Modern Roman 10" w:hAnsi="Latin Modern Roman 10"/>
        </w:rPr>
        <w:fldChar w:fldCharType="end"/>
      </w:r>
      <w:r w:rsidR="00445A57" w:rsidRPr="002B3D14">
        <w:rPr>
          <w:rFonts w:ascii="Latin Modern Roman 10" w:hAnsi="Latin Modern Roman 10"/>
        </w:rPr>
        <w:t xml:space="preserve">. For example, when some tribes in Vietnam got automatic </w:t>
      </w:r>
      <w:r w:rsidR="00B236DB" w:rsidRPr="002B3D14">
        <w:rPr>
          <w:rFonts w:ascii="Latin Modern Roman 10" w:hAnsi="Latin Modern Roman 10"/>
        </w:rPr>
        <w:t>rifles, t</w:t>
      </w:r>
      <w:r w:rsidR="006B31AB" w:rsidRPr="002B3D14">
        <w:rPr>
          <w:rFonts w:ascii="Latin Modern Roman 10" w:hAnsi="Latin Modern Roman 10"/>
        </w:rPr>
        <w:t>hey almost completely exterminate</w:t>
      </w:r>
      <w:r w:rsidR="005333FE" w:rsidRPr="002B3D14">
        <w:rPr>
          <w:rFonts w:ascii="Latin Modern Roman 10" w:hAnsi="Latin Modern Roman 10"/>
        </w:rPr>
        <w:t>d</w:t>
      </w:r>
      <w:r w:rsidR="006B31AB" w:rsidRPr="002B3D14">
        <w:rPr>
          <w:rFonts w:ascii="Latin Modern Roman 10" w:hAnsi="Latin Modern Roman 10"/>
        </w:rPr>
        <w:t xml:space="preserve"> each other, as their society was not able to adapt quickly to the growth of individual “killing abilities”. Thus, if </w:t>
      </w:r>
      <w:r w:rsidR="005333FE" w:rsidRPr="002B3D14">
        <w:rPr>
          <w:rFonts w:ascii="Latin Modern Roman 10" w:hAnsi="Latin Modern Roman 10"/>
        </w:rPr>
        <w:t>changes in</w:t>
      </w:r>
      <w:r w:rsidR="006B31AB" w:rsidRPr="002B3D14">
        <w:rPr>
          <w:rFonts w:ascii="Latin Modern Roman 10" w:hAnsi="Latin Modern Roman 10"/>
        </w:rPr>
        <w:t xml:space="preserve"> offensive technolog</w:t>
      </w:r>
      <w:r w:rsidR="005333FE" w:rsidRPr="002B3D14">
        <w:rPr>
          <w:rFonts w:ascii="Latin Modern Roman 10" w:hAnsi="Latin Modern Roman 10"/>
        </w:rPr>
        <w:t>y</w:t>
      </w:r>
      <w:r w:rsidR="006B31AB" w:rsidRPr="002B3D14">
        <w:rPr>
          <w:rFonts w:ascii="Latin Modern Roman 10" w:hAnsi="Latin Modern Roman 10"/>
        </w:rPr>
        <w:t xml:space="preserve"> are too quick, society may not be able to lower </w:t>
      </w:r>
      <w:r w:rsidR="005333FE" w:rsidRPr="002B3D14">
        <w:rPr>
          <w:rFonts w:ascii="Latin Modern Roman 10" w:hAnsi="Latin Modern Roman 10"/>
        </w:rPr>
        <w:t xml:space="preserve">its </w:t>
      </w:r>
      <w:r w:rsidR="006B31AB" w:rsidRPr="002B3D14">
        <w:rPr>
          <w:rFonts w:ascii="Latin Modern Roman 10" w:hAnsi="Latin Modern Roman 10"/>
        </w:rPr>
        <w:t xml:space="preserve">conflict level in time and could self-exterminate. </w:t>
      </w:r>
    </w:p>
    <w:p w14:paraId="4FBA7795" w14:textId="77777777" w:rsidR="00A44EAA" w:rsidRPr="002B3D14" w:rsidRDefault="00A44EAA" w:rsidP="00F53D20">
      <w:pPr>
        <w:ind w:firstLine="720"/>
        <w:jc w:val="both"/>
        <w:rPr>
          <w:rFonts w:ascii="Latin Modern Roman 10" w:hAnsi="Latin Modern Roman 10"/>
        </w:rPr>
      </w:pPr>
    </w:p>
    <w:p w14:paraId="3F8A6E4A" w14:textId="2DB30E2A" w:rsidR="00A44EAA" w:rsidRPr="002B3D14" w:rsidRDefault="00A54AF7" w:rsidP="002A3A81">
      <w:pPr>
        <w:pStyle w:val="Heading2"/>
        <w:rPr>
          <w:rFonts w:ascii="Latin Modern Roman 10" w:hAnsi="Latin Modern Roman 10"/>
        </w:rPr>
      </w:pPr>
      <w:bookmarkStart w:id="43" w:name="_Toc505169937"/>
      <w:bookmarkStart w:id="44" w:name="_Toc506566617"/>
      <w:r w:rsidRPr="002B3D14">
        <w:rPr>
          <w:rFonts w:ascii="Latin Modern Roman 10" w:hAnsi="Latin Modern Roman 10"/>
        </w:rPr>
        <w:t>3.10</w:t>
      </w:r>
      <w:r w:rsidR="00987601" w:rsidRPr="002B3D14">
        <w:rPr>
          <w:rFonts w:ascii="Latin Modern Roman 10" w:hAnsi="Latin Modern Roman 10"/>
        </w:rPr>
        <w:t xml:space="preserve"> </w:t>
      </w:r>
      <w:r w:rsidR="00A44EAA" w:rsidRPr="002B3D14">
        <w:rPr>
          <w:rFonts w:ascii="Latin Modern Roman 10" w:hAnsi="Latin Modern Roman 10"/>
        </w:rPr>
        <w:t>Small computational c</w:t>
      </w:r>
      <w:r w:rsidR="002A3A81" w:rsidRPr="002B3D14">
        <w:rPr>
          <w:rFonts w:ascii="Latin Modern Roman 10" w:hAnsi="Latin Modern Roman 10"/>
        </w:rPr>
        <w:t>omplexity of</w:t>
      </w:r>
      <w:r w:rsidR="006955C7" w:rsidRPr="002B3D14">
        <w:rPr>
          <w:rFonts w:ascii="Latin Modern Roman 10" w:hAnsi="Latin Modern Roman 10"/>
        </w:rPr>
        <w:t xml:space="preserve"> </w:t>
      </w:r>
      <w:r w:rsidR="002A3A81" w:rsidRPr="002B3D14">
        <w:rPr>
          <w:rFonts w:ascii="Latin Modern Roman 10" w:hAnsi="Latin Modern Roman 10"/>
        </w:rPr>
        <w:t>omnic</w:t>
      </w:r>
      <w:r w:rsidR="008F6269" w:rsidRPr="002B3D14">
        <w:rPr>
          <w:rFonts w:ascii="Latin Modern Roman 10" w:hAnsi="Latin Modern Roman 10"/>
        </w:rPr>
        <w:t>i</w:t>
      </w:r>
      <w:r w:rsidR="002A3A81" w:rsidRPr="002B3D14">
        <w:rPr>
          <w:rFonts w:ascii="Latin Modern Roman 10" w:hAnsi="Latin Modern Roman 10"/>
        </w:rPr>
        <w:t xml:space="preserve">de in </w:t>
      </w:r>
      <w:r w:rsidR="008F6269" w:rsidRPr="002B3D14">
        <w:rPr>
          <w:rFonts w:ascii="Latin Modern Roman 10" w:hAnsi="Latin Modern Roman 10"/>
        </w:rPr>
        <w:t xml:space="preserve">the </w:t>
      </w:r>
      <w:r w:rsidR="002A3A81" w:rsidRPr="002B3D14">
        <w:rPr>
          <w:rFonts w:ascii="Latin Modern Roman 10" w:hAnsi="Latin Modern Roman 10"/>
        </w:rPr>
        <w:t xml:space="preserve">case of </w:t>
      </w:r>
      <w:r w:rsidR="008F6269" w:rsidRPr="002B3D14">
        <w:rPr>
          <w:rFonts w:ascii="Latin Modern Roman 10" w:hAnsi="Latin Modern Roman 10"/>
        </w:rPr>
        <w:t xml:space="preserve">a standing </w:t>
      </w:r>
      <w:r w:rsidR="00A44EAA" w:rsidRPr="002B3D14">
        <w:rPr>
          <w:rFonts w:ascii="Latin Modern Roman 10" w:hAnsi="Latin Modern Roman 10"/>
        </w:rPr>
        <w:t>roboti</w:t>
      </w:r>
      <w:r w:rsidR="002A3A81" w:rsidRPr="002B3D14">
        <w:rPr>
          <w:rFonts w:ascii="Latin Modern Roman 10" w:hAnsi="Latin Modern Roman 10"/>
        </w:rPr>
        <w:t>c</w:t>
      </w:r>
      <w:r w:rsidR="00A44EAA" w:rsidRPr="002B3D14">
        <w:rPr>
          <w:rFonts w:ascii="Latin Modern Roman 10" w:hAnsi="Latin Modern Roman 10"/>
        </w:rPr>
        <w:t xml:space="preserve"> army</w:t>
      </w:r>
      <w:bookmarkEnd w:id="43"/>
      <w:bookmarkEnd w:id="44"/>
    </w:p>
    <w:p w14:paraId="43FEE7F4" w14:textId="05BAC1F4" w:rsidR="002A3A81" w:rsidRPr="002B3D14" w:rsidRDefault="002A3A81" w:rsidP="00484E78">
      <w:pPr>
        <w:ind w:firstLine="720"/>
        <w:rPr>
          <w:rFonts w:ascii="Latin Modern Roman 10" w:hAnsi="Latin Modern Roman 10"/>
        </w:rPr>
      </w:pPr>
      <w:r w:rsidRPr="002B3D14">
        <w:rPr>
          <w:rFonts w:ascii="Latin Modern Roman 10" w:hAnsi="Latin Modern Roman 10"/>
        </w:rPr>
        <w:t>As mentioned elsewhere, technologi</w:t>
      </w:r>
      <w:r w:rsidR="00E80CF6" w:rsidRPr="002B3D14">
        <w:rPr>
          <w:rFonts w:ascii="Latin Modern Roman 10" w:hAnsi="Latin Modern Roman 10"/>
        </w:rPr>
        <w:t>cal growth is</w:t>
      </w:r>
      <w:r w:rsidRPr="002B3D14">
        <w:rPr>
          <w:rFonts w:ascii="Latin Modern Roman 10" w:hAnsi="Latin Modern Roman 10"/>
        </w:rPr>
        <w:t xml:space="preserve"> lowering </w:t>
      </w:r>
      <w:r w:rsidR="00E80CF6" w:rsidRPr="002B3D14">
        <w:rPr>
          <w:rFonts w:ascii="Latin Modern Roman 10" w:hAnsi="Latin Modern Roman 10"/>
        </w:rPr>
        <w:t xml:space="preserve">the </w:t>
      </w:r>
      <w:r w:rsidRPr="002B3D14">
        <w:rPr>
          <w:rFonts w:ascii="Latin Modern Roman 10" w:hAnsi="Latin Modern Roman 10"/>
        </w:rPr>
        <w:t xml:space="preserve">requirements for AI, which could pose a global risk. The narrow AI virus which could turn robotic army against human beings doesn’t </w:t>
      </w:r>
      <w:r w:rsidR="00E80CF6" w:rsidRPr="002B3D14">
        <w:rPr>
          <w:rFonts w:ascii="Latin Modern Roman 10" w:hAnsi="Latin Modern Roman 10"/>
        </w:rPr>
        <w:t xml:space="preserve">need </w:t>
      </w:r>
      <w:r w:rsidRPr="002B3D14">
        <w:rPr>
          <w:rFonts w:ascii="Latin Modern Roman 10" w:hAnsi="Latin Modern Roman 10"/>
        </w:rPr>
        <w:t xml:space="preserve">to be superintelligent. It even </w:t>
      </w:r>
      <w:r w:rsidR="00571044" w:rsidRPr="002B3D14">
        <w:rPr>
          <w:rFonts w:ascii="Latin Modern Roman 10" w:hAnsi="Latin Modern Roman 10"/>
        </w:rPr>
        <w:t xml:space="preserve">could be as simple as several lines on </w:t>
      </w:r>
      <w:r w:rsidR="008F6269" w:rsidRPr="002B3D14">
        <w:rPr>
          <w:rFonts w:ascii="Latin Modern Roman 10" w:hAnsi="Latin Modern Roman 10"/>
        </w:rPr>
        <w:t>high-</w:t>
      </w:r>
      <w:r w:rsidR="00571044" w:rsidRPr="002B3D14">
        <w:rPr>
          <w:rFonts w:ascii="Latin Modern Roman 10" w:hAnsi="Latin Modern Roman 10"/>
        </w:rPr>
        <w:t>level code:</w:t>
      </w:r>
    </w:p>
    <w:p w14:paraId="3BF51E9B" w14:textId="77777777" w:rsidR="00571044" w:rsidRPr="002B3D14" w:rsidRDefault="00571044" w:rsidP="002A3A81">
      <w:pPr>
        <w:ind w:firstLine="720"/>
        <w:rPr>
          <w:rFonts w:ascii="Latin Modern Roman 10" w:hAnsi="Latin Modern Roman 10"/>
        </w:rPr>
      </w:pPr>
    </w:p>
    <w:p w14:paraId="3CCC2BFB" w14:textId="7ACB3034" w:rsidR="00571044" w:rsidRPr="002B3D14" w:rsidRDefault="006C1E64" w:rsidP="002A3A81">
      <w:pPr>
        <w:ind w:firstLine="720"/>
        <w:rPr>
          <w:rFonts w:ascii="Latin Modern Roman 10" w:hAnsi="Latin Modern Roman 10"/>
          <w:i/>
        </w:rPr>
      </w:pPr>
      <w:r w:rsidRPr="002B3D14">
        <w:rPr>
          <w:rFonts w:ascii="Latin Modern Roman 10" w:hAnsi="Latin Modern Roman 10"/>
          <w:i/>
        </w:rPr>
        <w:t>Start</w:t>
      </w:r>
    </w:p>
    <w:p w14:paraId="5B466FAA" w14:textId="7C766169" w:rsidR="00571044" w:rsidRPr="002B3D14" w:rsidRDefault="00571044" w:rsidP="002A3A81">
      <w:pPr>
        <w:ind w:firstLine="720"/>
        <w:rPr>
          <w:rFonts w:ascii="Latin Modern Roman 10" w:hAnsi="Latin Modern Roman 10"/>
          <w:i/>
        </w:rPr>
      </w:pPr>
      <w:r w:rsidRPr="002B3D14">
        <w:rPr>
          <w:rFonts w:ascii="Latin Modern Roman 10" w:hAnsi="Latin Modern Roman 10"/>
          <w:i/>
        </w:rPr>
        <w:t>10 Find a human</w:t>
      </w:r>
    </w:p>
    <w:p w14:paraId="1529F7AA" w14:textId="5D756A28" w:rsidR="00571044" w:rsidRPr="002B3D14" w:rsidRDefault="00571044" w:rsidP="002A3A81">
      <w:pPr>
        <w:ind w:firstLine="720"/>
        <w:rPr>
          <w:rFonts w:ascii="Latin Modern Roman 10" w:hAnsi="Latin Modern Roman 10"/>
          <w:i/>
        </w:rPr>
      </w:pPr>
      <w:r w:rsidRPr="002B3D14">
        <w:rPr>
          <w:rFonts w:ascii="Latin Modern Roman 10" w:hAnsi="Latin Modern Roman 10"/>
          <w:i/>
        </w:rPr>
        <w:t>20 Kill the human</w:t>
      </w:r>
    </w:p>
    <w:p w14:paraId="08B8CBE4" w14:textId="2AD0391B" w:rsidR="00571044" w:rsidRPr="002B3D14" w:rsidRDefault="00571044" w:rsidP="002A3A81">
      <w:pPr>
        <w:ind w:firstLine="720"/>
        <w:rPr>
          <w:rFonts w:ascii="Latin Modern Roman 10" w:hAnsi="Latin Modern Roman 10"/>
          <w:i/>
        </w:rPr>
      </w:pPr>
      <w:r w:rsidRPr="002B3D14">
        <w:rPr>
          <w:rFonts w:ascii="Latin Modern Roman 10" w:hAnsi="Latin Modern Roman 10"/>
          <w:i/>
        </w:rPr>
        <w:t>30 Repeat</w:t>
      </w:r>
    </w:p>
    <w:p w14:paraId="6483F406" w14:textId="35358630" w:rsidR="00571044" w:rsidRPr="002B3D14" w:rsidRDefault="00571044" w:rsidP="002A3A81">
      <w:pPr>
        <w:ind w:firstLine="720"/>
        <w:rPr>
          <w:rFonts w:ascii="Latin Modern Roman 10" w:hAnsi="Latin Modern Roman 10"/>
          <w:i/>
        </w:rPr>
      </w:pPr>
      <w:r w:rsidRPr="002B3D14">
        <w:rPr>
          <w:rFonts w:ascii="Latin Modern Roman 10" w:hAnsi="Latin Modern Roman 10"/>
          <w:i/>
        </w:rPr>
        <w:t>End</w:t>
      </w:r>
    </w:p>
    <w:p w14:paraId="04948D4A" w14:textId="77777777" w:rsidR="009146C4" w:rsidRPr="002B3D14" w:rsidRDefault="009146C4" w:rsidP="009146C4">
      <w:pPr>
        <w:rPr>
          <w:rFonts w:ascii="Latin Modern Roman 10" w:hAnsi="Latin Modern Roman 10"/>
        </w:rPr>
      </w:pPr>
    </w:p>
    <w:p w14:paraId="330F75FB" w14:textId="68AF6383" w:rsidR="00DB36CE" w:rsidRPr="002B3D14" w:rsidRDefault="003F5B29" w:rsidP="00DB36CE">
      <w:pPr>
        <w:pStyle w:val="Heading1"/>
        <w:rPr>
          <w:rFonts w:ascii="Latin Modern Roman 10" w:hAnsi="Latin Modern Roman 10"/>
        </w:rPr>
      </w:pPr>
      <w:bookmarkStart w:id="45" w:name="_Toc505169938"/>
      <w:bookmarkStart w:id="46" w:name="_Toc506566618"/>
      <w:r w:rsidRPr="002B3D14">
        <w:rPr>
          <w:rFonts w:ascii="Latin Modern Roman 10" w:hAnsi="Latin Modern Roman 10"/>
        </w:rPr>
        <w:t>4</w:t>
      </w:r>
      <w:r w:rsidR="00305B33" w:rsidRPr="002B3D14">
        <w:rPr>
          <w:rFonts w:ascii="Latin Modern Roman 10" w:hAnsi="Latin Modern Roman 10"/>
        </w:rPr>
        <w:t>.</w:t>
      </w:r>
      <w:r w:rsidRPr="002B3D14">
        <w:rPr>
          <w:rFonts w:ascii="Latin Modern Roman 10" w:hAnsi="Latin Modern Roman 10"/>
        </w:rPr>
        <w:t xml:space="preserve"> </w:t>
      </w:r>
      <w:r w:rsidR="00A66299" w:rsidRPr="002B3D14">
        <w:rPr>
          <w:rFonts w:ascii="Latin Modern Roman 10" w:hAnsi="Latin Modern Roman 10"/>
        </w:rPr>
        <w:t xml:space="preserve">Different </w:t>
      </w:r>
      <w:r w:rsidR="00ED76B9" w:rsidRPr="002B3D14">
        <w:rPr>
          <w:rFonts w:ascii="Latin Modern Roman 10" w:hAnsi="Latin Modern Roman 10"/>
        </w:rPr>
        <w:t xml:space="preserve">methods </w:t>
      </w:r>
      <w:r w:rsidR="00A66299" w:rsidRPr="002B3D14">
        <w:rPr>
          <w:rFonts w:ascii="Latin Modern Roman 10" w:hAnsi="Latin Modern Roman 10"/>
        </w:rPr>
        <w:t>of defens</w:t>
      </w:r>
      <w:r w:rsidR="00DB36CE" w:rsidRPr="002B3D14">
        <w:rPr>
          <w:rFonts w:ascii="Latin Modern Roman 10" w:hAnsi="Latin Modern Roman 10"/>
        </w:rPr>
        <w:t>e and protection</w:t>
      </w:r>
      <w:bookmarkEnd w:id="45"/>
      <w:bookmarkEnd w:id="46"/>
    </w:p>
    <w:p w14:paraId="7FCCEB99" w14:textId="1D858261" w:rsidR="00740F38" w:rsidRPr="002B3D14" w:rsidRDefault="00740F38" w:rsidP="006955C7">
      <w:pPr>
        <w:ind w:firstLine="720"/>
        <w:jc w:val="both"/>
        <w:rPr>
          <w:rFonts w:ascii="Latin Modern Roman 10" w:hAnsi="Latin Modern Roman 10"/>
        </w:rPr>
      </w:pPr>
      <w:r w:rsidRPr="002B3D14">
        <w:rPr>
          <w:rFonts w:ascii="Latin Modern Roman 10" w:hAnsi="Latin Modern Roman 10"/>
        </w:rPr>
        <w:t xml:space="preserve">Shields </w:t>
      </w:r>
      <w:r w:rsidR="005B2FC9" w:rsidRPr="002B3D14">
        <w:rPr>
          <w:rFonts w:ascii="Latin Modern Roman 10" w:hAnsi="Latin Modern Roman 10"/>
        </w:rPr>
        <w:t>are</w:t>
      </w:r>
      <w:r w:rsidRPr="002B3D14">
        <w:rPr>
          <w:rFonts w:ascii="Latin Modern Roman 10" w:hAnsi="Latin Modern Roman 10"/>
        </w:rPr>
        <w:t xml:space="preserve"> orders of magnitude more expensive </w:t>
      </w:r>
      <w:r w:rsidR="006C1E64" w:rsidRPr="002B3D14">
        <w:rPr>
          <w:rFonts w:ascii="Latin Modern Roman 10" w:hAnsi="Latin Modern Roman 10"/>
        </w:rPr>
        <w:t>than attack instruments</w:t>
      </w:r>
      <w:r w:rsidR="00621DD1" w:rsidRPr="002B3D14">
        <w:rPr>
          <w:rFonts w:ascii="Latin Modern Roman 10" w:hAnsi="Latin Modern Roman 10"/>
        </w:rPr>
        <w:t xml:space="preserve"> in cybersecurity</w:t>
      </w:r>
      <w:r w:rsidR="006C1E64" w:rsidRPr="002B3D14">
        <w:rPr>
          <w:rFonts w:ascii="Latin Modern Roman 10" w:hAnsi="Latin Modern Roman 10"/>
        </w:rPr>
        <w:t xml:space="preserve"> </w:t>
      </w:r>
      <w:r w:rsidRPr="002B3D14">
        <w:rPr>
          <w:rFonts w:ascii="Latin Modern Roman 10" w:hAnsi="Latin Modern Roman 10"/>
        </w:rPr>
        <w:t xml:space="preserve">and </w:t>
      </w:r>
      <w:r w:rsidR="00162DAC" w:rsidRPr="002B3D14">
        <w:rPr>
          <w:rFonts w:ascii="Latin Modern Roman 10" w:hAnsi="Latin Modern Roman 10"/>
        </w:rPr>
        <w:t xml:space="preserve">are </w:t>
      </w:r>
      <w:r w:rsidRPr="002B3D14">
        <w:rPr>
          <w:rFonts w:ascii="Latin Modern Roman 10" w:hAnsi="Latin Modern Roman 10"/>
        </w:rPr>
        <w:t>still not 100 percent reliable</w:t>
      </w:r>
      <w:r w:rsidR="00F21CA2" w:rsidRPr="002B3D14">
        <w:rPr>
          <w:rFonts w:ascii="Latin Modern Roman 10" w:hAnsi="Latin Modern Roman 10"/>
        </w:rPr>
        <w:t xml:space="preserve"> </w:t>
      </w:r>
      <w:r w:rsidR="00F21CA2"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o7esp618u","properties":{"formattedCitation":"(Yampolskiy &amp; Spellchecker, 2016)","plainCitation":"(Yampolskiy &amp; Spellchecker, 2016)","noteIndex":0},"citationItems":[{"id":2878,"uris":["http://zotero.org/users/3736454/items/5KZ9V8ZE"],"uri":["http://zotero.org/users/3736454/items/5KZ9V8ZE"],"itemData":{"id":2878,"type":"article-journal","title":"Artificial Intelligence Safety and Cybersecurity: a Timeline of AI Failures","container-title":"arXiv preprint arXiv:1610.07997","journalAbbreviation":"arXiv preprint arXiv:1610.07997","author":[{"family":"Yampolskiy","given":"R."},{"family":"Spellchecker","given":"MS"}],"issued":{"date-parts":[["2016"]]}}}],"schema":"https://github.com/citation-style-language/schema/raw/master/csl-citation.json"} </w:instrText>
      </w:r>
      <w:r w:rsidR="00F21CA2" w:rsidRPr="002B3D14">
        <w:rPr>
          <w:rFonts w:ascii="Latin Modern Roman 10" w:hAnsi="Latin Modern Roman 10"/>
        </w:rPr>
        <w:fldChar w:fldCharType="separate"/>
      </w:r>
      <w:r w:rsidR="00F21CA2" w:rsidRPr="002B3D14">
        <w:rPr>
          <w:rFonts w:ascii="Latin Modern Roman 10" w:hAnsi="Latin Modern Roman 10"/>
          <w:noProof/>
        </w:rPr>
        <w:t>(Yampolskiy &amp; Spellchecker, 2016)</w:t>
      </w:r>
      <w:r w:rsidR="00F21CA2" w:rsidRPr="002B3D14">
        <w:rPr>
          <w:rFonts w:ascii="Latin Modern Roman 10" w:hAnsi="Latin Modern Roman 10"/>
        </w:rPr>
        <w:fldChar w:fldCharType="end"/>
      </w:r>
      <w:r w:rsidR="00F21CA2" w:rsidRPr="002B3D14">
        <w:rPr>
          <w:rFonts w:ascii="Latin Modern Roman 10" w:hAnsi="Latin Modern Roman 10"/>
        </w:rPr>
        <w:t xml:space="preserve">, </w:t>
      </w:r>
      <w:r w:rsidR="00F21CA2"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13usrm1ueo","properties":{"formattedCitation":"(Friedman, Moore, &amp; Procaccia, 2010)","plainCitation":"(Friedman, Moore, &amp; Procaccia, 2010)","noteIndex":0},"citationItems":[{"id":7096,"uris":["http://zotero.org/users/3736454/items/HFAUSWW3"],"uri":["http://zotero.org/users/3736454/items/HFAUSWW3"],"itemData":{"id":7096,"type":"article-journal","title":"Cyber-sword v. cyber-shield: The dynamics of us cybersecurity policy priorities","container-title":"Under Review","source":"Google Scholar","shortTitle":"Cyber-sword v. cyber-shield","author":[{"family":"Friedman","given":"Allan"},{"family":"Moore","given":"Tyler"},{"family":"Procaccia","given":"Ariel"}],"issued":{"date-parts":[["2010"]]}}}],"schema":"https://github.com/citation-style-language/schema/raw/master/csl-citation.json"} </w:instrText>
      </w:r>
      <w:r w:rsidR="00F21CA2" w:rsidRPr="002B3D14">
        <w:rPr>
          <w:rFonts w:ascii="Latin Modern Roman 10" w:hAnsi="Latin Modern Roman 10"/>
        </w:rPr>
        <w:fldChar w:fldCharType="separate"/>
      </w:r>
      <w:r w:rsidR="00F21CA2" w:rsidRPr="002B3D14">
        <w:rPr>
          <w:rFonts w:ascii="Latin Modern Roman 10" w:hAnsi="Latin Modern Roman 10"/>
          <w:noProof/>
        </w:rPr>
        <w:t>(Friedman, Moore, &amp; Procaccia, 2010)</w:t>
      </w:r>
      <w:r w:rsidR="00F21CA2" w:rsidRPr="002B3D14">
        <w:rPr>
          <w:rFonts w:ascii="Latin Modern Roman 10" w:hAnsi="Latin Modern Roman 10"/>
        </w:rPr>
        <w:fldChar w:fldCharType="end"/>
      </w:r>
      <w:r w:rsidRPr="002B3D14">
        <w:rPr>
          <w:rFonts w:ascii="Latin Modern Roman 10" w:hAnsi="Latin Modern Roman 10"/>
        </w:rPr>
        <w:t xml:space="preserve">. They </w:t>
      </w:r>
      <w:r w:rsidR="00F35124" w:rsidRPr="002B3D14">
        <w:rPr>
          <w:rFonts w:ascii="Latin Modern Roman 10" w:hAnsi="Latin Modern Roman 10"/>
        </w:rPr>
        <w:t xml:space="preserve">appear as </w:t>
      </w:r>
      <w:r w:rsidR="004B4323" w:rsidRPr="002B3D14">
        <w:rPr>
          <w:rFonts w:ascii="Latin Modern Roman 10" w:hAnsi="Latin Modern Roman 10"/>
        </w:rPr>
        <w:t>reacti</w:t>
      </w:r>
      <w:r w:rsidR="00F35124" w:rsidRPr="002B3D14">
        <w:rPr>
          <w:rFonts w:ascii="Latin Modern Roman 10" w:hAnsi="Latin Modern Roman 10"/>
        </w:rPr>
        <w:t>ons</w:t>
      </w:r>
      <w:r w:rsidRPr="002B3D14">
        <w:rPr>
          <w:rFonts w:ascii="Latin Modern Roman 10" w:hAnsi="Latin Modern Roman 10"/>
        </w:rPr>
        <w:t xml:space="preserve"> to new technologies, so they are</w:t>
      </w:r>
      <w:r w:rsidR="00F35124" w:rsidRPr="002B3D14">
        <w:rPr>
          <w:rFonts w:ascii="Latin Modern Roman 10" w:hAnsi="Latin Modern Roman 10"/>
        </w:rPr>
        <w:t>, by definition,</w:t>
      </w:r>
      <w:r w:rsidRPr="002B3D14">
        <w:rPr>
          <w:rFonts w:ascii="Latin Modern Roman 10" w:hAnsi="Latin Modern Roman 10"/>
        </w:rPr>
        <w:t xml:space="preserve"> </w:t>
      </w:r>
      <w:r w:rsidR="0002146A" w:rsidRPr="002B3D14">
        <w:rPr>
          <w:rFonts w:ascii="Latin Modern Roman 10" w:hAnsi="Latin Modern Roman 10"/>
        </w:rPr>
        <w:t xml:space="preserve">lagging </w:t>
      </w:r>
      <w:r w:rsidRPr="002B3D14">
        <w:rPr>
          <w:rFonts w:ascii="Latin Modern Roman 10" w:hAnsi="Latin Modern Roman 10"/>
        </w:rPr>
        <w:t xml:space="preserve">technologically: there </w:t>
      </w:r>
      <w:r w:rsidR="00F35124" w:rsidRPr="002B3D14">
        <w:rPr>
          <w:rFonts w:ascii="Latin Modern Roman 10" w:hAnsi="Latin Modern Roman 10"/>
        </w:rPr>
        <w:t xml:space="preserve">are </w:t>
      </w:r>
      <w:r w:rsidRPr="002B3D14">
        <w:rPr>
          <w:rFonts w:ascii="Latin Modern Roman 10" w:hAnsi="Latin Modern Roman 10"/>
        </w:rPr>
        <w:t xml:space="preserve">no shields </w:t>
      </w:r>
      <w:r w:rsidR="00F35124" w:rsidRPr="002B3D14">
        <w:rPr>
          <w:rFonts w:ascii="Latin Modern Roman 10" w:hAnsi="Latin Modern Roman 10"/>
        </w:rPr>
        <w:t xml:space="preserve">against the </w:t>
      </w:r>
      <w:r w:rsidRPr="002B3D14">
        <w:rPr>
          <w:rFonts w:ascii="Latin Modern Roman 10" w:hAnsi="Latin Modern Roman 10"/>
        </w:rPr>
        <w:t xml:space="preserve">newest technologies. </w:t>
      </w:r>
      <w:r w:rsidR="00FB58CD" w:rsidRPr="002B3D14">
        <w:rPr>
          <w:rFonts w:ascii="Latin Modern Roman 10" w:hAnsi="Latin Modern Roman 10"/>
        </w:rPr>
        <w:t>Anti-ballistic missile defense is an excellent e</w:t>
      </w:r>
      <w:r w:rsidRPr="002B3D14">
        <w:rPr>
          <w:rFonts w:ascii="Latin Modern Roman 10" w:hAnsi="Latin Modern Roman 10"/>
        </w:rPr>
        <w:t xml:space="preserve">xample of </w:t>
      </w:r>
      <w:r w:rsidR="00FB58CD" w:rsidRPr="002B3D14">
        <w:rPr>
          <w:rFonts w:ascii="Latin Modern Roman 10" w:hAnsi="Latin Modern Roman 10"/>
        </w:rPr>
        <w:t xml:space="preserve">an </w:t>
      </w:r>
      <w:r w:rsidRPr="002B3D14">
        <w:rPr>
          <w:rFonts w:ascii="Latin Modern Roman 10" w:hAnsi="Latin Modern Roman 10"/>
        </w:rPr>
        <w:t>expensive and ineffective shield</w:t>
      </w:r>
      <w:r w:rsidR="00FB58CD" w:rsidRPr="002B3D14">
        <w:rPr>
          <w:rFonts w:ascii="Latin Modern Roman 10" w:hAnsi="Latin Modern Roman 10"/>
        </w:rPr>
        <w:t xml:space="preserve"> that</w:t>
      </w:r>
      <w:r w:rsidR="00080BE0" w:rsidRPr="002B3D14">
        <w:rPr>
          <w:rFonts w:ascii="Latin Modern Roman 10" w:hAnsi="Latin Modern Roman 10"/>
        </w:rPr>
        <w:t xml:space="preserve"> appeared decades after the </w:t>
      </w:r>
      <w:r w:rsidR="009F2CCA" w:rsidRPr="002B3D14">
        <w:rPr>
          <w:rFonts w:ascii="Latin Modern Roman 10" w:hAnsi="Latin Modern Roman 10"/>
        </w:rPr>
        <w:t xml:space="preserve">origin of the </w:t>
      </w:r>
      <w:r w:rsidR="00080BE0" w:rsidRPr="002B3D14">
        <w:rPr>
          <w:rFonts w:ascii="Latin Modern Roman 10" w:hAnsi="Latin Modern Roman 10"/>
        </w:rPr>
        <w:t>threat</w:t>
      </w:r>
      <w:r w:rsidRPr="002B3D14">
        <w:rPr>
          <w:rFonts w:ascii="Latin Modern Roman 10" w:hAnsi="Latin Modern Roman 10"/>
        </w:rPr>
        <w:t xml:space="preserve">. </w:t>
      </w:r>
    </w:p>
    <w:p w14:paraId="248BA956" w14:textId="77FE2D44" w:rsidR="005B2FC9" w:rsidRPr="002B3D14" w:rsidRDefault="0002146A" w:rsidP="006955C7">
      <w:pPr>
        <w:ind w:firstLine="720"/>
        <w:jc w:val="both"/>
        <w:rPr>
          <w:rFonts w:ascii="Latin Modern Roman 10" w:hAnsi="Latin Modern Roman 10"/>
        </w:rPr>
      </w:pPr>
      <w:r w:rsidRPr="002B3D14">
        <w:rPr>
          <w:rFonts w:ascii="Latin Modern Roman 10" w:hAnsi="Latin Modern Roman 10"/>
        </w:rPr>
        <w:t>The g</w:t>
      </w:r>
      <w:r w:rsidR="005B2FC9" w:rsidRPr="002B3D14">
        <w:rPr>
          <w:rFonts w:ascii="Latin Modern Roman 10" w:hAnsi="Latin Modern Roman 10"/>
        </w:rPr>
        <w:t xml:space="preserve">eneral problem of shield and </w:t>
      </w:r>
      <w:r w:rsidRPr="002B3D14">
        <w:rPr>
          <w:rFonts w:ascii="Latin Modern Roman 10" w:hAnsi="Latin Modern Roman 10"/>
        </w:rPr>
        <w:t xml:space="preserve">sword </w:t>
      </w:r>
      <w:r w:rsidR="005B2FC9" w:rsidRPr="002B3D14">
        <w:rPr>
          <w:rFonts w:ascii="Latin Modern Roman 10" w:hAnsi="Latin Modern Roman 10"/>
        </w:rPr>
        <w:t>in the technological age is that</w:t>
      </w:r>
      <w:r w:rsidRPr="002B3D14">
        <w:rPr>
          <w:rFonts w:ascii="Latin Modern Roman 10" w:hAnsi="Latin Modern Roman 10"/>
        </w:rPr>
        <w:t xml:space="preserve"> shields are </w:t>
      </w:r>
      <w:r w:rsidR="005B2FC9" w:rsidRPr="002B3D14">
        <w:rPr>
          <w:rFonts w:ascii="Latin Modern Roman 10" w:hAnsi="Latin Modern Roman 10"/>
        </w:rPr>
        <w:t xml:space="preserve">expensive and quickly </w:t>
      </w:r>
      <w:r w:rsidRPr="002B3D14">
        <w:rPr>
          <w:rFonts w:ascii="Latin Modern Roman 10" w:hAnsi="Latin Modern Roman 10"/>
        </w:rPr>
        <w:t xml:space="preserve">made </w:t>
      </w:r>
      <w:r w:rsidR="005B2FC9" w:rsidRPr="002B3D14">
        <w:rPr>
          <w:rFonts w:ascii="Latin Modern Roman 10" w:hAnsi="Latin Modern Roman 10"/>
        </w:rPr>
        <w:t>obsolete</w:t>
      </w:r>
      <w:r w:rsidRPr="002B3D14">
        <w:rPr>
          <w:rFonts w:ascii="Latin Modern Roman 10" w:hAnsi="Latin Modern Roman 10"/>
        </w:rPr>
        <w:t xml:space="preserve"> by new technology</w:t>
      </w:r>
      <w:r w:rsidR="001C459E" w:rsidRPr="002B3D14">
        <w:rPr>
          <w:rFonts w:ascii="Latin Modern Roman 10" w:hAnsi="Latin Modern Roman 10"/>
        </w:rPr>
        <w:t>. I</w:t>
      </w:r>
      <w:r w:rsidR="005B2FC9" w:rsidRPr="002B3D14">
        <w:rPr>
          <w:rFonts w:ascii="Latin Modern Roman 10" w:hAnsi="Latin Modern Roman 10"/>
        </w:rPr>
        <w:t xml:space="preserve">f a shield </w:t>
      </w:r>
      <w:r w:rsidR="001C459E" w:rsidRPr="002B3D14">
        <w:rPr>
          <w:rFonts w:ascii="Latin Modern Roman 10" w:hAnsi="Latin Modern Roman 10"/>
        </w:rPr>
        <w:t>is future-proof</w:t>
      </w:r>
      <w:r w:rsidR="005B2FC9" w:rsidRPr="002B3D14">
        <w:rPr>
          <w:rFonts w:ascii="Latin Modern Roman 10" w:hAnsi="Latin Modern Roman 10"/>
        </w:rPr>
        <w:t xml:space="preserve">, the </w:t>
      </w:r>
      <w:r w:rsidR="001C459E" w:rsidRPr="002B3D14">
        <w:rPr>
          <w:rFonts w:ascii="Latin Modern Roman 10" w:hAnsi="Latin Modern Roman 10"/>
        </w:rPr>
        <w:t xml:space="preserve">high </w:t>
      </w:r>
      <w:r w:rsidR="005B2FC9" w:rsidRPr="002B3D14">
        <w:rPr>
          <w:rFonts w:ascii="Latin Modern Roman 10" w:hAnsi="Latin Modern Roman 10"/>
        </w:rPr>
        <w:t xml:space="preserve">price will be less </w:t>
      </w:r>
      <w:r w:rsidR="001C459E" w:rsidRPr="002B3D14">
        <w:rPr>
          <w:rFonts w:ascii="Latin Modern Roman 10" w:hAnsi="Latin Modern Roman 10"/>
        </w:rPr>
        <w:t xml:space="preserve">of a </w:t>
      </w:r>
      <w:r w:rsidR="005B2FC9" w:rsidRPr="002B3D14">
        <w:rPr>
          <w:rFonts w:ascii="Latin Modern Roman 10" w:hAnsi="Latin Modern Roman 10"/>
        </w:rPr>
        <w:t>problem, as the cost could be distributed over decades</w:t>
      </w:r>
      <w:r w:rsidR="001C459E" w:rsidRPr="002B3D14">
        <w:rPr>
          <w:rFonts w:ascii="Latin Modern Roman 10" w:hAnsi="Latin Modern Roman 10"/>
        </w:rPr>
        <w:t xml:space="preserve">. This </w:t>
      </w:r>
      <w:r w:rsidR="005B2FC9" w:rsidRPr="002B3D14">
        <w:rPr>
          <w:rFonts w:ascii="Latin Modern Roman 10" w:hAnsi="Latin Modern Roman 10"/>
        </w:rPr>
        <w:t>happened in the Middle Ages</w:t>
      </w:r>
      <w:r w:rsidR="001C459E" w:rsidRPr="002B3D14">
        <w:rPr>
          <w:rFonts w:ascii="Latin Modern Roman 10" w:hAnsi="Latin Modern Roman 10"/>
        </w:rPr>
        <w:t>,</w:t>
      </w:r>
      <w:r w:rsidR="005B2FC9" w:rsidRPr="002B3D14">
        <w:rPr>
          <w:rFonts w:ascii="Latin Modern Roman 10" w:hAnsi="Latin Modern Roman 10"/>
        </w:rPr>
        <w:t xml:space="preserve"> when </w:t>
      </w:r>
      <w:r w:rsidR="001C459E" w:rsidRPr="002B3D14">
        <w:rPr>
          <w:rFonts w:ascii="Latin Modern Roman 10" w:hAnsi="Latin Modern Roman 10"/>
        </w:rPr>
        <w:t xml:space="preserve">a </w:t>
      </w:r>
      <w:r w:rsidR="005B2FC9" w:rsidRPr="002B3D14">
        <w:rPr>
          <w:rFonts w:ascii="Latin Modern Roman 10" w:hAnsi="Latin Modern Roman 10"/>
        </w:rPr>
        <w:t xml:space="preserve">fortress was </w:t>
      </w:r>
      <w:r w:rsidR="001C459E" w:rsidRPr="002B3D14">
        <w:rPr>
          <w:rFonts w:ascii="Latin Modern Roman 10" w:hAnsi="Latin Modern Roman 10"/>
        </w:rPr>
        <w:t xml:space="preserve">an </w:t>
      </w:r>
      <w:r w:rsidR="005B2FC9" w:rsidRPr="002B3D14">
        <w:rPr>
          <w:rFonts w:ascii="Latin Modern Roman 10" w:hAnsi="Latin Modern Roman 10"/>
        </w:rPr>
        <w:t xml:space="preserve">effective defense against armies, but price of a fortress was distributed over decades of building. As drone armies will be </w:t>
      </w:r>
      <w:r w:rsidR="005B2FC9" w:rsidRPr="002B3D14">
        <w:rPr>
          <w:rFonts w:ascii="Latin Modern Roman 10" w:hAnsi="Latin Modern Roman 10"/>
        </w:rPr>
        <w:lastRenderedPageBreak/>
        <w:t xml:space="preserve">built very quickly, presumably in a just a few years, </w:t>
      </w:r>
      <w:r w:rsidR="001C459E" w:rsidRPr="002B3D14">
        <w:rPr>
          <w:rFonts w:ascii="Latin Modern Roman 10" w:hAnsi="Latin Modern Roman 10"/>
        </w:rPr>
        <w:t xml:space="preserve">the </w:t>
      </w:r>
      <w:r w:rsidR="005B2FC9" w:rsidRPr="002B3D14">
        <w:rPr>
          <w:rFonts w:ascii="Latin Modern Roman 10" w:hAnsi="Latin Modern Roman 10"/>
        </w:rPr>
        <w:t>expensive protection system will be lagging</w:t>
      </w:r>
      <w:r w:rsidR="001C459E" w:rsidRPr="002B3D14">
        <w:rPr>
          <w:rFonts w:ascii="Latin Modern Roman 10" w:hAnsi="Latin Modern Roman 10"/>
        </w:rPr>
        <w:t xml:space="preserve"> and not cost-effective</w:t>
      </w:r>
      <w:r w:rsidR="005B2FC9" w:rsidRPr="002B3D14">
        <w:rPr>
          <w:rFonts w:ascii="Latin Modern Roman 10" w:hAnsi="Latin Modern Roman 10"/>
        </w:rPr>
        <w:t>.</w:t>
      </w:r>
    </w:p>
    <w:p w14:paraId="26D9545A" w14:textId="77777777" w:rsidR="005B2FC9" w:rsidRPr="002B3D14" w:rsidRDefault="005B2FC9" w:rsidP="00F610C9">
      <w:pPr>
        <w:rPr>
          <w:rFonts w:ascii="Latin Modern Roman 10" w:hAnsi="Latin Modern Roman 10"/>
        </w:rPr>
      </w:pPr>
    </w:p>
    <w:p w14:paraId="1001B1B7" w14:textId="551EB419" w:rsidR="00DB7E85" w:rsidRPr="002B3D14" w:rsidRDefault="006955C7" w:rsidP="00F610C9">
      <w:pPr>
        <w:rPr>
          <w:rFonts w:ascii="Latin Modern Roman 10" w:hAnsi="Latin Modern Roman 10"/>
        </w:rPr>
      </w:pPr>
      <w:r w:rsidRPr="002B3D14">
        <w:rPr>
          <w:rFonts w:ascii="Latin Modern Roman 10" w:hAnsi="Latin Modern Roman 10"/>
        </w:rPr>
        <w:t xml:space="preserve">Table 1. </w:t>
      </w:r>
      <w:r w:rsidR="00DB7E85" w:rsidRPr="002B3D14">
        <w:rPr>
          <w:rFonts w:ascii="Latin Modern Roman 10" w:hAnsi="Latin Modern Roman 10"/>
        </w:rPr>
        <w:t xml:space="preserve">Different </w:t>
      </w:r>
      <w:r w:rsidRPr="002B3D14">
        <w:rPr>
          <w:rFonts w:ascii="Latin Modern Roman 10" w:hAnsi="Latin Modern Roman 10"/>
        </w:rPr>
        <w:t>defense</w:t>
      </w:r>
      <w:r w:rsidR="001C459E" w:rsidRPr="002B3D14">
        <w:rPr>
          <w:rFonts w:ascii="Latin Modern Roman 10" w:hAnsi="Latin Modern Roman 10"/>
        </w:rPr>
        <w:t>s</w:t>
      </w:r>
      <w:r w:rsidRPr="002B3D14">
        <w:rPr>
          <w:rFonts w:ascii="Latin Modern Roman 10" w:hAnsi="Latin Modern Roman 10"/>
        </w:rPr>
        <w:t xml:space="preserve"> systems</w:t>
      </w:r>
      <w:r w:rsidR="001C459E" w:rsidRPr="002B3D14">
        <w:rPr>
          <w:rFonts w:ascii="Latin Modern Roman 10" w:hAnsi="Latin Modern Roman 10"/>
        </w:rPr>
        <w:t xml:space="preserve"> and</w:t>
      </w:r>
      <w:r w:rsidR="00DB7E85" w:rsidRPr="002B3D14">
        <w:rPr>
          <w:rFonts w:ascii="Latin Modern Roman 10" w:hAnsi="Latin Modern Roman 10"/>
        </w:rPr>
        <w:t xml:space="preserve"> </w:t>
      </w:r>
      <w:r w:rsidRPr="002B3D14">
        <w:rPr>
          <w:rFonts w:ascii="Latin Modern Roman 10" w:hAnsi="Latin Modern Roman 10"/>
        </w:rPr>
        <w:t>their</w:t>
      </w:r>
      <w:r w:rsidR="00DB7E85" w:rsidRPr="002B3D14">
        <w:rPr>
          <w:rFonts w:ascii="Latin Modern Roman 10" w:hAnsi="Latin Modern Roman 10"/>
        </w:rPr>
        <w:t xml:space="preserve"> advantages and </w:t>
      </w:r>
      <w:r w:rsidR="00FF7667" w:rsidRPr="002B3D14">
        <w:rPr>
          <w:rFonts w:ascii="Latin Modern Roman 10" w:hAnsi="Latin Modern Roman 10"/>
        </w:rPr>
        <w:t>disadvantages</w:t>
      </w:r>
    </w:p>
    <w:tbl>
      <w:tblPr>
        <w:tblStyle w:val="TableGrid"/>
        <w:tblW w:w="0" w:type="auto"/>
        <w:tblLook w:val="04A0" w:firstRow="1" w:lastRow="0" w:firstColumn="1" w:lastColumn="0" w:noHBand="0" w:noVBand="1"/>
      </w:tblPr>
      <w:tblGrid>
        <w:gridCol w:w="3113"/>
        <w:gridCol w:w="3113"/>
        <w:gridCol w:w="3113"/>
      </w:tblGrid>
      <w:tr w:rsidR="00952CF8" w:rsidRPr="002B3D14" w14:paraId="1552798E" w14:textId="77777777" w:rsidTr="00482FB8">
        <w:trPr>
          <w:trHeight w:val="619"/>
        </w:trPr>
        <w:tc>
          <w:tcPr>
            <w:tcW w:w="3113" w:type="dxa"/>
          </w:tcPr>
          <w:p w14:paraId="65F145BA" w14:textId="249E1B79" w:rsidR="00952CF8" w:rsidRPr="002B3D14" w:rsidRDefault="00952CF8" w:rsidP="00F610C9">
            <w:pPr>
              <w:rPr>
                <w:rFonts w:ascii="Latin Modern Roman 10" w:hAnsi="Latin Modern Roman 10"/>
                <w:b/>
              </w:rPr>
            </w:pPr>
            <w:r w:rsidRPr="002B3D14">
              <w:rPr>
                <w:rFonts w:ascii="Latin Modern Roman 10" w:hAnsi="Latin Modern Roman 10"/>
                <w:b/>
              </w:rPr>
              <w:t>Defense mechanisms against drones</w:t>
            </w:r>
          </w:p>
        </w:tc>
        <w:tc>
          <w:tcPr>
            <w:tcW w:w="3113" w:type="dxa"/>
          </w:tcPr>
          <w:p w14:paraId="740CEBD3" w14:textId="6090B57A" w:rsidR="00952CF8" w:rsidRPr="002B3D14" w:rsidRDefault="00952CF8" w:rsidP="00F610C9">
            <w:pPr>
              <w:rPr>
                <w:rFonts w:ascii="Latin Modern Roman 10" w:hAnsi="Latin Modern Roman 10"/>
                <w:b/>
              </w:rPr>
            </w:pPr>
            <w:r w:rsidRPr="002B3D14">
              <w:rPr>
                <w:rFonts w:ascii="Latin Modern Roman 10" w:hAnsi="Latin Modern Roman 10"/>
                <w:b/>
              </w:rPr>
              <w:t>Advantages</w:t>
            </w:r>
          </w:p>
        </w:tc>
        <w:tc>
          <w:tcPr>
            <w:tcW w:w="3113" w:type="dxa"/>
          </w:tcPr>
          <w:p w14:paraId="2EBFF623" w14:textId="6B6B5A3D" w:rsidR="00952CF8" w:rsidRPr="002B3D14" w:rsidRDefault="001C53ED" w:rsidP="00F610C9">
            <w:pPr>
              <w:rPr>
                <w:rFonts w:ascii="Latin Modern Roman 10" w:hAnsi="Latin Modern Roman 10"/>
                <w:b/>
              </w:rPr>
            </w:pPr>
            <w:r w:rsidRPr="002B3D14">
              <w:rPr>
                <w:rFonts w:ascii="Latin Modern Roman 10" w:hAnsi="Latin Modern Roman 10"/>
                <w:b/>
              </w:rPr>
              <w:t>Disadvantages</w:t>
            </w:r>
          </w:p>
        </w:tc>
      </w:tr>
      <w:tr w:rsidR="00952CF8" w:rsidRPr="002B3D14" w14:paraId="283BE164" w14:textId="77777777" w:rsidTr="00952CF8">
        <w:tc>
          <w:tcPr>
            <w:tcW w:w="3113" w:type="dxa"/>
          </w:tcPr>
          <w:p w14:paraId="180DF216" w14:textId="2572E515" w:rsidR="00952CF8" w:rsidRPr="002B3D14" w:rsidRDefault="00952CF8" w:rsidP="00F610C9">
            <w:pPr>
              <w:rPr>
                <w:rFonts w:ascii="Latin Modern Roman 10" w:hAnsi="Latin Modern Roman 10"/>
              </w:rPr>
            </w:pPr>
            <w:r w:rsidRPr="002B3D14">
              <w:rPr>
                <w:rFonts w:ascii="Latin Modern Roman 10" w:hAnsi="Latin Modern Roman 10"/>
              </w:rPr>
              <w:t>Other drones</w:t>
            </w:r>
          </w:p>
        </w:tc>
        <w:tc>
          <w:tcPr>
            <w:tcW w:w="3113" w:type="dxa"/>
          </w:tcPr>
          <w:p w14:paraId="6A0D03FE" w14:textId="675A1FC5" w:rsidR="00952CF8" w:rsidRPr="002B3D14" w:rsidRDefault="00A54AF7" w:rsidP="00F610C9">
            <w:pPr>
              <w:rPr>
                <w:rFonts w:ascii="Latin Modern Roman 10" w:hAnsi="Latin Modern Roman 10"/>
              </w:rPr>
            </w:pPr>
            <w:r w:rsidRPr="002B3D14">
              <w:rPr>
                <w:rFonts w:ascii="Latin Modern Roman 10" w:hAnsi="Latin Modern Roman 10"/>
              </w:rPr>
              <w:t>Effective search</w:t>
            </w:r>
          </w:p>
        </w:tc>
        <w:tc>
          <w:tcPr>
            <w:tcW w:w="3113" w:type="dxa"/>
          </w:tcPr>
          <w:p w14:paraId="105F047D" w14:textId="18361444" w:rsidR="00952CF8" w:rsidRPr="002B3D14" w:rsidRDefault="00482FB8" w:rsidP="00F610C9">
            <w:pPr>
              <w:rPr>
                <w:rFonts w:ascii="Latin Modern Roman 10" w:hAnsi="Latin Modern Roman 10"/>
              </w:rPr>
            </w:pPr>
            <w:r w:rsidRPr="002B3D14">
              <w:rPr>
                <w:rFonts w:ascii="Latin Modern Roman 10" w:hAnsi="Latin Modern Roman 10"/>
              </w:rPr>
              <w:t>Need larger quantity of drones for effective protection</w:t>
            </w:r>
          </w:p>
        </w:tc>
      </w:tr>
      <w:tr w:rsidR="00952CF8" w:rsidRPr="002B3D14" w14:paraId="22D10BA5" w14:textId="77777777" w:rsidTr="00952CF8">
        <w:tc>
          <w:tcPr>
            <w:tcW w:w="3113" w:type="dxa"/>
          </w:tcPr>
          <w:p w14:paraId="1C4272BA" w14:textId="767FF1F9" w:rsidR="00952CF8" w:rsidRPr="002B3D14" w:rsidRDefault="00952CF8" w:rsidP="00F610C9">
            <w:pPr>
              <w:rPr>
                <w:rFonts w:ascii="Latin Modern Roman 10" w:hAnsi="Latin Modern Roman 10"/>
              </w:rPr>
            </w:pPr>
            <w:r w:rsidRPr="002B3D14">
              <w:rPr>
                <w:rFonts w:ascii="Latin Modern Roman 10" w:hAnsi="Latin Modern Roman 10"/>
              </w:rPr>
              <w:t>Lasers</w:t>
            </w:r>
          </w:p>
        </w:tc>
        <w:tc>
          <w:tcPr>
            <w:tcW w:w="3113" w:type="dxa"/>
          </w:tcPr>
          <w:p w14:paraId="3C38024B" w14:textId="2113214A" w:rsidR="00952CF8" w:rsidRPr="002B3D14" w:rsidRDefault="00A54AF7" w:rsidP="00F610C9">
            <w:pPr>
              <w:rPr>
                <w:rFonts w:ascii="Latin Modern Roman 10" w:hAnsi="Latin Modern Roman 10"/>
              </w:rPr>
            </w:pPr>
            <w:r w:rsidRPr="002B3D14">
              <w:rPr>
                <w:rFonts w:ascii="Latin Modern Roman 10" w:hAnsi="Latin Modern Roman 10"/>
              </w:rPr>
              <w:t>Remote engagement, many rounds</w:t>
            </w:r>
          </w:p>
        </w:tc>
        <w:tc>
          <w:tcPr>
            <w:tcW w:w="3113" w:type="dxa"/>
          </w:tcPr>
          <w:p w14:paraId="4BBCBDFA" w14:textId="2CC0DF32" w:rsidR="00952CF8" w:rsidRPr="002B3D14" w:rsidRDefault="00482FB8" w:rsidP="00F610C9">
            <w:pPr>
              <w:rPr>
                <w:rFonts w:ascii="Latin Modern Roman 10" w:hAnsi="Latin Modern Roman 10"/>
              </w:rPr>
            </w:pPr>
            <w:r w:rsidRPr="002B3D14">
              <w:rPr>
                <w:rFonts w:ascii="Latin Modern Roman 10" w:hAnsi="Latin Modern Roman 10"/>
              </w:rPr>
              <w:t xml:space="preserve">Expensive and need straight </w:t>
            </w:r>
            <w:r w:rsidR="00933267" w:rsidRPr="002B3D14">
              <w:rPr>
                <w:rFonts w:ascii="Latin Modern Roman 10" w:hAnsi="Latin Modern Roman 10"/>
              </w:rPr>
              <w:t xml:space="preserve">line of </w:t>
            </w:r>
            <w:r w:rsidRPr="002B3D14">
              <w:rPr>
                <w:rFonts w:ascii="Latin Modern Roman 10" w:hAnsi="Latin Modern Roman 10"/>
              </w:rPr>
              <w:t>sight</w:t>
            </w:r>
          </w:p>
        </w:tc>
      </w:tr>
      <w:tr w:rsidR="00952CF8" w:rsidRPr="002B3D14" w14:paraId="39CD093B" w14:textId="77777777" w:rsidTr="00952CF8">
        <w:tc>
          <w:tcPr>
            <w:tcW w:w="3113" w:type="dxa"/>
          </w:tcPr>
          <w:p w14:paraId="48B87B07" w14:textId="02D312AC" w:rsidR="00952CF8" w:rsidRPr="002B3D14" w:rsidRDefault="00952CF8" w:rsidP="00F610C9">
            <w:pPr>
              <w:rPr>
                <w:rFonts w:ascii="Latin Modern Roman 10" w:hAnsi="Latin Modern Roman 10"/>
              </w:rPr>
            </w:pPr>
            <w:r w:rsidRPr="002B3D14">
              <w:rPr>
                <w:rFonts w:ascii="Latin Modern Roman 10" w:hAnsi="Latin Modern Roman 10"/>
              </w:rPr>
              <w:t>Turrets with guns</w:t>
            </w:r>
          </w:p>
        </w:tc>
        <w:tc>
          <w:tcPr>
            <w:tcW w:w="3113" w:type="dxa"/>
          </w:tcPr>
          <w:p w14:paraId="68549D52" w14:textId="75F0C8C7" w:rsidR="00952CF8" w:rsidRPr="002B3D14" w:rsidRDefault="00A54AF7" w:rsidP="00F610C9">
            <w:pPr>
              <w:rPr>
                <w:rFonts w:ascii="Latin Modern Roman 10" w:hAnsi="Latin Modern Roman 10"/>
              </w:rPr>
            </w:pPr>
            <w:r w:rsidRPr="002B3D14">
              <w:rPr>
                <w:rFonts w:ascii="Latin Modern Roman 10" w:hAnsi="Latin Modern Roman 10"/>
              </w:rPr>
              <w:t>Tested anti-aircraft solution</w:t>
            </w:r>
          </w:p>
        </w:tc>
        <w:tc>
          <w:tcPr>
            <w:tcW w:w="3113" w:type="dxa"/>
          </w:tcPr>
          <w:p w14:paraId="11245491" w14:textId="3C8507FE" w:rsidR="00952CF8" w:rsidRPr="002B3D14" w:rsidRDefault="00482FB8" w:rsidP="00F610C9">
            <w:pPr>
              <w:rPr>
                <w:rFonts w:ascii="Latin Modern Roman 10" w:hAnsi="Latin Modern Roman 10"/>
              </w:rPr>
            </w:pPr>
            <w:r w:rsidRPr="002B3D14">
              <w:rPr>
                <w:rFonts w:ascii="Latin Modern Roman 10" w:hAnsi="Latin Modern Roman 10"/>
              </w:rPr>
              <w:t>Expensive and short distance</w:t>
            </w:r>
          </w:p>
        </w:tc>
      </w:tr>
      <w:tr w:rsidR="00952CF8" w:rsidRPr="002B3D14" w14:paraId="3FF6CF30" w14:textId="77777777" w:rsidTr="00952CF8">
        <w:tc>
          <w:tcPr>
            <w:tcW w:w="3113" w:type="dxa"/>
          </w:tcPr>
          <w:p w14:paraId="09E7EC03" w14:textId="3A5901D1" w:rsidR="00952CF8" w:rsidRPr="002B3D14" w:rsidRDefault="00952CF8" w:rsidP="00F610C9">
            <w:pPr>
              <w:rPr>
                <w:rFonts w:ascii="Latin Modern Roman 10" w:hAnsi="Latin Modern Roman 10"/>
              </w:rPr>
            </w:pPr>
            <w:r w:rsidRPr="002B3D14">
              <w:rPr>
                <w:rFonts w:ascii="Latin Modern Roman 10" w:hAnsi="Latin Modern Roman 10"/>
              </w:rPr>
              <w:t>Nets and fences</w:t>
            </w:r>
          </w:p>
        </w:tc>
        <w:tc>
          <w:tcPr>
            <w:tcW w:w="3113" w:type="dxa"/>
          </w:tcPr>
          <w:p w14:paraId="2155DED2" w14:textId="1F175C9B" w:rsidR="00952CF8" w:rsidRPr="002B3D14" w:rsidRDefault="00216FD2" w:rsidP="00F610C9">
            <w:pPr>
              <w:rPr>
                <w:rFonts w:ascii="Latin Modern Roman 10" w:hAnsi="Latin Modern Roman 10"/>
              </w:rPr>
            </w:pPr>
            <w:r w:rsidRPr="002B3D14">
              <w:rPr>
                <w:rFonts w:ascii="Latin Modern Roman 10" w:hAnsi="Latin Modern Roman 10"/>
              </w:rPr>
              <w:t>Could be made locally</w:t>
            </w:r>
          </w:p>
        </w:tc>
        <w:tc>
          <w:tcPr>
            <w:tcW w:w="3113" w:type="dxa"/>
          </w:tcPr>
          <w:p w14:paraId="7651ECD0" w14:textId="1727C143" w:rsidR="00952CF8" w:rsidRPr="002B3D14" w:rsidRDefault="00515B3F" w:rsidP="00515B3F">
            <w:pPr>
              <w:rPr>
                <w:rFonts w:ascii="Latin Modern Roman 10" w:hAnsi="Latin Modern Roman 10"/>
              </w:rPr>
            </w:pPr>
            <w:r w:rsidRPr="002B3D14">
              <w:rPr>
                <w:rFonts w:ascii="Latin Modern Roman 10" w:hAnsi="Latin Modern Roman 10"/>
              </w:rPr>
              <w:t>Could be penetrated by repeating attack by swarms</w:t>
            </w:r>
          </w:p>
        </w:tc>
      </w:tr>
      <w:tr w:rsidR="00952CF8" w:rsidRPr="002B3D14" w14:paraId="6FE580A0" w14:textId="77777777" w:rsidTr="00952CF8">
        <w:tc>
          <w:tcPr>
            <w:tcW w:w="3113" w:type="dxa"/>
          </w:tcPr>
          <w:p w14:paraId="7A77465E" w14:textId="1FA11C9A" w:rsidR="00952CF8" w:rsidRPr="002B3D14" w:rsidRDefault="00952CF8" w:rsidP="00F610C9">
            <w:pPr>
              <w:rPr>
                <w:rFonts w:ascii="Latin Modern Roman 10" w:hAnsi="Latin Modern Roman 10"/>
              </w:rPr>
            </w:pPr>
            <w:r w:rsidRPr="002B3D14">
              <w:rPr>
                <w:rFonts w:ascii="Latin Modern Roman 10" w:hAnsi="Latin Modern Roman 10"/>
              </w:rPr>
              <w:t>Radiofrequency jamming</w:t>
            </w:r>
          </w:p>
        </w:tc>
        <w:tc>
          <w:tcPr>
            <w:tcW w:w="3113" w:type="dxa"/>
          </w:tcPr>
          <w:p w14:paraId="4CD36D7F" w14:textId="5C306760" w:rsidR="00952CF8" w:rsidRPr="002B3D14" w:rsidRDefault="00216FD2" w:rsidP="00F610C9">
            <w:pPr>
              <w:rPr>
                <w:rFonts w:ascii="Latin Modern Roman 10" w:hAnsi="Latin Modern Roman 10"/>
              </w:rPr>
            </w:pPr>
            <w:r w:rsidRPr="002B3D14">
              <w:rPr>
                <w:rFonts w:ascii="Latin Modern Roman 10" w:hAnsi="Latin Modern Roman 10"/>
              </w:rPr>
              <w:t>Prevents coordination</w:t>
            </w:r>
          </w:p>
        </w:tc>
        <w:tc>
          <w:tcPr>
            <w:tcW w:w="3113" w:type="dxa"/>
          </w:tcPr>
          <w:p w14:paraId="661C89F6" w14:textId="15F00850" w:rsidR="00952CF8" w:rsidRPr="002B3D14" w:rsidRDefault="00515B3F" w:rsidP="00F610C9">
            <w:pPr>
              <w:rPr>
                <w:rFonts w:ascii="Latin Modern Roman 10" w:hAnsi="Latin Modern Roman 10"/>
              </w:rPr>
            </w:pPr>
            <w:r w:rsidRPr="002B3D14">
              <w:rPr>
                <w:rFonts w:ascii="Latin Modern Roman 10" w:hAnsi="Latin Modern Roman 10"/>
              </w:rPr>
              <w:t xml:space="preserve">Needs </w:t>
            </w:r>
            <w:r w:rsidR="00933267" w:rsidRPr="002B3D14">
              <w:rPr>
                <w:rFonts w:ascii="Latin Modern Roman 10" w:hAnsi="Latin Modern Roman 10"/>
              </w:rPr>
              <w:t>direct-</w:t>
            </w:r>
            <w:r w:rsidRPr="002B3D14">
              <w:rPr>
                <w:rFonts w:ascii="Latin Modern Roman 10" w:hAnsi="Latin Modern Roman 10"/>
              </w:rPr>
              <w:t>line visibility; power sources, large installation, short distance</w:t>
            </w:r>
          </w:p>
        </w:tc>
      </w:tr>
      <w:tr w:rsidR="00952CF8" w:rsidRPr="002B3D14" w14:paraId="5E2015A1" w14:textId="77777777" w:rsidTr="00952CF8">
        <w:tc>
          <w:tcPr>
            <w:tcW w:w="3113" w:type="dxa"/>
          </w:tcPr>
          <w:p w14:paraId="5284674B" w14:textId="323468B1" w:rsidR="00952CF8" w:rsidRPr="002B3D14" w:rsidRDefault="00952CF8" w:rsidP="00F610C9">
            <w:pPr>
              <w:rPr>
                <w:rFonts w:ascii="Latin Modern Roman 10" w:hAnsi="Latin Modern Roman 10"/>
              </w:rPr>
            </w:pPr>
            <w:r w:rsidRPr="002B3D14">
              <w:rPr>
                <w:rFonts w:ascii="Latin Modern Roman 10" w:hAnsi="Latin Modern Roman 10"/>
              </w:rPr>
              <w:t>Underground bunkers</w:t>
            </w:r>
          </w:p>
        </w:tc>
        <w:tc>
          <w:tcPr>
            <w:tcW w:w="3113" w:type="dxa"/>
          </w:tcPr>
          <w:p w14:paraId="3C7B9B1D" w14:textId="35E4177B" w:rsidR="00952CF8" w:rsidRPr="002B3D14" w:rsidRDefault="00216FD2" w:rsidP="00F610C9">
            <w:pPr>
              <w:rPr>
                <w:rFonts w:ascii="Latin Modern Roman 10" w:hAnsi="Latin Modern Roman 10"/>
              </w:rPr>
            </w:pPr>
            <w:r w:rsidRPr="002B3D14">
              <w:rPr>
                <w:rFonts w:ascii="Latin Modern Roman 10" w:hAnsi="Latin Modern Roman 10"/>
              </w:rPr>
              <w:t>Protect</w:t>
            </w:r>
            <w:r w:rsidR="00297114" w:rsidRPr="002B3D14">
              <w:rPr>
                <w:rFonts w:ascii="Latin Modern Roman 10" w:hAnsi="Latin Modern Roman 10"/>
              </w:rPr>
              <w:t>s</w:t>
            </w:r>
            <w:r w:rsidRPr="002B3D14">
              <w:rPr>
                <w:rFonts w:ascii="Latin Modern Roman 10" w:hAnsi="Latin Modern Roman 10"/>
              </w:rPr>
              <w:t xml:space="preserve"> against air drones</w:t>
            </w:r>
          </w:p>
        </w:tc>
        <w:tc>
          <w:tcPr>
            <w:tcW w:w="3113" w:type="dxa"/>
          </w:tcPr>
          <w:p w14:paraId="6CFA6C77" w14:textId="1FA93502" w:rsidR="00952CF8" w:rsidRPr="002B3D14" w:rsidRDefault="001C53ED" w:rsidP="00F610C9">
            <w:pPr>
              <w:rPr>
                <w:rFonts w:ascii="Latin Modern Roman 10" w:hAnsi="Latin Modern Roman 10"/>
              </w:rPr>
            </w:pPr>
            <w:r w:rsidRPr="002B3D14">
              <w:rPr>
                <w:rFonts w:ascii="Latin Modern Roman 10" w:hAnsi="Latin Modern Roman 10"/>
              </w:rPr>
              <w:t>Need air</w:t>
            </w:r>
            <w:r w:rsidR="00933267" w:rsidRPr="002B3D14">
              <w:rPr>
                <w:rFonts w:ascii="Latin Modern Roman 10" w:hAnsi="Latin Modern Roman 10"/>
              </w:rPr>
              <w:t xml:space="preserve"> supply</w:t>
            </w:r>
            <w:r w:rsidR="00515B3F" w:rsidRPr="002B3D14">
              <w:rPr>
                <w:rFonts w:ascii="Latin Modern Roman 10" w:hAnsi="Latin Modern Roman 10"/>
              </w:rPr>
              <w:t xml:space="preserve"> and will be attacked </w:t>
            </w:r>
            <w:r w:rsidR="00933267" w:rsidRPr="002B3D14">
              <w:rPr>
                <w:rFonts w:ascii="Latin Modern Roman 10" w:hAnsi="Latin Modern Roman 10"/>
              </w:rPr>
              <w:t xml:space="preserve">by other methods </w:t>
            </w:r>
            <w:r w:rsidR="00515B3F" w:rsidRPr="002B3D14">
              <w:rPr>
                <w:rFonts w:ascii="Latin Modern Roman 10" w:hAnsi="Latin Modern Roman 10"/>
              </w:rPr>
              <w:t>during war</w:t>
            </w:r>
          </w:p>
        </w:tc>
      </w:tr>
      <w:tr w:rsidR="00952CF8" w:rsidRPr="002B3D14" w14:paraId="2361A030" w14:textId="77777777" w:rsidTr="00952CF8">
        <w:tc>
          <w:tcPr>
            <w:tcW w:w="3113" w:type="dxa"/>
          </w:tcPr>
          <w:p w14:paraId="0FEA99D5" w14:textId="79CD0E2F" w:rsidR="00952CF8" w:rsidRPr="002B3D14" w:rsidRDefault="001C53ED" w:rsidP="00F610C9">
            <w:pPr>
              <w:rPr>
                <w:rFonts w:ascii="Latin Modern Roman 10" w:hAnsi="Latin Modern Roman 10"/>
              </w:rPr>
            </w:pPr>
            <w:r w:rsidRPr="002B3D14">
              <w:rPr>
                <w:rFonts w:ascii="Latin Modern Roman 10" w:hAnsi="Latin Modern Roman 10"/>
              </w:rPr>
              <w:t>Submarines</w:t>
            </w:r>
          </w:p>
        </w:tc>
        <w:tc>
          <w:tcPr>
            <w:tcW w:w="3113" w:type="dxa"/>
          </w:tcPr>
          <w:p w14:paraId="361C39C6" w14:textId="03D66CB7" w:rsidR="00952CF8" w:rsidRPr="002B3D14" w:rsidRDefault="00216FD2" w:rsidP="00F610C9">
            <w:pPr>
              <w:rPr>
                <w:rFonts w:ascii="Latin Modern Roman 10" w:hAnsi="Latin Modern Roman 10"/>
              </w:rPr>
            </w:pPr>
            <w:r w:rsidRPr="002B3D14">
              <w:rPr>
                <w:rFonts w:ascii="Latin Modern Roman 10" w:hAnsi="Latin Modern Roman 10"/>
              </w:rPr>
              <w:t>Most protected refuges ever created</w:t>
            </w:r>
          </w:p>
        </w:tc>
        <w:tc>
          <w:tcPr>
            <w:tcW w:w="3113" w:type="dxa"/>
          </w:tcPr>
          <w:p w14:paraId="73E14003" w14:textId="347BA7C0" w:rsidR="00952CF8" w:rsidRPr="002B3D14" w:rsidRDefault="00933267" w:rsidP="00F610C9">
            <w:pPr>
              <w:rPr>
                <w:rFonts w:ascii="Latin Modern Roman 10" w:hAnsi="Latin Modern Roman 10"/>
              </w:rPr>
            </w:pPr>
            <w:r w:rsidRPr="002B3D14">
              <w:rPr>
                <w:rFonts w:ascii="Latin Modern Roman 10" w:hAnsi="Latin Modern Roman 10"/>
              </w:rPr>
              <w:t>Only a few people could survive and would have to create civilization from scratch</w:t>
            </w:r>
          </w:p>
        </w:tc>
      </w:tr>
      <w:tr w:rsidR="00952CF8" w:rsidRPr="002B3D14" w14:paraId="4EEA1493" w14:textId="77777777" w:rsidTr="00952CF8">
        <w:tc>
          <w:tcPr>
            <w:tcW w:w="3113" w:type="dxa"/>
          </w:tcPr>
          <w:p w14:paraId="734B16E5" w14:textId="3E9874FE" w:rsidR="00952CF8" w:rsidRPr="002B3D14" w:rsidRDefault="001C53ED" w:rsidP="00F610C9">
            <w:pPr>
              <w:rPr>
                <w:rFonts w:ascii="Latin Modern Roman 10" w:hAnsi="Latin Modern Roman 10"/>
              </w:rPr>
            </w:pPr>
            <w:r w:rsidRPr="002B3D14">
              <w:rPr>
                <w:rFonts w:ascii="Latin Modern Roman 10" w:hAnsi="Latin Modern Roman 10"/>
              </w:rPr>
              <w:t>Remote islands</w:t>
            </w:r>
          </w:p>
        </w:tc>
        <w:tc>
          <w:tcPr>
            <w:tcW w:w="3113" w:type="dxa"/>
          </w:tcPr>
          <w:p w14:paraId="22BA37A5" w14:textId="7FF19686" w:rsidR="00952CF8" w:rsidRPr="002B3D14" w:rsidRDefault="00216FD2" w:rsidP="00216FD2">
            <w:pPr>
              <w:rPr>
                <w:rFonts w:ascii="Latin Modern Roman 10" w:hAnsi="Latin Modern Roman 10"/>
              </w:rPr>
            </w:pPr>
            <w:r w:rsidRPr="002B3D14">
              <w:rPr>
                <w:rFonts w:ascii="Latin Modern Roman 10" w:hAnsi="Latin Modern Roman 10"/>
              </w:rPr>
              <w:t>Drone</w:t>
            </w:r>
            <w:r w:rsidR="00297114" w:rsidRPr="002B3D14">
              <w:rPr>
                <w:rFonts w:ascii="Latin Modern Roman 10" w:hAnsi="Latin Modern Roman 10"/>
              </w:rPr>
              <w:t>s</w:t>
            </w:r>
            <w:r w:rsidRPr="002B3D14">
              <w:rPr>
                <w:rFonts w:ascii="Latin Modern Roman 10" w:hAnsi="Latin Modern Roman 10"/>
              </w:rPr>
              <w:t xml:space="preserve"> may be not able to reach most remote island</w:t>
            </w:r>
          </w:p>
        </w:tc>
        <w:tc>
          <w:tcPr>
            <w:tcW w:w="3113" w:type="dxa"/>
          </w:tcPr>
          <w:p w14:paraId="5CF57082" w14:textId="3D492B08" w:rsidR="00952CF8" w:rsidRPr="002B3D14" w:rsidRDefault="001C53ED" w:rsidP="00F610C9">
            <w:pPr>
              <w:rPr>
                <w:rFonts w:ascii="Latin Modern Roman 10" w:hAnsi="Latin Modern Roman 10"/>
              </w:rPr>
            </w:pPr>
            <w:r w:rsidRPr="002B3D14">
              <w:rPr>
                <w:rFonts w:ascii="Latin Modern Roman 10" w:hAnsi="Latin Modern Roman 10"/>
              </w:rPr>
              <w:t xml:space="preserve">Only </w:t>
            </w:r>
            <w:r w:rsidR="00933267" w:rsidRPr="002B3D14">
              <w:rPr>
                <w:rFonts w:ascii="Latin Modern Roman 10" w:hAnsi="Latin Modern Roman 10"/>
              </w:rPr>
              <w:t xml:space="preserve">a </w:t>
            </w:r>
            <w:r w:rsidRPr="002B3D14">
              <w:rPr>
                <w:rFonts w:ascii="Latin Modern Roman 10" w:hAnsi="Latin Modern Roman 10"/>
              </w:rPr>
              <w:t xml:space="preserve">few people could survive and </w:t>
            </w:r>
            <w:r w:rsidR="00933267" w:rsidRPr="002B3D14">
              <w:rPr>
                <w:rFonts w:ascii="Latin Modern Roman 10" w:hAnsi="Latin Modern Roman 10"/>
              </w:rPr>
              <w:t xml:space="preserve">would have </w:t>
            </w:r>
            <w:r w:rsidRPr="002B3D14">
              <w:rPr>
                <w:rFonts w:ascii="Latin Modern Roman 10" w:hAnsi="Latin Modern Roman 10"/>
              </w:rPr>
              <w:t xml:space="preserve">to </w:t>
            </w:r>
            <w:r w:rsidR="00933267" w:rsidRPr="002B3D14">
              <w:rPr>
                <w:rFonts w:ascii="Latin Modern Roman 10" w:hAnsi="Latin Modern Roman 10"/>
              </w:rPr>
              <w:t xml:space="preserve">create </w:t>
            </w:r>
            <w:r w:rsidRPr="002B3D14">
              <w:rPr>
                <w:rFonts w:ascii="Latin Modern Roman 10" w:hAnsi="Latin Modern Roman 10"/>
              </w:rPr>
              <w:t>civilization from scratch</w:t>
            </w:r>
          </w:p>
        </w:tc>
      </w:tr>
    </w:tbl>
    <w:p w14:paraId="45B90E0A" w14:textId="4D39952E" w:rsidR="00DB36CE" w:rsidRPr="002B3D14" w:rsidRDefault="003F5B29" w:rsidP="00DB36CE">
      <w:pPr>
        <w:pStyle w:val="Heading1"/>
        <w:rPr>
          <w:rFonts w:ascii="Latin Modern Roman 10" w:hAnsi="Latin Modern Roman 10"/>
        </w:rPr>
      </w:pPr>
      <w:bookmarkStart w:id="47" w:name="_Toc505169939"/>
      <w:bookmarkStart w:id="48" w:name="_Toc506566619"/>
      <w:r w:rsidRPr="002B3D14">
        <w:rPr>
          <w:rFonts w:ascii="Latin Modern Roman 10" w:hAnsi="Latin Modern Roman 10"/>
        </w:rPr>
        <w:t>5</w:t>
      </w:r>
      <w:r w:rsidR="00305B33" w:rsidRPr="002B3D14">
        <w:rPr>
          <w:rFonts w:ascii="Latin Modern Roman 10" w:hAnsi="Latin Modern Roman 10"/>
        </w:rPr>
        <w:t>.</w:t>
      </w:r>
      <w:r w:rsidRPr="002B3D14">
        <w:rPr>
          <w:rFonts w:ascii="Latin Modern Roman 10" w:hAnsi="Latin Modern Roman 10"/>
        </w:rPr>
        <w:t xml:space="preserve"> </w:t>
      </w:r>
      <w:r w:rsidR="00DB36CE" w:rsidRPr="002B3D14">
        <w:rPr>
          <w:rFonts w:ascii="Latin Modern Roman 10" w:hAnsi="Latin Modern Roman 10"/>
        </w:rPr>
        <w:t>Converting objection</w:t>
      </w:r>
      <w:r w:rsidRPr="002B3D14">
        <w:rPr>
          <w:rFonts w:ascii="Latin Modern Roman 10" w:hAnsi="Latin Modern Roman 10"/>
        </w:rPr>
        <w:t>s</w:t>
      </w:r>
      <w:r w:rsidR="00DB36CE" w:rsidRPr="002B3D14">
        <w:rPr>
          <w:rFonts w:ascii="Latin Modern Roman 10" w:hAnsi="Latin Modern Roman 10"/>
        </w:rPr>
        <w:t xml:space="preserve"> into necessary conditions</w:t>
      </w:r>
      <w:bookmarkEnd w:id="47"/>
      <w:bookmarkEnd w:id="48"/>
    </w:p>
    <w:p w14:paraId="758C9743" w14:textId="02C76DB0" w:rsidR="00E20F13" w:rsidRPr="002B3D14" w:rsidRDefault="00E20F13" w:rsidP="00692BC0">
      <w:pPr>
        <w:ind w:firstLine="720"/>
        <w:jc w:val="both"/>
        <w:rPr>
          <w:rFonts w:ascii="Latin Modern Roman 10" w:hAnsi="Latin Modern Roman 10"/>
        </w:rPr>
      </w:pPr>
      <w:r w:rsidRPr="002B3D14">
        <w:rPr>
          <w:rFonts w:ascii="Latin Modern Roman 10" w:hAnsi="Latin Modern Roman 10"/>
        </w:rPr>
        <w:t xml:space="preserve">There </w:t>
      </w:r>
      <w:r w:rsidR="001942BE" w:rsidRPr="002B3D14">
        <w:rPr>
          <w:rFonts w:ascii="Latin Modern Roman 10" w:hAnsi="Latin Modern Roman 10"/>
        </w:rPr>
        <w:t>are</w:t>
      </w:r>
      <w:r w:rsidRPr="002B3D14">
        <w:rPr>
          <w:rFonts w:ascii="Latin Modern Roman 10" w:hAnsi="Latin Modern Roman 10"/>
        </w:rPr>
        <w:t xml:space="preserve"> several common objection</w:t>
      </w:r>
      <w:r w:rsidR="001942BE" w:rsidRPr="002B3D14">
        <w:rPr>
          <w:rFonts w:ascii="Latin Modern Roman 10" w:hAnsi="Latin Modern Roman 10"/>
        </w:rPr>
        <w:t>s</w:t>
      </w:r>
      <w:r w:rsidRPr="002B3D14">
        <w:rPr>
          <w:rFonts w:ascii="Latin Modern Roman 10" w:hAnsi="Latin Modern Roman 10"/>
        </w:rPr>
        <w:t xml:space="preserve"> to the idea that large drone swarms could be a source of global risk</w:t>
      </w:r>
      <w:r w:rsidR="001942BE" w:rsidRPr="002B3D14">
        <w:rPr>
          <w:rFonts w:ascii="Latin Modern Roman 10" w:hAnsi="Latin Modern Roman 10"/>
        </w:rPr>
        <w:t xml:space="preserve">. These objections have some grain of truth, so we will try to convert them into conditions when catastrophic </w:t>
      </w:r>
      <w:r w:rsidR="00FF7667" w:rsidRPr="002B3D14">
        <w:rPr>
          <w:rFonts w:ascii="Latin Modern Roman 10" w:hAnsi="Latin Modern Roman 10"/>
        </w:rPr>
        <w:t>risk of drone-</w:t>
      </w:r>
      <w:r w:rsidR="001942BE" w:rsidRPr="002B3D14">
        <w:rPr>
          <w:rFonts w:ascii="Latin Modern Roman 10" w:hAnsi="Latin Modern Roman 10"/>
        </w:rPr>
        <w:t xml:space="preserve">swarms (GCRDS) are possible. </w:t>
      </w:r>
    </w:p>
    <w:p w14:paraId="6EEA4801" w14:textId="1F7A4339" w:rsidR="001942BE" w:rsidRPr="002B3D14" w:rsidRDefault="001942BE" w:rsidP="00692BC0">
      <w:pPr>
        <w:pStyle w:val="ListParagraph"/>
        <w:numPr>
          <w:ilvl w:val="0"/>
          <w:numId w:val="2"/>
        </w:numPr>
        <w:jc w:val="both"/>
        <w:rPr>
          <w:rFonts w:ascii="Latin Modern Roman 10" w:hAnsi="Latin Modern Roman 10"/>
        </w:rPr>
      </w:pPr>
      <w:r w:rsidRPr="002B3D14">
        <w:rPr>
          <w:rFonts w:ascii="Latin Modern Roman 10" w:hAnsi="Latin Modern Roman 10"/>
        </w:rPr>
        <w:t xml:space="preserve">Objection: Drones are expensive. Condition: Basic drones </w:t>
      </w:r>
      <w:r w:rsidR="00A03A5F" w:rsidRPr="002B3D14">
        <w:rPr>
          <w:rFonts w:ascii="Latin Modern Roman 10" w:hAnsi="Latin Modern Roman 10"/>
        </w:rPr>
        <w:t>must</w:t>
      </w:r>
      <w:r w:rsidR="00523065" w:rsidRPr="002B3D14">
        <w:rPr>
          <w:rFonts w:ascii="Latin Modern Roman 10" w:hAnsi="Latin Modern Roman 10"/>
        </w:rPr>
        <w:t xml:space="preserve"> </w:t>
      </w:r>
      <w:r w:rsidRPr="002B3D14">
        <w:rPr>
          <w:rFonts w:ascii="Latin Modern Roman 10" w:hAnsi="Latin Modern Roman 10"/>
        </w:rPr>
        <w:t>cost less than 10 USD</w:t>
      </w:r>
      <w:r w:rsidR="00A03A5F" w:rsidRPr="002B3D14">
        <w:rPr>
          <w:rFonts w:ascii="Latin Modern Roman 10" w:hAnsi="Latin Modern Roman 10"/>
        </w:rPr>
        <w:t>—</w:t>
      </w:r>
      <w:r w:rsidRPr="002B3D14">
        <w:rPr>
          <w:rFonts w:ascii="Latin Modern Roman 10" w:hAnsi="Latin Modern Roman 10"/>
        </w:rPr>
        <w:t>and maybe even less than 1 USD</w:t>
      </w:r>
      <w:r w:rsidR="00A03A5F" w:rsidRPr="002B3D14">
        <w:rPr>
          <w:rFonts w:ascii="Latin Modern Roman 10" w:hAnsi="Latin Modern Roman 10"/>
        </w:rPr>
        <w:t>—</w:t>
      </w:r>
      <w:r w:rsidRPr="002B3D14">
        <w:rPr>
          <w:rFonts w:ascii="Latin Modern Roman 10" w:hAnsi="Latin Modern Roman 10"/>
        </w:rPr>
        <w:t>to become global risks</w:t>
      </w:r>
      <w:r w:rsidR="00A03A5F" w:rsidRPr="002B3D14">
        <w:rPr>
          <w:rFonts w:ascii="Latin Modern Roman 10" w:hAnsi="Latin Modern Roman 10"/>
        </w:rPr>
        <w:t>.</w:t>
      </w:r>
    </w:p>
    <w:p w14:paraId="0A37DB3D" w14:textId="3071AC30" w:rsidR="00E20F13" w:rsidRPr="002B3D14" w:rsidRDefault="001942BE" w:rsidP="00692BC0">
      <w:pPr>
        <w:pStyle w:val="ListParagraph"/>
        <w:numPr>
          <w:ilvl w:val="0"/>
          <w:numId w:val="2"/>
        </w:numPr>
        <w:jc w:val="both"/>
        <w:rPr>
          <w:rFonts w:ascii="Latin Modern Roman 10" w:hAnsi="Latin Modern Roman 10"/>
        </w:rPr>
      </w:pPr>
      <w:r w:rsidRPr="002B3D14">
        <w:rPr>
          <w:rFonts w:ascii="Latin Modern Roman 10" w:hAnsi="Latin Modern Roman 10"/>
        </w:rPr>
        <w:t>Objection: Superintelligence will appear before large swarm</w:t>
      </w:r>
      <w:r w:rsidR="00523065" w:rsidRPr="002B3D14">
        <w:rPr>
          <w:rFonts w:ascii="Latin Modern Roman 10" w:hAnsi="Latin Modern Roman 10"/>
        </w:rPr>
        <w:t>s</w:t>
      </w:r>
      <w:r w:rsidRPr="002B3D14">
        <w:rPr>
          <w:rFonts w:ascii="Latin Modern Roman 10" w:hAnsi="Latin Modern Roman 10"/>
        </w:rPr>
        <w:t xml:space="preserve"> of drones could be built. Condition: Superintelligence should be delayed or appear to be technically difficult for at least several years after </w:t>
      </w:r>
      <w:r w:rsidR="00BD55EC" w:rsidRPr="002B3D14">
        <w:rPr>
          <w:rFonts w:ascii="Latin Modern Roman 10" w:hAnsi="Latin Modern Roman 10"/>
        </w:rPr>
        <w:t xml:space="preserve">narrow AI </w:t>
      </w:r>
      <w:r w:rsidR="00523065" w:rsidRPr="002B3D14">
        <w:rPr>
          <w:rFonts w:ascii="Latin Modern Roman 10" w:hAnsi="Latin Modern Roman 10"/>
        </w:rPr>
        <w:t xml:space="preserve">at the </w:t>
      </w:r>
      <w:r w:rsidR="00BD55EC" w:rsidRPr="002B3D14">
        <w:rPr>
          <w:rFonts w:ascii="Latin Modern Roman 10" w:hAnsi="Latin Modern Roman 10"/>
        </w:rPr>
        <w:t>level of self-driving car</w:t>
      </w:r>
      <w:r w:rsidR="00523065" w:rsidRPr="002B3D14">
        <w:rPr>
          <w:rFonts w:ascii="Latin Modern Roman 10" w:hAnsi="Latin Modern Roman 10"/>
        </w:rPr>
        <w:t>s</w:t>
      </w:r>
      <w:r w:rsidR="00BD55EC" w:rsidRPr="002B3D14">
        <w:rPr>
          <w:rFonts w:ascii="Latin Modern Roman 10" w:hAnsi="Latin Modern Roman 10"/>
        </w:rPr>
        <w:t xml:space="preserve"> appear</w:t>
      </w:r>
      <w:r w:rsidR="00523065" w:rsidRPr="002B3D14">
        <w:rPr>
          <w:rFonts w:ascii="Latin Modern Roman 10" w:hAnsi="Latin Modern Roman 10"/>
        </w:rPr>
        <w:t>s</w:t>
      </w:r>
      <w:r w:rsidR="00BD55EC" w:rsidRPr="002B3D14">
        <w:rPr>
          <w:rFonts w:ascii="Latin Modern Roman 10" w:hAnsi="Latin Modern Roman 10"/>
        </w:rPr>
        <w:t xml:space="preserve"> and </w:t>
      </w:r>
      <w:r w:rsidR="00523065" w:rsidRPr="002B3D14">
        <w:rPr>
          <w:rFonts w:ascii="Latin Modern Roman 10" w:hAnsi="Latin Modern Roman 10"/>
        </w:rPr>
        <w:t xml:space="preserve">is </w:t>
      </w:r>
      <w:r w:rsidR="00BD55EC" w:rsidRPr="002B3D14">
        <w:rPr>
          <w:rFonts w:ascii="Latin Modern Roman 10" w:hAnsi="Latin Modern Roman 10"/>
        </w:rPr>
        <w:t>successfully miniaturized.</w:t>
      </w:r>
    </w:p>
    <w:p w14:paraId="11FA9178" w14:textId="3F6E3954" w:rsidR="006B1B4A" w:rsidRPr="002B3D14" w:rsidRDefault="0073505A" w:rsidP="00692BC0">
      <w:pPr>
        <w:pStyle w:val="ListParagraph"/>
        <w:numPr>
          <w:ilvl w:val="0"/>
          <w:numId w:val="2"/>
        </w:numPr>
        <w:jc w:val="both"/>
        <w:rPr>
          <w:rFonts w:ascii="Latin Modern Roman 10" w:hAnsi="Latin Modern Roman 10"/>
        </w:rPr>
      </w:pPr>
      <w:r w:rsidRPr="002B3D14">
        <w:rPr>
          <w:rFonts w:ascii="Latin Modern Roman 10" w:hAnsi="Latin Modern Roman 10"/>
        </w:rPr>
        <w:lastRenderedPageBreak/>
        <w:t>Objection</w:t>
      </w:r>
      <w:r w:rsidR="00E2196C" w:rsidRPr="002B3D14">
        <w:rPr>
          <w:rFonts w:ascii="Latin Modern Roman 10" w:hAnsi="Latin Modern Roman 10"/>
        </w:rPr>
        <w:t xml:space="preserve">: </w:t>
      </w:r>
      <w:r w:rsidRPr="002B3D14">
        <w:rPr>
          <w:rFonts w:ascii="Latin Modern Roman 10" w:hAnsi="Latin Modern Roman 10"/>
        </w:rPr>
        <w:t>Drones</w:t>
      </w:r>
      <w:r w:rsidR="009A0CCF" w:rsidRPr="002B3D14">
        <w:rPr>
          <w:rFonts w:ascii="Latin Modern Roman 10" w:hAnsi="Latin Modern Roman 10"/>
        </w:rPr>
        <w:t>’</w:t>
      </w:r>
      <w:r w:rsidRPr="002B3D14">
        <w:rPr>
          <w:rFonts w:ascii="Latin Modern Roman 10" w:hAnsi="Latin Modern Roman 10"/>
        </w:rPr>
        <w:t xml:space="preserve"> travel distance is limited</w:t>
      </w:r>
      <w:r w:rsidR="00F3178D" w:rsidRPr="002B3D14">
        <w:rPr>
          <w:rFonts w:ascii="Latin Modern Roman 10" w:hAnsi="Latin Modern Roman 10"/>
        </w:rPr>
        <w:t>. Condition: Only if drone</w:t>
      </w:r>
      <w:r w:rsidR="00523065" w:rsidRPr="002B3D14">
        <w:rPr>
          <w:rFonts w:ascii="Latin Modern Roman 10" w:hAnsi="Latin Modern Roman 10"/>
        </w:rPr>
        <w:t>s’</w:t>
      </w:r>
      <w:r w:rsidR="00F3178D" w:rsidRPr="002B3D14">
        <w:rPr>
          <w:rFonts w:ascii="Latin Modern Roman 10" w:hAnsi="Latin Modern Roman 10"/>
        </w:rPr>
        <w:t xml:space="preserve"> distance travel limits </w:t>
      </w:r>
      <w:r w:rsidR="00523065" w:rsidRPr="002B3D14">
        <w:rPr>
          <w:rFonts w:ascii="Latin Modern Roman 10" w:hAnsi="Latin Modern Roman 10"/>
        </w:rPr>
        <w:t xml:space="preserve">are </w:t>
      </w:r>
      <w:r w:rsidR="00F3178D" w:rsidRPr="002B3D14">
        <w:rPr>
          <w:rFonts w:ascii="Latin Modern Roman 10" w:hAnsi="Latin Modern Roman 10"/>
        </w:rPr>
        <w:t xml:space="preserve">above </w:t>
      </w:r>
      <w:r w:rsidR="00523065" w:rsidRPr="002B3D14">
        <w:rPr>
          <w:rFonts w:ascii="Latin Modern Roman 10" w:hAnsi="Latin Modern Roman 10"/>
        </w:rPr>
        <w:t xml:space="preserve">a </w:t>
      </w:r>
      <w:r w:rsidR="00F3178D" w:rsidRPr="002B3D14">
        <w:rPr>
          <w:rFonts w:ascii="Latin Modern Roman 10" w:hAnsi="Latin Modern Roman 10"/>
        </w:rPr>
        <w:t xml:space="preserve">thousand km, maybe </w:t>
      </w:r>
      <w:r w:rsidR="00523065" w:rsidRPr="002B3D14">
        <w:rPr>
          <w:rFonts w:ascii="Latin Modern Roman 10" w:hAnsi="Latin Modern Roman 10"/>
        </w:rPr>
        <w:t xml:space="preserve">possible </w:t>
      </w:r>
      <w:r w:rsidR="00F3178D" w:rsidRPr="002B3D14">
        <w:rPr>
          <w:rFonts w:ascii="Latin Modern Roman 10" w:hAnsi="Latin Modern Roman 10"/>
        </w:rPr>
        <w:t xml:space="preserve">with </w:t>
      </w:r>
      <w:r w:rsidR="00523065" w:rsidRPr="002B3D14">
        <w:rPr>
          <w:rFonts w:ascii="Latin Modern Roman 10" w:hAnsi="Latin Modern Roman 10"/>
        </w:rPr>
        <w:t xml:space="preserve">the </w:t>
      </w:r>
      <w:r w:rsidR="00F3178D" w:rsidRPr="002B3D14">
        <w:rPr>
          <w:rFonts w:ascii="Latin Modern Roman 10" w:hAnsi="Latin Modern Roman 10"/>
        </w:rPr>
        <w:t xml:space="preserve">use of delivery drones, </w:t>
      </w:r>
      <w:r w:rsidR="00523065" w:rsidRPr="002B3D14">
        <w:rPr>
          <w:rFonts w:ascii="Latin Modern Roman 10" w:hAnsi="Latin Modern Roman 10"/>
        </w:rPr>
        <w:t xml:space="preserve">could they pose </w:t>
      </w:r>
      <w:r w:rsidR="00F3178D" w:rsidRPr="002B3D14">
        <w:rPr>
          <w:rFonts w:ascii="Latin Modern Roman 10" w:hAnsi="Latin Modern Roman 10"/>
        </w:rPr>
        <w:t>a global risk.</w:t>
      </w:r>
    </w:p>
    <w:p w14:paraId="5E3404AA" w14:textId="3BE9E751" w:rsidR="0073505A" w:rsidRPr="002B3D14" w:rsidRDefault="0073505A" w:rsidP="00692BC0">
      <w:pPr>
        <w:pStyle w:val="ListParagraph"/>
        <w:numPr>
          <w:ilvl w:val="0"/>
          <w:numId w:val="2"/>
        </w:numPr>
        <w:jc w:val="both"/>
        <w:rPr>
          <w:rFonts w:ascii="Latin Modern Roman 10" w:hAnsi="Latin Modern Roman 10"/>
        </w:rPr>
      </w:pPr>
      <w:r w:rsidRPr="002B3D14">
        <w:rPr>
          <w:rFonts w:ascii="Latin Modern Roman 10" w:hAnsi="Latin Modern Roman 10"/>
        </w:rPr>
        <w:t>Objection: It is easy to protect against drones</w:t>
      </w:r>
      <w:r w:rsidR="00F3178D" w:rsidRPr="002B3D14">
        <w:rPr>
          <w:rFonts w:ascii="Latin Modern Roman 10" w:hAnsi="Latin Modern Roman 10"/>
        </w:rPr>
        <w:t>. Condition</w:t>
      </w:r>
      <w:r w:rsidR="00FF7667" w:rsidRPr="002B3D14">
        <w:rPr>
          <w:rFonts w:ascii="Latin Modern Roman 10" w:hAnsi="Latin Modern Roman 10"/>
        </w:rPr>
        <w:t>: Only</w:t>
      </w:r>
      <w:r w:rsidR="00F3178D" w:rsidRPr="002B3D14">
        <w:rPr>
          <w:rFonts w:ascii="Latin Modern Roman 10" w:hAnsi="Latin Modern Roman 10"/>
        </w:rPr>
        <w:t xml:space="preserve"> if drones </w:t>
      </w:r>
      <w:r w:rsidR="005461C2" w:rsidRPr="002B3D14">
        <w:rPr>
          <w:rFonts w:ascii="Latin Modern Roman 10" w:hAnsi="Latin Modern Roman 10"/>
        </w:rPr>
        <w:t>will able to penetrate defenses</w:t>
      </w:r>
      <w:r w:rsidR="00F3178D" w:rsidRPr="002B3D14">
        <w:rPr>
          <w:rFonts w:ascii="Latin Modern Roman 10" w:hAnsi="Latin Modern Roman 10"/>
        </w:rPr>
        <w:t xml:space="preserve"> using swarm behavior, guns, waiting, and intelligence</w:t>
      </w:r>
      <w:r w:rsidR="005461C2" w:rsidRPr="002B3D14">
        <w:rPr>
          <w:rFonts w:ascii="Latin Modern Roman 10" w:hAnsi="Latin Modern Roman 10"/>
        </w:rPr>
        <w:t xml:space="preserve"> for searching holes in defens</w:t>
      </w:r>
      <w:r w:rsidR="00F3178D" w:rsidRPr="002B3D14">
        <w:rPr>
          <w:rFonts w:ascii="Latin Modern Roman 10" w:hAnsi="Latin Modern Roman 10"/>
        </w:rPr>
        <w:t xml:space="preserve">es, will </w:t>
      </w:r>
      <w:r w:rsidR="00A837D0" w:rsidRPr="002B3D14">
        <w:rPr>
          <w:rFonts w:ascii="Latin Modern Roman 10" w:hAnsi="Latin Modern Roman 10"/>
        </w:rPr>
        <w:t xml:space="preserve">they </w:t>
      </w:r>
      <w:r w:rsidR="00F3178D" w:rsidRPr="002B3D14">
        <w:rPr>
          <w:rFonts w:ascii="Latin Modern Roman 10" w:hAnsi="Latin Modern Roman 10"/>
        </w:rPr>
        <w:t>pose significant risks;</w:t>
      </w:r>
      <w:r w:rsidR="00A837D0" w:rsidRPr="002B3D14">
        <w:rPr>
          <w:rFonts w:ascii="Latin Modern Roman 10" w:hAnsi="Latin Modern Roman 10"/>
        </w:rPr>
        <w:t xml:space="preserve"> </w:t>
      </w:r>
      <w:r w:rsidR="00F3178D" w:rsidRPr="002B3D14">
        <w:rPr>
          <w:rFonts w:ascii="Latin Modern Roman 10" w:hAnsi="Latin Modern Roman 10"/>
        </w:rPr>
        <w:t xml:space="preserve">they must </w:t>
      </w:r>
      <w:r w:rsidR="00A837D0" w:rsidRPr="002B3D14">
        <w:rPr>
          <w:rFonts w:ascii="Latin Modern Roman 10" w:hAnsi="Latin Modern Roman 10"/>
        </w:rPr>
        <w:t xml:space="preserve">also </w:t>
      </w:r>
      <w:r w:rsidR="00F3178D" w:rsidRPr="002B3D14">
        <w:rPr>
          <w:rFonts w:ascii="Latin Modern Roman 10" w:hAnsi="Latin Modern Roman 10"/>
        </w:rPr>
        <w:t xml:space="preserve">outnumber protected targets, and </w:t>
      </w:r>
      <w:r w:rsidR="00A837D0" w:rsidRPr="002B3D14">
        <w:rPr>
          <w:rFonts w:ascii="Latin Modern Roman 10" w:hAnsi="Latin Modern Roman 10"/>
        </w:rPr>
        <w:t xml:space="preserve">be </w:t>
      </w:r>
      <w:r w:rsidR="00F3178D" w:rsidRPr="002B3D14">
        <w:rPr>
          <w:rFonts w:ascii="Latin Modern Roman 10" w:hAnsi="Latin Modern Roman 10"/>
        </w:rPr>
        <w:t xml:space="preserve">able to escape </w:t>
      </w:r>
      <w:r w:rsidR="00A837D0" w:rsidRPr="002B3D14">
        <w:rPr>
          <w:rFonts w:ascii="Latin Modern Roman 10" w:hAnsi="Latin Modern Roman 10"/>
        </w:rPr>
        <w:t>direct-</w:t>
      </w:r>
      <w:r w:rsidR="00F3178D" w:rsidRPr="002B3D14">
        <w:rPr>
          <w:rFonts w:ascii="Latin Modern Roman 10" w:hAnsi="Latin Modern Roman 10"/>
        </w:rPr>
        <w:t xml:space="preserve">attack weapons like lasers and bullets, </w:t>
      </w:r>
      <w:r w:rsidR="00A837D0" w:rsidRPr="002B3D14">
        <w:rPr>
          <w:rFonts w:ascii="Latin Modern Roman 10" w:hAnsi="Latin Modern Roman 10"/>
        </w:rPr>
        <w:t xml:space="preserve">potentially </w:t>
      </w:r>
      <w:r w:rsidR="00F3178D" w:rsidRPr="002B3D14">
        <w:rPr>
          <w:rFonts w:ascii="Latin Modern Roman 10" w:hAnsi="Latin Modern Roman 10"/>
        </w:rPr>
        <w:t>by moving close to the ground.</w:t>
      </w:r>
    </w:p>
    <w:p w14:paraId="11EC1E50" w14:textId="3C7CE3C8" w:rsidR="0073505A" w:rsidRPr="002B3D14" w:rsidRDefault="005B4B57" w:rsidP="00692BC0">
      <w:pPr>
        <w:pStyle w:val="ListParagraph"/>
        <w:numPr>
          <w:ilvl w:val="0"/>
          <w:numId w:val="2"/>
        </w:numPr>
        <w:jc w:val="both"/>
        <w:rPr>
          <w:rFonts w:ascii="Latin Modern Roman 10" w:hAnsi="Latin Modern Roman 10"/>
        </w:rPr>
      </w:pPr>
      <w:r w:rsidRPr="002B3D14">
        <w:rPr>
          <w:rFonts w:ascii="Latin Modern Roman 10" w:hAnsi="Latin Modern Roman 10"/>
        </w:rPr>
        <w:t xml:space="preserve">Objection: </w:t>
      </w:r>
      <w:r w:rsidR="002B440E" w:rsidRPr="002B3D14">
        <w:rPr>
          <w:rFonts w:ascii="Latin Modern Roman 10" w:hAnsi="Latin Modern Roman 10"/>
        </w:rPr>
        <w:t>It is unlikely that large drone</w:t>
      </w:r>
      <w:r w:rsidR="0073505A" w:rsidRPr="002B3D14">
        <w:rPr>
          <w:rFonts w:ascii="Latin Modern Roman 10" w:hAnsi="Latin Modern Roman 10"/>
        </w:rPr>
        <w:t xml:space="preserve"> armies will be built and used against large civilian populations. </w:t>
      </w:r>
      <w:r w:rsidR="002708B8" w:rsidRPr="002B3D14">
        <w:rPr>
          <w:rFonts w:ascii="Latin Modern Roman 10" w:hAnsi="Latin Modern Roman 10"/>
        </w:rPr>
        <w:t xml:space="preserve">Condition: Drone swarms could become global risks only </w:t>
      </w:r>
      <w:r w:rsidR="00A0151F" w:rsidRPr="002B3D14">
        <w:rPr>
          <w:rFonts w:ascii="Latin Modern Roman 10" w:hAnsi="Latin Modern Roman 10"/>
        </w:rPr>
        <w:t xml:space="preserve">under </w:t>
      </w:r>
      <w:r w:rsidR="002708B8" w:rsidRPr="002B3D14">
        <w:rPr>
          <w:rFonts w:ascii="Latin Modern Roman 10" w:hAnsi="Latin Modern Roman 10"/>
        </w:rPr>
        <w:t>several conditions, which include a) ability to cheaply manufacture large drone</w:t>
      </w:r>
      <w:r w:rsidR="00A0151F" w:rsidRPr="002B3D14">
        <w:rPr>
          <w:rFonts w:ascii="Latin Modern Roman 10" w:hAnsi="Latin Modern Roman 10"/>
        </w:rPr>
        <w:t xml:space="preserve"> </w:t>
      </w:r>
      <w:r w:rsidR="002708B8" w:rsidRPr="002B3D14">
        <w:rPr>
          <w:rFonts w:ascii="Latin Modern Roman 10" w:hAnsi="Latin Modern Roman 10"/>
        </w:rPr>
        <w:t>swarms</w:t>
      </w:r>
      <w:r w:rsidR="00A0151F" w:rsidRPr="002B3D14">
        <w:rPr>
          <w:rFonts w:ascii="Latin Modern Roman 10" w:hAnsi="Latin Modern Roman 10"/>
        </w:rPr>
        <w:t>;</w:t>
      </w:r>
      <w:r w:rsidR="002708B8" w:rsidRPr="002B3D14">
        <w:rPr>
          <w:rFonts w:ascii="Latin Modern Roman 10" w:hAnsi="Latin Modern Roman 10"/>
        </w:rPr>
        <w:t xml:space="preserve"> b) intense global conflicts and arms races</w:t>
      </w:r>
      <w:r w:rsidR="00A0151F" w:rsidRPr="002B3D14">
        <w:rPr>
          <w:rFonts w:ascii="Latin Modern Roman 10" w:hAnsi="Latin Modern Roman 10"/>
        </w:rPr>
        <w:t>;</w:t>
      </w:r>
      <w:r w:rsidR="002708B8" w:rsidRPr="002B3D14">
        <w:rPr>
          <w:rFonts w:ascii="Latin Modern Roman 10" w:hAnsi="Latin Modern Roman 10"/>
        </w:rPr>
        <w:t xml:space="preserve"> </w:t>
      </w:r>
      <w:r w:rsidR="002708B8" w:rsidRPr="002B3D14">
        <w:rPr>
          <w:rFonts w:ascii="Calibri" w:eastAsia="Calibri" w:hAnsi="Calibri" w:cs="Calibri"/>
        </w:rPr>
        <w:t>с</w:t>
      </w:r>
      <w:r w:rsidR="002708B8" w:rsidRPr="002B3D14">
        <w:rPr>
          <w:rFonts w:ascii="Latin Modern Roman 10" w:hAnsi="Latin Modern Roman 10"/>
        </w:rPr>
        <w:t>) cyberattacks</w:t>
      </w:r>
      <w:r w:rsidR="00A0151F" w:rsidRPr="002B3D14">
        <w:rPr>
          <w:rFonts w:ascii="Latin Modern Roman 10" w:hAnsi="Latin Modern Roman 10"/>
        </w:rPr>
        <w:t>;</w:t>
      </w:r>
      <w:r w:rsidR="002708B8" w:rsidRPr="002B3D14">
        <w:rPr>
          <w:rFonts w:ascii="Latin Modern Roman 10" w:hAnsi="Latin Modern Roman 10"/>
        </w:rPr>
        <w:t xml:space="preserve"> d) command errors</w:t>
      </w:r>
      <w:r w:rsidR="00A0151F" w:rsidRPr="002B3D14">
        <w:rPr>
          <w:rFonts w:ascii="Latin Modern Roman 10" w:hAnsi="Latin Modern Roman 10"/>
        </w:rPr>
        <w:t>.</w:t>
      </w:r>
    </w:p>
    <w:p w14:paraId="7A3D5D1C" w14:textId="77777777" w:rsidR="008851F9" w:rsidRPr="002B3D14" w:rsidRDefault="008851F9" w:rsidP="008851F9">
      <w:pPr>
        <w:rPr>
          <w:rFonts w:ascii="Latin Modern Roman 10" w:hAnsi="Latin Modern Roman 10"/>
        </w:rPr>
      </w:pPr>
    </w:p>
    <w:p w14:paraId="5A45E9DB" w14:textId="1E3B36B1" w:rsidR="008851F9" w:rsidRPr="002B3D14" w:rsidRDefault="008851F9" w:rsidP="005461C2">
      <w:pPr>
        <w:ind w:firstLine="720"/>
        <w:jc w:val="both"/>
        <w:rPr>
          <w:rFonts w:ascii="Latin Modern Roman 10" w:hAnsi="Latin Modern Roman 10"/>
        </w:rPr>
      </w:pPr>
      <w:r w:rsidRPr="002B3D14">
        <w:rPr>
          <w:rFonts w:ascii="Latin Modern Roman 10" w:hAnsi="Latin Modern Roman 10"/>
        </w:rPr>
        <w:t xml:space="preserve">Some of these objections depends on </w:t>
      </w:r>
      <w:r w:rsidR="00A0151F" w:rsidRPr="002B3D14">
        <w:rPr>
          <w:rFonts w:ascii="Latin Modern Roman 10" w:hAnsi="Latin Modern Roman 10"/>
        </w:rPr>
        <w:t xml:space="preserve">the </w:t>
      </w:r>
      <w:r w:rsidRPr="002B3D14">
        <w:rPr>
          <w:rFonts w:ascii="Latin Modern Roman 10" w:hAnsi="Latin Modern Roman 10"/>
        </w:rPr>
        <w:t>principle directions of future technological progr</w:t>
      </w:r>
      <w:r w:rsidR="005461C2" w:rsidRPr="002B3D14">
        <w:rPr>
          <w:rFonts w:ascii="Latin Modern Roman 10" w:hAnsi="Latin Modern Roman 10"/>
        </w:rPr>
        <w:t xml:space="preserve">ess, which </w:t>
      </w:r>
      <w:r w:rsidR="00A0151F" w:rsidRPr="002B3D14">
        <w:rPr>
          <w:rFonts w:ascii="Latin Modern Roman 10" w:hAnsi="Latin Modern Roman 10"/>
        </w:rPr>
        <w:t xml:space="preserve">are </w:t>
      </w:r>
      <w:r w:rsidR="005461C2" w:rsidRPr="002B3D14">
        <w:rPr>
          <w:rFonts w:ascii="Latin Modern Roman 10" w:hAnsi="Latin Modern Roman 10"/>
        </w:rPr>
        <w:t>currently unknown, so they correspond to one of possible future “timelines”, where:</w:t>
      </w:r>
    </w:p>
    <w:p w14:paraId="1D078E55" w14:textId="0A9B4031" w:rsidR="005461C2" w:rsidRPr="002B3D14" w:rsidRDefault="005461C2" w:rsidP="005461C2">
      <w:pPr>
        <w:pStyle w:val="ListParagraph"/>
        <w:numPr>
          <w:ilvl w:val="0"/>
          <w:numId w:val="3"/>
        </w:numPr>
        <w:rPr>
          <w:rFonts w:ascii="Latin Modern Roman 10" w:hAnsi="Latin Modern Roman 10"/>
        </w:rPr>
      </w:pPr>
      <w:r w:rsidRPr="002B3D14">
        <w:rPr>
          <w:rFonts w:ascii="Latin Modern Roman 10" w:hAnsi="Latin Modern Roman 10"/>
        </w:rPr>
        <w:t xml:space="preserve">Superintelligence and even </w:t>
      </w:r>
      <w:r w:rsidR="00AC4EBD" w:rsidRPr="002B3D14">
        <w:rPr>
          <w:rFonts w:ascii="Latin Modern Roman 10" w:hAnsi="Latin Modern Roman 10"/>
        </w:rPr>
        <w:t>human-</w:t>
      </w:r>
      <w:r w:rsidRPr="002B3D14">
        <w:rPr>
          <w:rFonts w:ascii="Latin Modern Roman 10" w:hAnsi="Latin Modern Roman 10"/>
        </w:rPr>
        <w:t>level AI is difficult and will appear at least several years after effective robotic</w:t>
      </w:r>
      <w:r w:rsidR="00AC4EBD" w:rsidRPr="002B3D14">
        <w:rPr>
          <w:rFonts w:ascii="Latin Modern Roman 10" w:hAnsi="Latin Modern Roman 10"/>
        </w:rPr>
        <w:t xml:space="preserve"> </w:t>
      </w:r>
      <w:r w:rsidRPr="002B3D14">
        <w:rPr>
          <w:rFonts w:ascii="Latin Modern Roman 10" w:hAnsi="Latin Modern Roman 10"/>
        </w:rPr>
        <w:t>brain.</w:t>
      </w:r>
    </w:p>
    <w:p w14:paraId="4C402DA3" w14:textId="00FA3EC5" w:rsidR="005461C2" w:rsidRPr="002B3D14" w:rsidRDefault="00AC4EBD" w:rsidP="005461C2">
      <w:pPr>
        <w:pStyle w:val="ListParagraph"/>
        <w:numPr>
          <w:ilvl w:val="0"/>
          <w:numId w:val="3"/>
        </w:numPr>
        <w:rPr>
          <w:rFonts w:ascii="Latin Modern Roman 10" w:hAnsi="Latin Modern Roman 10"/>
        </w:rPr>
      </w:pPr>
      <w:r w:rsidRPr="002B3D14">
        <w:rPr>
          <w:rFonts w:ascii="Latin Modern Roman 10" w:hAnsi="Latin Modern Roman 10"/>
        </w:rPr>
        <w:t xml:space="preserve">Manufacture </w:t>
      </w:r>
      <w:r w:rsidR="005461C2" w:rsidRPr="002B3D14">
        <w:rPr>
          <w:rFonts w:ascii="Latin Modern Roman 10" w:hAnsi="Latin Modern Roman 10"/>
        </w:rPr>
        <w:t>of small robots is cheap.</w:t>
      </w:r>
    </w:p>
    <w:p w14:paraId="43F39163" w14:textId="00F6FEE2" w:rsidR="005461C2" w:rsidRPr="002B3D14" w:rsidRDefault="009138F9" w:rsidP="005461C2">
      <w:pPr>
        <w:pStyle w:val="ListParagraph"/>
        <w:numPr>
          <w:ilvl w:val="0"/>
          <w:numId w:val="3"/>
        </w:numPr>
        <w:rPr>
          <w:rFonts w:ascii="Latin Modern Roman 10" w:hAnsi="Latin Modern Roman 10"/>
        </w:rPr>
      </w:pPr>
      <w:r w:rsidRPr="002B3D14">
        <w:rPr>
          <w:rFonts w:ascii="Latin Modern Roman 10" w:hAnsi="Latin Modern Roman 10"/>
        </w:rPr>
        <w:t>The w</w:t>
      </w:r>
      <w:r w:rsidR="005461C2" w:rsidRPr="002B3D14">
        <w:rPr>
          <w:rFonts w:ascii="Latin Modern Roman 10" w:hAnsi="Latin Modern Roman 10"/>
        </w:rPr>
        <w:t xml:space="preserve">orld is in </w:t>
      </w:r>
      <w:r w:rsidRPr="002B3D14">
        <w:rPr>
          <w:rFonts w:ascii="Latin Modern Roman 10" w:hAnsi="Latin Modern Roman 10"/>
        </w:rPr>
        <w:t xml:space="preserve">the midst of a </w:t>
      </w:r>
      <w:r w:rsidR="00AC4EBD" w:rsidRPr="002B3D14">
        <w:rPr>
          <w:rFonts w:ascii="Latin Modern Roman 10" w:hAnsi="Latin Modern Roman 10"/>
        </w:rPr>
        <w:t xml:space="preserve">cold </w:t>
      </w:r>
      <w:r w:rsidR="005461C2" w:rsidRPr="002B3D14">
        <w:rPr>
          <w:rFonts w:ascii="Latin Modern Roman 10" w:hAnsi="Latin Modern Roman 10"/>
        </w:rPr>
        <w:t>war, WW3</w:t>
      </w:r>
      <w:r w:rsidR="00AC4EBD" w:rsidRPr="002B3D14">
        <w:rPr>
          <w:rFonts w:ascii="Latin Modern Roman 10" w:hAnsi="Latin Modern Roman 10"/>
        </w:rPr>
        <w:t>,</w:t>
      </w:r>
      <w:r w:rsidR="005461C2" w:rsidRPr="002B3D14">
        <w:rPr>
          <w:rFonts w:ascii="Latin Modern Roman 10" w:hAnsi="Latin Modern Roman 10"/>
        </w:rPr>
        <w:t xml:space="preserve"> or global fail</w:t>
      </w:r>
      <w:r w:rsidR="00AC4EBD" w:rsidRPr="002B3D14">
        <w:rPr>
          <w:rFonts w:ascii="Latin Modern Roman 10" w:hAnsi="Latin Modern Roman 10"/>
        </w:rPr>
        <w:t>ed</w:t>
      </w:r>
      <w:r w:rsidR="005461C2" w:rsidRPr="002B3D14">
        <w:rPr>
          <w:rFonts w:ascii="Latin Modern Roman 10" w:hAnsi="Latin Modern Roman 10"/>
        </w:rPr>
        <w:t xml:space="preserve"> state</w:t>
      </w:r>
      <w:r w:rsidR="006B31AB" w:rsidRPr="002B3D14">
        <w:rPr>
          <w:rFonts w:ascii="Latin Modern Roman 10" w:hAnsi="Latin Modern Roman 10"/>
        </w:rPr>
        <w:t>.</w:t>
      </w:r>
    </w:p>
    <w:p w14:paraId="712F3EA0" w14:textId="351CED0A" w:rsidR="00F22611" w:rsidRPr="002B3D14" w:rsidRDefault="003F5B29" w:rsidP="00F22611">
      <w:pPr>
        <w:pStyle w:val="Heading1"/>
        <w:rPr>
          <w:rFonts w:ascii="Latin Modern Roman 10" w:hAnsi="Latin Modern Roman 10"/>
        </w:rPr>
      </w:pPr>
      <w:bookmarkStart w:id="49" w:name="_Toc505169940"/>
      <w:bookmarkStart w:id="50" w:name="_Toc506566620"/>
      <w:r w:rsidRPr="002B3D14">
        <w:rPr>
          <w:rFonts w:ascii="Latin Modern Roman 10" w:hAnsi="Latin Modern Roman 10"/>
        </w:rPr>
        <w:t>6</w:t>
      </w:r>
      <w:r w:rsidR="00305B33" w:rsidRPr="002B3D14">
        <w:rPr>
          <w:rFonts w:ascii="Latin Modern Roman 10" w:hAnsi="Latin Modern Roman 10"/>
        </w:rPr>
        <w:t>.</w:t>
      </w:r>
      <w:r w:rsidRPr="002B3D14">
        <w:rPr>
          <w:rFonts w:ascii="Latin Modern Roman 10" w:hAnsi="Latin Modern Roman 10"/>
        </w:rPr>
        <w:t xml:space="preserve"> </w:t>
      </w:r>
      <w:r w:rsidR="00F22611" w:rsidRPr="002B3D14">
        <w:rPr>
          <w:rFonts w:ascii="Latin Modern Roman 10" w:hAnsi="Latin Modern Roman 10"/>
        </w:rPr>
        <w:t>Different types of military robots</w:t>
      </w:r>
      <w:r w:rsidR="00DB36CE" w:rsidRPr="002B3D14">
        <w:rPr>
          <w:rFonts w:ascii="Latin Modern Roman 10" w:hAnsi="Latin Modern Roman 10"/>
        </w:rPr>
        <w:t xml:space="preserve"> and future of military AI</w:t>
      </w:r>
      <w:bookmarkEnd w:id="49"/>
      <w:bookmarkEnd w:id="50"/>
    </w:p>
    <w:p w14:paraId="4CC85AA5" w14:textId="64A0CDC4" w:rsidR="006B31AB" w:rsidRPr="002B3D14" w:rsidRDefault="006B31AB" w:rsidP="006B31AB">
      <w:pPr>
        <w:pStyle w:val="Heading2"/>
        <w:rPr>
          <w:rFonts w:ascii="Latin Modern Roman 10" w:hAnsi="Latin Modern Roman 10"/>
        </w:rPr>
      </w:pPr>
      <w:bookmarkStart w:id="51" w:name="_Toc505169941"/>
      <w:bookmarkStart w:id="52" w:name="_Toc506566621"/>
      <w:r w:rsidRPr="002B3D14">
        <w:rPr>
          <w:rFonts w:ascii="Latin Modern Roman 10" w:hAnsi="Latin Modern Roman 10"/>
        </w:rPr>
        <w:t>6.1 Military drone typology</w:t>
      </w:r>
      <w:bookmarkEnd w:id="51"/>
      <w:bookmarkEnd w:id="52"/>
    </w:p>
    <w:p w14:paraId="54A8FA21" w14:textId="3E57125E" w:rsidR="001C1D9A" w:rsidRPr="002B3D14" w:rsidRDefault="001C1D9A" w:rsidP="000B613F">
      <w:pPr>
        <w:ind w:firstLine="720"/>
        <w:jc w:val="both"/>
        <w:rPr>
          <w:rFonts w:ascii="Latin Modern Roman 10" w:hAnsi="Latin Modern Roman 10"/>
        </w:rPr>
      </w:pPr>
      <w:r w:rsidRPr="002B3D14">
        <w:rPr>
          <w:rFonts w:ascii="Latin Modern Roman 10" w:hAnsi="Latin Modern Roman 10"/>
        </w:rPr>
        <w:t>Slaughter</w:t>
      </w:r>
      <w:r w:rsidR="009B645C" w:rsidRPr="002B3D14">
        <w:rPr>
          <w:rFonts w:ascii="Latin Modern Roman 10" w:hAnsi="Latin Modern Roman 10"/>
        </w:rPr>
        <w:t>bots</w:t>
      </w:r>
      <w:r w:rsidRPr="002B3D14">
        <w:rPr>
          <w:rFonts w:ascii="Latin Modern Roman 10" w:hAnsi="Latin Modern Roman 10"/>
        </w:rPr>
        <w:t xml:space="preserve"> was just an example to attract public attention. Drones types could be as numerous as live beings or other military equipment, and it is not easy to predict </w:t>
      </w:r>
      <w:r w:rsidR="00322164" w:rsidRPr="002B3D14">
        <w:rPr>
          <w:rFonts w:ascii="Latin Modern Roman 10" w:hAnsi="Latin Modern Roman 10"/>
        </w:rPr>
        <w:t xml:space="preserve">which will </w:t>
      </w:r>
      <w:r w:rsidRPr="002B3D14">
        <w:rPr>
          <w:rFonts w:ascii="Latin Modern Roman 10" w:hAnsi="Latin Modern Roman 10"/>
        </w:rPr>
        <w:t>dominat</w:t>
      </w:r>
      <w:r w:rsidR="00322164" w:rsidRPr="002B3D14">
        <w:rPr>
          <w:rFonts w:ascii="Latin Modern Roman 10" w:hAnsi="Latin Modern Roman 10"/>
        </w:rPr>
        <w:t>e</w:t>
      </w:r>
      <w:r w:rsidRPr="002B3D14">
        <w:rPr>
          <w:rFonts w:ascii="Latin Modern Roman 10" w:hAnsi="Latin Modern Roman 10"/>
        </w:rPr>
        <w:t>.</w:t>
      </w:r>
      <w:r w:rsidR="00815944" w:rsidRPr="002B3D14">
        <w:rPr>
          <w:rFonts w:ascii="Latin Modern Roman 10" w:hAnsi="Latin Modern Roman 10"/>
        </w:rPr>
        <w:t xml:space="preserve"> </w:t>
      </w:r>
      <w:r w:rsidRPr="002B3D14">
        <w:rPr>
          <w:rFonts w:ascii="Latin Modern Roman 10" w:hAnsi="Latin Modern Roman 10"/>
        </w:rPr>
        <w:t xml:space="preserve">Drone size </w:t>
      </w:r>
      <w:r w:rsidR="00815944" w:rsidRPr="002B3D14">
        <w:rPr>
          <w:rFonts w:ascii="Latin Modern Roman 10" w:hAnsi="Latin Modern Roman 10"/>
        </w:rPr>
        <w:t xml:space="preserve">will </w:t>
      </w:r>
      <w:r w:rsidRPr="002B3D14">
        <w:rPr>
          <w:rFonts w:ascii="Latin Modern Roman 10" w:hAnsi="Latin Modern Roman 10"/>
        </w:rPr>
        <w:t>depend on the price of manufacturing and the level of miniaturization of AI</w:t>
      </w:r>
      <w:r w:rsidR="00815944" w:rsidRPr="002B3D14">
        <w:rPr>
          <w:rFonts w:ascii="Latin Modern Roman 10" w:hAnsi="Latin Modern Roman 10"/>
        </w:rPr>
        <w:t xml:space="preserve"> </w:t>
      </w:r>
      <w:r w:rsidRPr="002B3D14">
        <w:rPr>
          <w:rFonts w:ascii="Latin Modern Roman 10" w:hAnsi="Latin Modern Roman 10"/>
        </w:rPr>
        <w:t>components.</w:t>
      </w:r>
      <w:r w:rsidR="00815944" w:rsidRPr="002B3D14">
        <w:rPr>
          <w:rFonts w:ascii="Latin Modern Roman 10" w:hAnsi="Latin Modern Roman 10"/>
        </w:rPr>
        <w:t xml:space="preserve"> S</w:t>
      </w:r>
      <w:r w:rsidRPr="002B3D14">
        <w:rPr>
          <w:rFonts w:ascii="Latin Modern Roman 10" w:hAnsi="Latin Modern Roman 10"/>
        </w:rPr>
        <w:t>ome possible types of drones</w:t>
      </w:r>
      <w:r w:rsidR="00815944" w:rsidRPr="002B3D14">
        <w:rPr>
          <w:rFonts w:ascii="Latin Modern Roman 10" w:hAnsi="Latin Modern Roman 10"/>
        </w:rPr>
        <w:t xml:space="preserve"> are described in Table 2.</w:t>
      </w:r>
    </w:p>
    <w:p w14:paraId="42BA929C" w14:textId="77777777" w:rsidR="00122FAD" w:rsidRPr="002B3D14" w:rsidRDefault="00122FAD" w:rsidP="00B56118">
      <w:pPr>
        <w:rPr>
          <w:rFonts w:ascii="Latin Modern Roman 10" w:hAnsi="Latin Modern Roman 10"/>
        </w:rPr>
      </w:pPr>
    </w:p>
    <w:p w14:paraId="6BE6EBA1" w14:textId="3376ED69" w:rsidR="006955C7" w:rsidRPr="002B3D14" w:rsidRDefault="006955C7" w:rsidP="00B56118">
      <w:pPr>
        <w:rPr>
          <w:rFonts w:ascii="Latin Modern Roman 10" w:hAnsi="Latin Modern Roman 10"/>
        </w:rPr>
      </w:pPr>
      <w:r w:rsidRPr="002B3D14">
        <w:rPr>
          <w:rFonts w:ascii="Latin Modern Roman 10" w:hAnsi="Latin Modern Roman 10"/>
        </w:rPr>
        <w:t xml:space="preserve">Table 2. Types of </w:t>
      </w:r>
      <w:r w:rsidR="00BE2898" w:rsidRPr="002B3D14">
        <w:rPr>
          <w:rFonts w:ascii="Latin Modern Roman 10" w:hAnsi="Latin Modern Roman 10"/>
        </w:rPr>
        <w:t>d</w:t>
      </w:r>
      <w:r w:rsidRPr="002B3D14">
        <w:rPr>
          <w:rFonts w:ascii="Latin Modern Roman 10" w:hAnsi="Latin Modern Roman 10"/>
        </w:rPr>
        <w:t xml:space="preserve">rones, </w:t>
      </w:r>
      <w:r w:rsidR="00BE2898" w:rsidRPr="002B3D14">
        <w:rPr>
          <w:rFonts w:ascii="Latin Modern Roman 10" w:hAnsi="Latin Modern Roman 10"/>
        </w:rPr>
        <w:t>their advantages and current examples.</w:t>
      </w:r>
    </w:p>
    <w:tbl>
      <w:tblPr>
        <w:tblStyle w:val="TableGrid"/>
        <w:tblW w:w="0" w:type="auto"/>
        <w:tblLook w:val="04A0" w:firstRow="1" w:lastRow="0" w:firstColumn="1" w:lastColumn="0" w:noHBand="0" w:noVBand="1"/>
      </w:tblPr>
      <w:tblGrid>
        <w:gridCol w:w="3292"/>
        <w:gridCol w:w="1942"/>
        <w:gridCol w:w="4105"/>
      </w:tblGrid>
      <w:tr w:rsidR="003F0960" w:rsidRPr="002B3D14" w14:paraId="6BDA6697" w14:textId="77777777" w:rsidTr="003F0960">
        <w:tc>
          <w:tcPr>
            <w:tcW w:w="3292" w:type="dxa"/>
          </w:tcPr>
          <w:p w14:paraId="525AE7E3" w14:textId="29B79452" w:rsidR="00406359" w:rsidRPr="002B3D14" w:rsidRDefault="00406359" w:rsidP="00B56118">
            <w:pPr>
              <w:rPr>
                <w:rFonts w:ascii="Latin Modern Roman 10" w:hAnsi="Latin Modern Roman 10"/>
                <w:b/>
              </w:rPr>
            </w:pPr>
            <w:r w:rsidRPr="002B3D14">
              <w:rPr>
                <w:rFonts w:ascii="Latin Modern Roman 10" w:hAnsi="Latin Modern Roman 10"/>
                <w:b/>
              </w:rPr>
              <w:t>Type of drone</w:t>
            </w:r>
          </w:p>
        </w:tc>
        <w:tc>
          <w:tcPr>
            <w:tcW w:w="1942" w:type="dxa"/>
          </w:tcPr>
          <w:p w14:paraId="047ED8BE" w14:textId="0F2BC334" w:rsidR="00406359" w:rsidRPr="002B3D14" w:rsidRDefault="00406359" w:rsidP="00B56118">
            <w:pPr>
              <w:rPr>
                <w:rFonts w:ascii="Latin Modern Roman 10" w:hAnsi="Latin Modern Roman 10"/>
                <w:b/>
              </w:rPr>
            </w:pPr>
            <w:r w:rsidRPr="002B3D14">
              <w:rPr>
                <w:rFonts w:ascii="Latin Modern Roman 10" w:hAnsi="Latin Modern Roman 10"/>
                <w:b/>
              </w:rPr>
              <w:t>Specialization</w:t>
            </w:r>
          </w:p>
        </w:tc>
        <w:tc>
          <w:tcPr>
            <w:tcW w:w="4105" w:type="dxa"/>
          </w:tcPr>
          <w:p w14:paraId="114DAC5F" w14:textId="48514A20" w:rsidR="00406359" w:rsidRPr="002B3D14" w:rsidRDefault="00AE2AE9" w:rsidP="00B56118">
            <w:pPr>
              <w:rPr>
                <w:rFonts w:ascii="Latin Modern Roman 10" w:hAnsi="Latin Modern Roman 10"/>
                <w:b/>
              </w:rPr>
            </w:pPr>
            <w:r w:rsidRPr="002B3D14">
              <w:rPr>
                <w:rFonts w:ascii="Latin Modern Roman 10" w:hAnsi="Latin Modern Roman 10"/>
                <w:b/>
              </w:rPr>
              <w:t>Current examples</w:t>
            </w:r>
          </w:p>
        </w:tc>
      </w:tr>
      <w:tr w:rsidR="003F0960" w:rsidRPr="002B3D14" w14:paraId="44898476" w14:textId="77777777" w:rsidTr="003F0960">
        <w:trPr>
          <w:trHeight w:val="1204"/>
        </w:trPr>
        <w:tc>
          <w:tcPr>
            <w:tcW w:w="3292" w:type="dxa"/>
          </w:tcPr>
          <w:p w14:paraId="349EA3E5" w14:textId="38A65037" w:rsidR="00406359" w:rsidRPr="002B3D14" w:rsidRDefault="00406359" w:rsidP="00B56118">
            <w:pPr>
              <w:rPr>
                <w:rFonts w:ascii="Latin Modern Roman 10" w:hAnsi="Latin Modern Roman 10"/>
              </w:rPr>
            </w:pPr>
            <w:r w:rsidRPr="002B3D14">
              <w:rPr>
                <w:rFonts w:ascii="Latin Modern Roman 10" w:hAnsi="Latin Modern Roman 10"/>
              </w:rPr>
              <w:t>Bullet-drones</w:t>
            </w:r>
          </w:p>
        </w:tc>
        <w:tc>
          <w:tcPr>
            <w:tcW w:w="1942" w:type="dxa"/>
          </w:tcPr>
          <w:p w14:paraId="4502578A" w14:textId="2D688215" w:rsidR="00406359" w:rsidRPr="002B3D14" w:rsidRDefault="00406359" w:rsidP="00B56118">
            <w:pPr>
              <w:rPr>
                <w:rFonts w:ascii="Latin Modern Roman 10" w:hAnsi="Latin Modern Roman 10"/>
              </w:rPr>
            </w:pPr>
            <w:r w:rsidRPr="002B3D14">
              <w:rPr>
                <w:rFonts w:ascii="Latin Modern Roman 10" w:hAnsi="Latin Modern Roman 10"/>
              </w:rPr>
              <w:t xml:space="preserve">Smart bullet </w:t>
            </w:r>
            <w:r w:rsidR="006B613D" w:rsidRPr="002B3D14">
              <w:rPr>
                <w:rFonts w:ascii="Latin Modern Roman 10" w:hAnsi="Latin Modern Roman 10"/>
              </w:rPr>
              <w:t xml:space="preserve">used </w:t>
            </w:r>
            <w:r w:rsidRPr="002B3D14">
              <w:rPr>
                <w:rFonts w:ascii="Latin Modern Roman 10" w:hAnsi="Latin Modern Roman 10"/>
              </w:rPr>
              <w:t>by other drones to act on short distances</w:t>
            </w:r>
          </w:p>
        </w:tc>
        <w:tc>
          <w:tcPr>
            <w:tcW w:w="4105" w:type="dxa"/>
          </w:tcPr>
          <w:p w14:paraId="05E530B0" w14:textId="202B109B" w:rsidR="00406359" w:rsidRPr="002B3D14" w:rsidRDefault="00E43F00" w:rsidP="00E3388E">
            <w:pPr>
              <w:rPr>
                <w:rFonts w:ascii="Latin Modern Roman 10" w:hAnsi="Latin Modern Roman 10"/>
              </w:rPr>
            </w:pPr>
            <w:hyperlink r:id="rId9" w:history="1">
              <w:r w:rsidR="00A55BB3" w:rsidRPr="002B3D14">
                <w:rPr>
                  <w:rStyle w:val="Hyperlink"/>
                  <w:rFonts w:ascii="Latin Modern Roman 10" w:hAnsi="Latin Modern Roman 10"/>
                </w:rPr>
                <w:t>Smart-bullets</w:t>
              </w:r>
            </w:hyperlink>
            <w:r w:rsidR="00A55BB3" w:rsidRPr="002B3D14">
              <w:rPr>
                <w:rFonts w:ascii="Latin Modern Roman 10" w:hAnsi="Latin Modern Roman 10"/>
              </w:rPr>
              <w:t xml:space="preserve">, </w:t>
            </w:r>
            <w:r w:rsidR="00D51927"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1s048bhfv8","properties":{"formattedCitation":"(Stice, 2016)","plainCitation":"(Stice, 2016)","noteIndex":0},"citationItems":[{"id":7119,"uris":["http://zotero.org/users/3736454/items/6F6KVH3T"],"uri":["http://zotero.org/users/3736454/items/6F6KVH3T"],"itemData":{"id":7119,"type":"article-magazine","title":"New 'Smart' Bullets are Able to Change Direction in Midair","container-title":"Buzzworthy","URL":"https://www.buzzworthy.com/exacto-smart-bullet-changes-direction-midflight-darpa/","author":[{"family":"Stice","given":"J."}],"issued":{"date-parts":[["2016"]]},"accessed":{"date-parts":[["2018",2,16]]}}}],"schema":"https://github.com/citation-style-language/schema/raw/master/csl-citation.json"} </w:instrText>
            </w:r>
            <w:r w:rsidR="00D51927" w:rsidRPr="002B3D14">
              <w:rPr>
                <w:rFonts w:ascii="Latin Modern Roman 10" w:hAnsi="Latin Modern Roman 10"/>
              </w:rPr>
              <w:fldChar w:fldCharType="separate"/>
            </w:r>
            <w:r w:rsidR="00433106" w:rsidRPr="002B3D14">
              <w:rPr>
                <w:rFonts w:ascii="Latin Modern Roman 10" w:hAnsi="Latin Modern Roman 10"/>
                <w:noProof/>
              </w:rPr>
              <w:t>(Stice, 2016)</w:t>
            </w:r>
            <w:r w:rsidR="00D51927" w:rsidRPr="002B3D14">
              <w:rPr>
                <w:rFonts w:ascii="Latin Modern Roman 10" w:hAnsi="Latin Modern Roman 10"/>
              </w:rPr>
              <w:fldChar w:fldCharType="end"/>
            </w:r>
            <w:r w:rsidR="001D2D90" w:rsidRPr="002B3D14">
              <w:rPr>
                <w:rFonts w:ascii="Latin Modern Roman 10" w:hAnsi="Latin Modern Roman 10"/>
              </w:rPr>
              <w:t>.</w:t>
            </w:r>
          </w:p>
        </w:tc>
      </w:tr>
      <w:tr w:rsidR="003F0960" w:rsidRPr="002B3D14" w14:paraId="57840567" w14:textId="77777777" w:rsidTr="003F0960">
        <w:tc>
          <w:tcPr>
            <w:tcW w:w="3292" w:type="dxa"/>
          </w:tcPr>
          <w:p w14:paraId="6AAB895E" w14:textId="41CC8FE2" w:rsidR="00406359" w:rsidRPr="002B3D14" w:rsidRDefault="00684C23" w:rsidP="00B56118">
            <w:pPr>
              <w:rPr>
                <w:rFonts w:ascii="Latin Modern Roman 10" w:hAnsi="Latin Modern Roman 10"/>
              </w:rPr>
            </w:pPr>
            <w:r w:rsidRPr="002B3D14">
              <w:rPr>
                <w:rFonts w:ascii="Latin Modern Roman 10" w:hAnsi="Latin Modern Roman 10"/>
              </w:rPr>
              <w:t>Crawling drones</w:t>
            </w:r>
          </w:p>
        </w:tc>
        <w:tc>
          <w:tcPr>
            <w:tcW w:w="1942" w:type="dxa"/>
          </w:tcPr>
          <w:p w14:paraId="51C1C792" w14:textId="1963C9B6" w:rsidR="00406359" w:rsidRPr="002B3D14" w:rsidRDefault="00684C23" w:rsidP="00B56118">
            <w:pPr>
              <w:rPr>
                <w:rFonts w:ascii="Latin Modern Roman 10" w:hAnsi="Latin Modern Roman 10"/>
              </w:rPr>
            </w:pPr>
            <w:r w:rsidRPr="002B3D14">
              <w:rPr>
                <w:rFonts w:ascii="Latin Modern Roman 10" w:hAnsi="Latin Modern Roman 10"/>
              </w:rPr>
              <w:t xml:space="preserve">Secret penetration </w:t>
            </w:r>
            <w:r w:rsidR="006B613D" w:rsidRPr="002B3D14">
              <w:rPr>
                <w:rFonts w:ascii="Latin Modern Roman 10" w:hAnsi="Latin Modern Roman 10"/>
              </w:rPr>
              <w:t xml:space="preserve">of </w:t>
            </w:r>
            <w:r w:rsidRPr="002B3D14">
              <w:rPr>
                <w:rFonts w:ascii="Latin Modern Roman 10" w:hAnsi="Latin Modern Roman 10"/>
              </w:rPr>
              <w:t>protected facilities</w:t>
            </w:r>
          </w:p>
        </w:tc>
        <w:tc>
          <w:tcPr>
            <w:tcW w:w="4105" w:type="dxa"/>
          </w:tcPr>
          <w:p w14:paraId="1211FF83" w14:textId="6663C24E" w:rsidR="00406359" w:rsidRPr="002B3D14" w:rsidRDefault="00E43F00" w:rsidP="00E3388E">
            <w:pPr>
              <w:rPr>
                <w:rFonts w:ascii="Latin Modern Roman 10" w:hAnsi="Latin Modern Roman 10"/>
              </w:rPr>
            </w:pPr>
            <w:hyperlink r:id="rId10" w:history="1">
              <w:r w:rsidR="00B26821" w:rsidRPr="002B3D14">
                <w:rPr>
                  <w:rStyle w:val="Hyperlink"/>
                  <w:rFonts w:ascii="Latin Modern Roman 10" w:hAnsi="Latin Modern Roman 10"/>
                </w:rPr>
                <w:t>Recon scout robots</w:t>
              </w:r>
            </w:hyperlink>
            <w:r w:rsidR="001D2D90" w:rsidRPr="002B3D14">
              <w:rPr>
                <w:rFonts w:ascii="Latin Modern Roman 10" w:hAnsi="Latin Modern Roman 10"/>
              </w:rPr>
              <w:t xml:space="preserve">, </w:t>
            </w:r>
            <w:r w:rsidR="001D2D90"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118hkbsvnp","properties":{"formattedCitation":"(The week, 2012)","plainCitation":"(The week, 2012)","noteIndex":0},"citationItems":[{"id":7121,"uris":["http://zotero.org/users/3736454/items/FHK6QDCC"],"uri":["http://zotero.org/users/3736454/items/FHK6QDCC"],"itemData":{"id":7121,"type":"article-magazine","title":"The military's new weapon: Mini spy robots you throw like grenades","container-title":"The week","URL":"http://theweek.com/articles/476995/militarys-new-weapon-mini-spy-robots-throw-like-grenades","author":[{"family":"The week","given":""}],"issued":{"date-parts":[["2012"]]},"accessed":{"date-parts":[["2018",2,16]]}}}],"schema":"https://github.com/citation-style-language/schema/raw/master/csl-citation.json"} </w:instrText>
            </w:r>
            <w:r w:rsidR="001D2D90" w:rsidRPr="002B3D14">
              <w:rPr>
                <w:rFonts w:ascii="Latin Modern Roman 10" w:hAnsi="Latin Modern Roman 10"/>
              </w:rPr>
              <w:fldChar w:fldCharType="separate"/>
            </w:r>
            <w:r w:rsidR="001D2D90" w:rsidRPr="002B3D14">
              <w:rPr>
                <w:rFonts w:ascii="Latin Modern Roman 10" w:hAnsi="Latin Modern Roman 10"/>
                <w:noProof/>
              </w:rPr>
              <w:t>(The week, 2012)</w:t>
            </w:r>
            <w:r w:rsidR="001D2D90" w:rsidRPr="002B3D14">
              <w:rPr>
                <w:rFonts w:ascii="Latin Modern Roman 10" w:hAnsi="Latin Modern Roman 10"/>
              </w:rPr>
              <w:fldChar w:fldCharType="end"/>
            </w:r>
            <w:r w:rsidR="001D2D90" w:rsidRPr="002B3D14">
              <w:rPr>
                <w:rFonts w:ascii="Latin Modern Roman 10" w:hAnsi="Latin Modern Roman 10"/>
              </w:rPr>
              <w:t>.</w:t>
            </w:r>
          </w:p>
        </w:tc>
      </w:tr>
      <w:tr w:rsidR="003F0960" w:rsidRPr="002B3D14" w14:paraId="6A594B20" w14:textId="77777777" w:rsidTr="003F0960">
        <w:tc>
          <w:tcPr>
            <w:tcW w:w="3292" w:type="dxa"/>
          </w:tcPr>
          <w:p w14:paraId="7ED01ED3" w14:textId="5FB8B13C" w:rsidR="00406359" w:rsidRPr="002B3D14" w:rsidRDefault="00684C23" w:rsidP="00B56118">
            <w:pPr>
              <w:rPr>
                <w:rFonts w:ascii="Latin Modern Roman 10" w:hAnsi="Latin Modern Roman 10"/>
              </w:rPr>
            </w:pPr>
            <w:r w:rsidRPr="002B3D14">
              <w:rPr>
                <w:rFonts w:ascii="Latin Modern Roman 10" w:hAnsi="Latin Modern Roman 10"/>
              </w:rPr>
              <w:t>Flying small drones</w:t>
            </w:r>
          </w:p>
        </w:tc>
        <w:tc>
          <w:tcPr>
            <w:tcW w:w="1942" w:type="dxa"/>
          </w:tcPr>
          <w:p w14:paraId="113B7FC3" w14:textId="71BE032D" w:rsidR="00406359" w:rsidRPr="002B3D14" w:rsidRDefault="0065510E" w:rsidP="00B56118">
            <w:pPr>
              <w:rPr>
                <w:rFonts w:ascii="Latin Modern Roman 10" w:hAnsi="Latin Modern Roman 10"/>
              </w:rPr>
            </w:pPr>
            <w:r w:rsidRPr="002B3D14">
              <w:rPr>
                <w:rFonts w:ascii="Latin Modern Roman 10" w:hAnsi="Latin Modern Roman 10"/>
              </w:rPr>
              <w:t>Antipersonnel</w:t>
            </w:r>
            <w:r w:rsidR="00684C23" w:rsidRPr="002B3D14">
              <w:rPr>
                <w:rFonts w:ascii="Latin Modern Roman 10" w:hAnsi="Latin Modern Roman 10"/>
              </w:rPr>
              <w:t xml:space="preserve"> weapon</w:t>
            </w:r>
          </w:p>
        </w:tc>
        <w:tc>
          <w:tcPr>
            <w:tcW w:w="4105" w:type="dxa"/>
          </w:tcPr>
          <w:p w14:paraId="32A1201A" w14:textId="77777777" w:rsidR="00406359" w:rsidRPr="002B3D14" w:rsidRDefault="00406359" w:rsidP="00B56118">
            <w:pPr>
              <w:rPr>
                <w:rFonts w:ascii="Latin Modern Roman 10" w:hAnsi="Latin Modern Roman 10"/>
              </w:rPr>
            </w:pPr>
          </w:p>
        </w:tc>
      </w:tr>
      <w:tr w:rsidR="003F0960" w:rsidRPr="002B3D14" w14:paraId="573F2A1C" w14:textId="77777777" w:rsidTr="003F0960">
        <w:tc>
          <w:tcPr>
            <w:tcW w:w="3292" w:type="dxa"/>
          </w:tcPr>
          <w:p w14:paraId="597209D5" w14:textId="77777777" w:rsidR="007A0CAD" w:rsidRPr="002B3D14" w:rsidRDefault="007A0CAD" w:rsidP="007A0CAD">
            <w:pPr>
              <w:rPr>
                <w:rFonts w:ascii="Latin Modern Roman 10" w:hAnsi="Latin Modern Roman 10"/>
              </w:rPr>
            </w:pPr>
            <w:r w:rsidRPr="002B3D14">
              <w:rPr>
                <w:rFonts w:ascii="Latin Modern Roman 10" w:hAnsi="Latin Modern Roman 10"/>
              </w:rPr>
              <w:lastRenderedPageBreak/>
              <w:t>Drones with guns</w:t>
            </w:r>
          </w:p>
          <w:p w14:paraId="7EA407FA" w14:textId="77777777" w:rsidR="00406359" w:rsidRPr="002B3D14" w:rsidRDefault="00406359" w:rsidP="00B56118">
            <w:pPr>
              <w:rPr>
                <w:rFonts w:ascii="Latin Modern Roman 10" w:hAnsi="Latin Modern Roman 10"/>
              </w:rPr>
            </w:pPr>
          </w:p>
        </w:tc>
        <w:tc>
          <w:tcPr>
            <w:tcW w:w="1942" w:type="dxa"/>
          </w:tcPr>
          <w:p w14:paraId="75D2FD99" w14:textId="218CC36B" w:rsidR="00406359" w:rsidRPr="002B3D14" w:rsidRDefault="007A0CAD" w:rsidP="00B56118">
            <w:pPr>
              <w:rPr>
                <w:rFonts w:ascii="Latin Modern Roman 10" w:hAnsi="Latin Modern Roman 10"/>
              </w:rPr>
            </w:pPr>
            <w:r w:rsidRPr="002B3D14">
              <w:rPr>
                <w:rFonts w:ascii="Latin Modern Roman 10" w:hAnsi="Latin Modern Roman 10"/>
              </w:rPr>
              <w:t>Antiperson</w:t>
            </w:r>
            <w:r w:rsidR="0065510E" w:rsidRPr="002B3D14">
              <w:rPr>
                <w:rFonts w:ascii="Latin Modern Roman 10" w:hAnsi="Latin Modern Roman 10"/>
              </w:rPr>
              <w:t>n</w:t>
            </w:r>
            <w:r w:rsidRPr="002B3D14">
              <w:rPr>
                <w:rFonts w:ascii="Latin Modern Roman 10" w:hAnsi="Latin Modern Roman 10"/>
              </w:rPr>
              <w:t>el weapon</w:t>
            </w:r>
          </w:p>
        </w:tc>
        <w:tc>
          <w:tcPr>
            <w:tcW w:w="4105" w:type="dxa"/>
          </w:tcPr>
          <w:p w14:paraId="3A57D97C" w14:textId="4CFE6315" w:rsidR="00406359" w:rsidRPr="002B3D14" w:rsidRDefault="00E43F00" w:rsidP="00E3388E">
            <w:pPr>
              <w:rPr>
                <w:rFonts w:ascii="Latin Modern Roman 10" w:hAnsi="Latin Modern Roman 10"/>
              </w:rPr>
            </w:pPr>
            <w:hyperlink r:id="rId11" w:history="1">
              <w:r w:rsidR="00F71E35" w:rsidRPr="002B3D14">
                <w:rPr>
                  <w:rStyle w:val="Hyperlink"/>
                  <w:rFonts w:ascii="Latin Modern Roman 10" w:hAnsi="Latin Modern Roman 10"/>
                </w:rPr>
                <w:t>TIKAD</w:t>
              </w:r>
            </w:hyperlink>
            <w:r w:rsidR="00F71E35" w:rsidRPr="002B3D14">
              <w:rPr>
                <w:rFonts w:ascii="Latin Modern Roman 10" w:hAnsi="Latin Modern Roman 10"/>
              </w:rPr>
              <w:t>, 2017</w:t>
            </w:r>
            <w:r w:rsidR="00C71863" w:rsidRPr="002B3D14">
              <w:rPr>
                <w:rFonts w:ascii="Latin Modern Roman 10" w:hAnsi="Latin Modern Roman 10"/>
              </w:rPr>
              <w:t xml:space="preserve">, </w:t>
            </w:r>
            <w:r w:rsidR="004738D2"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86h3gou4d","properties":{"formattedCitation":"(Biggs, 2017)","plainCitation":"(Biggs, 2017)","noteIndex":0},"citationItems":[{"id":7123,"uris":["http://zotero.org/users/3736454/items/MCEAWLZV"],"uri":["http://zotero.org/users/3736454/items/MCEAWLZV"],"itemData":{"id":7123,"type":"post-weblog","title":"A defense company put a machine gun on a drone","container-title":"TechCrunch","abstract":"Duke Robotics, a military contractor, has produced a video for their unique and uniquely dangerous new tool, TIKAD. This drone platform looks fairly basic - a..","URL":"http://social.techcrunch.com/2017/08/17/a-defense-company-put-a-machine-gun-on-a-drone/","language":"en","author":[{"family":"Biggs","given":"John"}],"issued":{"date-parts":[["2017"]]},"accessed":{"date-parts":[["2018",2,16]]}}}],"schema":"https://github.com/citation-style-language/schema/raw/master/csl-citation.json"} </w:instrText>
            </w:r>
            <w:r w:rsidR="004738D2" w:rsidRPr="002B3D14">
              <w:rPr>
                <w:rFonts w:ascii="Latin Modern Roman 10" w:hAnsi="Latin Modern Roman 10"/>
              </w:rPr>
              <w:fldChar w:fldCharType="separate"/>
            </w:r>
            <w:r w:rsidR="003E71C6">
              <w:rPr>
                <w:rFonts w:ascii="Latin Modern Roman 10" w:hAnsi="Latin Modern Roman 10"/>
                <w:noProof/>
              </w:rPr>
              <w:t>(Biggs, 2017)</w:t>
            </w:r>
            <w:r w:rsidR="004738D2" w:rsidRPr="002B3D14">
              <w:rPr>
                <w:rFonts w:ascii="Latin Modern Roman 10" w:hAnsi="Latin Modern Roman 10"/>
              </w:rPr>
              <w:fldChar w:fldCharType="end"/>
            </w:r>
            <w:r w:rsidR="00E005EC" w:rsidRPr="002B3D14">
              <w:rPr>
                <w:rFonts w:ascii="Latin Modern Roman 10" w:hAnsi="Latin Modern Roman 10"/>
              </w:rPr>
              <w:t>.</w:t>
            </w:r>
          </w:p>
        </w:tc>
      </w:tr>
      <w:tr w:rsidR="003F0960" w:rsidRPr="002B3D14" w14:paraId="1D09A917" w14:textId="77777777" w:rsidTr="003F0960">
        <w:tc>
          <w:tcPr>
            <w:tcW w:w="3292" w:type="dxa"/>
          </w:tcPr>
          <w:p w14:paraId="25EFC975" w14:textId="77777777" w:rsidR="007A0CAD" w:rsidRPr="002B3D14" w:rsidRDefault="007A0CAD" w:rsidP="007A0CAD">
            <w:pPr>
              <w:rPr>
                <w:rFonts w:ascii="Latin Modern Roman 10" w:hAnsi="Latin Modern Roman 10"/>
              </w:rPr>
            </w:pPr>
            <w:r w:rsidRPr="002B3D14">
              <w:rPr>
                <w:rFonts w:ascii="Latin Modern Roman 10" w:hAnsi="Latin Modern Roman 10"/>
              </w:rPr>
              <w:t>Underwater and underground drones</w:t>
            </w:r>
          </w:p>
          <w:p w14:paraId="2D3F59A0" w14:textId="77777777" w:rsidR="00406359" w:rsidRPr="002B3D14" w:rsidRDefault="00406359" w:rsidP="00B56118">
            <w:pPr>
              <w:rPr>
                <w:rFonts w:ascii="Latin Modern Roman 10" w:hAnsi="Latin Modern Roman 10"/>
              </w:rPr>
            </w:pPr>
          </w:p>
        </w:tc>
        <w:tc>
          <w:tcPr>
            <w:tcW w:w="1942" w:type="dxa"/>
          </w:tcPr>
          <w:p w14:paraId="725E26B7" w14:textId="7DAF8D19" w:rsidR="00406359" w:rsidRPr="002B3D14" w:rsidRDefault="007A0CAD" w:rsidP="00B56118">
            <w:pPr>
              <w:rPr>
                <w:rFonts w:ascii="Latin Modern Roman 10" w:hAnsi="Latin Modern Roman 10"/>
              </w:rPr>
            </w:pPr>
            <w:r w:rsidRPr="002B3D14">
              <w:rPr>
                <w:rFonts w:ascii="Latin Modern Roman 10" w:hAnsi="Latin Modern Roman 10"/>
              </w:rPr>
              <w:t xml:space="preserve">Penetration </w:t>
            </w:r>
            <w:r w:rsidR="006B613D" w:rsidRPr="002B3D14">
              <w:rPr>
                <w:rFonts w:ascii="Latin Modern Roman 10" w:hAnsi="Latin Modern Roman 10"/>
              </w:rPr>
              <w:t>of</w:t>
            </w:r>
            <w:r w:rsidRPr="002B3D14">
              <w:rPr>
                <w:rFonts w:ascii="Latin Modern Roman 10" w:hAnsi="Latin Modern Roman 10"/>
              </w:rPr>
              <w:t xml:space="preserve"> protected facilities</w:t>
            </w:r>
          </w:p>
        </w:tc>
        <w:tc>
          <w:tcPr>
            <w:tcW w:w="4105" w:type="dxa"/>
          </w:tcPr>
          <w:p w14:paraId="73B94A2A" w14:textId="7C0040BC" w:rsidR="00E3388E" w:rsidRPr="002B3D14" w:rsidRDefault="00F17DFD" w:rsidP="00E3388E">
            <w:pPr>
              <w:rPr>
                <w:rFonts w:ascii="Latin Modern Roman 10" w:hAnsi="Latin Modern Roman 10"/>
              </w:rPr>
            </w:pPr>
            <w:r w:rsidRPr="002B3D14">
              <w:rPr>
                <w:rFonts w:ascii="Latin Modern Roman 10" w:hAnsi="Latin Modern Roman 10"/>
              </w:rPr>
              <w:t xml:space="preserve">Many consumers underwater drones are on </w:t>
            </w:r>
            <w:hyperlink r:id="rId12" w:history="1">
              <w:r w:rsidRPr="002B3D14">
                <w:rPr>
                  <w:rStyle w:val="Hyperlink"/>
                  <w:rFonts w:ascii="Latin Modern Roman 10" w:hAnsi="Latin Modern Roman 10"/>
                </w:rPr>
                <w:t>sale</w:t>
              </w:r>
            </w:hyperlink>
            <w:r w:rsidR="000C7A80" w:rsidRPr="002B3D14">
              <w:rPr>
                <w:rFonts w:ascii="Latin Modern Roman 10" w:hAnsi="Latin Modern Roman 10"/>
              </w:rPr>
              <w:t xml:space="preserve"> </w:t>
            </w:r>
            <w:r w:rsidR="000C7A80"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1vsufjgte1","properties":{"formattedCitation":"(top10drone, 2018)","plainCitation":"(top10drone, 2018)","noteIndex":0},"citationItems":[{"id":7125,"uris":["http://zotero.org/users/3736454/items/IKAM29R9"],"uri":["http://zotero.org/users/3736454/items/IKAM29R9"],"itemData":{"id":7125,"type":"post-weblog","title":"The Best Underwater Drones - 2018 | Top10Drone.com","URL":"http://www.top10drone.com/best-underwater-drones/","language":"en-US","author":[{"literal":"top10drone"}],"issued":{"date-parts":[["2018"]]},"accessed":{"date-parts":[["2018",2,16]]}}}],"schema":"https://github.com/citation-style-language/schema/raw/master/csl-citation.json"} </w:instrText>
            </w:r>
            <w:r w:rsidR="000C7A80" w:rsidRPr="002B3D14">
              <w:rPr>
                <w:rFonts w:ascii="Latin Modern Roman 10" w:hAnsi="Latin Modern Roman 10"/>
              </w:rPr>
              <w:fldChar w:fldCharType="separate"/>
            </w:r>
            <w:r w:rsidR="000C7A80" w:rsidRPr="002B3D14">
              <w:rPr>
                <w:rFonts w:ascii="Latin Modern Roman 10" w:hAnsi="Latin Modern Roman 10"/>
                <w:noProof/>
              </w:rPr>
              <w:t>(top10drone, 2018)</w:t>
            </w:r>
            <w:r w:rsidR="000C7A80" w:rsidRPr="002B3D14">
              <w:rPr>
                <w:rFonts w:ascii="Latin Modern Roman 10" w:hAnsi="Latin Modern Roman 10"/>
              </w:rPr>
              <w:fldChar w:fldCharType="end"/>
            </w:r>
            <w:r w:rsidR="00E3388E" w:rsidRPr="002B3D14">
              <w:rPr>
                <w:rFonts w:ascii="Latin Modern Roman 10" w:hAnsi="Latin Modern Roman 10"/>
              </w:rPr>
              <w:t>;</w:t>
            </w:r>
          </w:p>
          <w:p w14:paraId="21002149" w14:textId="761DAC4F" w:rsidR="00406359" w:rsidRPr="002B3D14" w:rsidRDefault="00B01C17" w:rsidP="00E3388E">
            <w:pPr>
              <w:rPr>
                <w:rFonts w:ascii="Latin Modern Roman 10" w:hAnsi="Latin Modern Roman 10"/>
              </w:rPr>
            </w:pPr>
            <w:r w:rsidRPr="002B3D14">
              <w:rPr>
                <w:rFonts w:ascii="Latin Modern Roman 10" w:hAnsi="Latin Modern Roman 10"/>
              </w:rPr>
              <w:t>U</w:t>
            </w:r>
            <w:r w:rsidR="00CE2598" w:rsidRPr="002B3D14">
              <w:rPr>
                <w:rFonts w:ascii="Latin Modern Roman 10" w:hAnsi="Latin Modern Roman 10"/>
              </w:rPr>
              <w:t xml:space="preserve">nderground </w:t>
            </w:r>
            <w:hyperlink r:id="rId13" w:history="1">
              <w:r w:rsidR="00CE2598" w:rsidRPr="002B3D14">
                <w:rPr>
                  <w:rStyle w:val="Hyperlink"/>
                  <w:rFonts w:ascii="Latin Modern Roman 10" w:hAnsi="Latin Modern Roman 10"/>
                </w:rPr>
                <w:t>B</w:t>
              </w:r>
              <w:r w:rsidR="00EB2AB4" w:rsidRPr="002B3D14">
                <w:rPr>
                  <w:rStyle w:val="Hyperlink"/>
                  <w:rFonts w:ascii="Latin Modern Roman 10" w:hAnsi="Latin Modern Roman 10"/>
                </w:rPr>
                <w:t xml:space="preserve">adger </w:t>
              </w:r>
              <w:r w:rsidR="00CE2598" w:rsidRPr="002B3D14">
                <w:rPr>
                  <w:rStyle w:val="Hyperlink"/>
                  <w:rFonts w:ascii="Latin Modern Roman 10" w:hAnsi="Latin Modern Roman 10"/>
                </w:rPr>
                <w:t>robot</w:t>
              </w:r>
            </w:hyperlink>
            <w:r w:rsidR="00CE2598" w:rsidRPr="002B3D14">
              <w:rPr>
                <w:rFonts w:ascii="Latin Modern Roman 10" w:hAnsi="Latin Modern Roman 10"/>
              </w:rPr>
              <w:t xml:space="preserve"> </w:t>
            </w:r>
            <w:r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1sad0bjp32","properties":{"formattedCitation":"(Ackerman, 2017)","plainCitation":"(Ackerman, 2017)","noteIndex":0},"citationItems":[{"id":7127,"uris":["http://zotero.org/users/3736454/items/BHRJMCSK"],"uri":["http://zotero.org/users/3736454/items/BHRJMCSK"],"itemData":{"id":7127,"type":"post-weblog","title":"EU Developing Robot Badgers for Underground Excavation - IEEE Spectrum","URL":"https://spectrum.ieee.org/automaton/robotics/industrial-robots/eu-developing-robot-badgers-for-underground-excavation","author":[{"family":"Ackerman","given":"E."}],"issued":{"date-parts":[["2017"]]},"accessed":{"date-parts":[["2018",2,16]]}}}],"schema":"https://github.com/citation-style-language/schema/raw/master/csl-citation.json"} </w:instrText>
            </w:r>
            <w:r w:rsidRPr="002B3D14">
              <w:rPr>
                <w:rFonts w:ascii="Latin Modern Roman 10" w:hAnsi="Latin Modern Roman 10"/>
              </w:rPr>
              <w:fldChar w:fldCharType="separate"/>
            </w:r>
            <w:r w:rsidRPr="002B3D14">
              <w:rPr>
                <w:rFonts w:ascii="Latin Modern Roman 10" w:hAnsi="Latin Modern Roman 10"/>
                <w:noProof/>
              </w:rPr>
              <w:t>(Ackerman, 2017)</w:t>
            </w:r>
            <w:r w:rsidRPr="002B3D14">
              <w:rPr>
                <w:rFonts w:ascii="Latin Modern Roman 10" w:hAnsi="Latin Modern Roman 10"/>
              </w:rPr>
              <w:fldChar w:fldCharType="end"/>
            </w:r>
            <w:r w:rsidR="00E005EC" w:rsidRPr="002B3D14">
              <w:rPr>
                <w:rFonts w:ascii="Latin Modern Roman 10" w:hAnsi="Latin Modern Roman 10"/>
              </w:rPr>
              <w:t>.</w:t>
            </w:r>
          </w:p>
        </w:tc>
      </w:tr>
      <w:tr w:rsidR="003F0960" w:rsidRPr="002B3D14" w14:paraId="083233BD" w14:textId="77777777" w:rsidTr="003F0960">
        <w:trPr>
          <w:trHeight w:val="1790"/>
        </w:trPr>
        <w:tc>
          <w:tcPr>
            <w:tcW w:w="3292" w:type="dxa"/>
          </w:tcPr>
          <w:p w14:paraId="309CACC1" w14:textId="265F20B9" w:rsidR="00313FC3" w:rsidRPr="002B3D14" w:rsidRDefault="00313FC3" w:rsidP="00313FC3">
            <w:pPr>
              <w:rPr>
                <w:rFonts w:ascii="Latin Modern Roman 10" w:hAnsi="Latin Modern Roman 10"/>
              </w:rPr>
            </w:pPr>
            <w:r w:rsidRPr="002B3D14">
              <w:rPr>
                <w:rFonts w:ascii="Latin Modern Roman 10" w:hAnsi="Latin Modern Roman 10"/>
              </w:rPr>
              <w:t>Jumping landmines</w:t>
            </w:r>
          </w:p>
          <w:p w14:paraId="16A89A58" w14:textId="77777777" w:rsidR="00406359" w:rsidRPr="002B3D14" w:rsidRDefault="00406359" w:rsidP="00B56118">
            <w:pPr>
              <w:rPr>
                <w:rFonts w:ascii="Latin Modern Roman 10" w:hAnsi="Latin Modern Roman 10"/>
              </w:rPr>
            </w:pPr>
          </w:p>
        </w:tc>
        <w:tc>
          <w:tcPr>
            <w:tcW w:w="1942" w:type="dxa"/>
          </w:tcPr>
          <w:p w14:paraId="5D35E447" w14:textId="1B3DF9A8" w:rsidR="00406359" w:rsidRPr="002B3D14" w:rsidRDefault="00AE2AE9" w:rsidP="00B56118">
            <w:pPr>
              <w:rPr>
                <w:rFonts w:ascii="Latin Modern Roman 10" w:hAnsi="Latin Modern Roman 10"/>
              </w:rPr>
            </w:pPr>
            <w:r w:rsidRPr="002B3D14">
              <w:rPr>
                <w:rFonts w:ascii="Latin Modern Roman 10" w:hAnsi="Latin Modern Roman 10"/>
              </w:rPr>
              <w:t>A drone to protect certain area, for example, by flying around it</w:t>
            </w:r>
          </w:p>
        </w:tc>
        <w:tc>
          <w:tcPr>
            <w:tcW w:w="4105" w:type="dxa"/>
          </w:tcPr>
          <w:p w14:paraId="77836E7A" w14:textId="1FF27BA0" w:rsidR="00406359" w:rsidRPr="002B3D14" w:rsidRDefault="00AD5CF4" w:rsidP="00E3388E">
            <w:pPr>
              <w:rPr>
                <w:rFonts w:ascii="Latin Modern Roman 10" w:hAnsi="Latin Modern Roman 10"/>
              </w:rPr>
            </w:pPr>
            <w:r w:rsidRPr="002B3D14">
              <w:rPr>
                <w:rFonts w:ascii="Latin Modern Roman 10" w:hAnsi="Latin Modern Roman 10"/>
              </w:rPr>
              <w:t xml:space="preserve">Smart landmine </w:t>
            </w:r>
            <w:hyperlink r:id="rId14" w:history="1">
              <w:r w:rsidRPr="002B3D14">
                <w:rPr>
                  <w:rStyle w:val="Hyperlink"/>
                  <w:rFonts w:ascii="Latin Modern Roman 10" w:hAnsi="Latin Modern Roman 10"/>
                  <w:i/>
                </w:rPr>
                <w:t>Spider</w:t>
              </w:r>
            </w:hyperlink>
            <w:r w:rsidR="00E005EC" w:rsidRPr="002B3D14">
              <w:rPr>
                <w:rFonts w:ascii="Latin Modern Roman 10" w:hAnsi="Latin Modern Roman 10"/>
              </w:rPr>
              <w:t xml:space="preserve">, </w:t>
            </w:r>
            <w:r w:rsidR="00E005EC"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12skba4if1","properties":{"formattedCitation":"(Textron Systems, 2018)","plainCitation":"(Textron Systems, 2018)","noteIndex":0},"citationItems":[{"id":7129,"uris":["http://zotero.org/users/3736454/items/3WDV233G"],"uri":["http://zotero.org/users/3736454/items/3WDV233G"],"itemData":{"id":7129,"type":"webpage","title":"Spider™ | Textron Systems","URL":"https://www.textronsystems.com/what-we-do/weapon-sensor-systems/spider","author":[{"family":"Textron Systems","given":""}],"issued":{"date-parts":[["2018"]]},"accessed":{"date-parts":[["2018",2,16]]}}}],"schema":"https://github.com/citation-style-language/schema/raw/master/csl-citation.json"} </w:instrText>
            </w:r>
            <w:r w:rsidR="00E005EC" w:rsidRPr="002B3D14">
              <w:rPr>
                <w:rFonts w:ascii="Latin Modern Roman 10" w:hAnsi="Latin Modern Roman 10"/>
              </w:rPr>
              <w:fldChar w:fldCharType="separate"/>
            </w:r>
            <w:r w:rsidR="00E005EC" w:rsidRPr="002B3D14">
              <w:rPr>
                <w:rFonts w:ascii="Latin Modern Roman 10" w:hAnsi="Latin Modern Roman 10"/>
                <w:noProof/>
              </w:rPr>
              <w:t>(Textron Systems, 2018)</w:t>
            </w:r>
            <w:r w:rsidR="00E005EC" w:rsidRPr="002B3D14">
              <w:rPr>
                <w:rFonts w:ascii="Latin Modern Roman 10" w:hAnsi="Latin Modern Roman 10"/>
              </w:rPr>
              <w:fldChar w:fldCharType="end"/>
            </w:r>
            <w:r w:rsidR="00E005EC" w:rsidRPr="002B3D14">
              <w:rPr>
                <w:rFonts w:ascii="Latin Modern Roman 10" w:hAnsi="Latin Modern Roman 10"/>
              </w:rPr>
              <w:t>.</w:t>
            </w:r>
          </w:p>
        </w:tc>
      </w:tr>
      <w:tr w:rsidR="003F0960" w:rsidRPr="002B3D14" w14:paraId="75146F29" w14:textId="77777777" w:rsidTr="003F0960">
        <w:tc>
          <w:tcPr>
            <w:tcW w:w="3292" w:type="dxa"/>
          </w:tcPr>
          <w:p w14:paraId="08F77F0E" w14:textId="52C4EA1F" w:rsidR="00406359" w:rsidRPr="002B3D14" w:rsidRDefault="00AE2AE9" w:rsidP="00B56118">
            <w:pPr>
              <w:rPr>
                <w:rFonts w:ascii="Latin Modern Roman 10" w:hAnsi="Latin Modern Roman 10"/>
              </w:rPr>
            </w:pPr>
            <w:r w:rsidRPr="002B3D14">
              <w:rPr>
                <w:rFonts w:ascii="Latin Modern Roman 10" w:hAnsi="Latin Modern Roman 10"/>
              </w:rPr>
              <w:t>Drones to deliver smaller drones</w:t>
            </w:r>
            <w:r w:rsidR="006909AF" w:rsidRPr="002B3D14">
              <w:rPr>
                <w:rFonts w:ascii="Latin Modern Roman 10" w:hAnsi="Latin Modern Roman 10"/>
              </w:rPr>
              <w:t xml:space="preserve"> + Drone mother-stations with charging</w:t>
            </w:r>
          </w:p>
        </w:tc>
        <w:tc>
          <w:tcPr>
            <w:tcW w:w="1942" w:type="dxa"/>
          </w:tcPr>
          <w:p w14:paraId="19D1E1B4" w14:textId="55A61A02" w:rsidR="00406359" w:rsidRPr="002B3D14" w:rsidRDefault="00AE2AE9" w:rsidP="00B56118">
            <w:pPr>
              <w:rPr>
                <w:rFonts w:ascii="Latin Modern Roman 10" w:hAnsi="Latin Modern Roman 10"/>
              </w:rPr>
            </w:pPr>
            <w:r w:rsidRPr="002B3D14">
              <w:rPr>
                <w:rFonts w:ascii="Latin Modern Roman 10" w:hAnsi="Latin Modern Roman 10"/>
              </w:rPr>
              <w:t>Larger drones could deliver small drones to the combat field</w:t>
            </w:r>
          </w:p>
        </w:tc>
        <w:tc>
          <w:tcPr>
            <w:tcW w:w="4105" w:type="dxa"/>
          </w:tcPr>
          <w:p w14:paraId="51895D9C" w14:textId="4109D140" w:rsidR="00406359" w:rsidRPr="002B3D14" w:rsidRDefault="00E43F00" w:rsidP="00E3388E">
            <w:pPr>
              <w:rPr>
                <w:rFonts w:ascii="Latin Modern Roman 10" w:hAnsi="Latin Modern Roman 10"/>
              </w:rPr>
            </w:pPr>
            <w:hyperlink r:id="rId15" w:history="1">
              <w:r w:rsidR="001D3F32" w:rsidRPr="002B3D14">
                <w:rPr>
                  <w:rStyle w:val="Hyperlink"/>
                  <w:rFonts w:ascii="Latin Modern Roman 10" w:hAnsi="Latin Modern Roman 10"/>
                </w:rPr>
                <w:t>Amazon’s</w:t>
              </w:r>
            </w:hyperlink>
            <w:r w:rsidR="001D3F32" w:rsidRPr="002B3D14">
              <w:rPr>
                <w:rFonts w:ascii="Latin Modern Roman 10" w:hAnsi="Latin Modern Roman 10"/>
              </w:rPr>
              <w:t xml:space="preserve"> mother drones for retail </w:t>
            </w:r>
            <w:r w:rsidR="00E40B5D"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q1edig1c7","properties":{"formattedCitation":"(Weisberger, 2017)","plainCitation":"(Weisberger, 2017)","noteIndex":0},"citationItems":[{"id":7132,"uris":["http://zotero.org/users/3736454/items/ZQSY354Q"],"uri":["http://zotero.org/users/3736454/items/ZQSY354Q"],"itemData":{"id":7132,"type":"webpage","title":"Amazon's 'Mothership': Retailer Gets Patent for Mega-Drone","container-title":"Live Science","abstract":"Online retailer Amazon was recently granted a patent for a large and robust flying drone made up of lots of smaller drones, for carrying heavy packages.","URL":"https://www.livescience.com/57416-amazon-patents-flying-mega-drone.html","shortTitle":"Amazon's 'Mothership'","author":[{"family":"Weisberger","given":"Mindy"}],"issued":{"date-parts":[["2017"]]},"accessed":{"date-parts":[["2018",2,16]]}}}],"schema":"https://github.com/citation-style-language/schema/raw/master/csl-citation.json"} </w:instrText>
            </w:r>
            <w:r w:rsidR="00E40B5D" w:rsidRPr="002B3D14">
              <w:rPr>
                <w:rFonts w:ascii="Latin Modern Roman 10" w:hAnsi="Latin Modern Roman 10"/>
              </w:rPr>
              <w:fldChar w:fldCharType="separate"/>
            </w:r>
            <w:r w:rsidR="003E71C6">
              <w:rPr>
                <w:rFonts w:ascii="Latin Modern Roman 10" w:hAnsi="Latin Modern Roman 10"/>
                <w:noProof/>
              </w:rPr>
              <w:t>(Weisberger, 2017)</w:t>
            </w:r>
            <w:r w:rsidR="00E40B5D" w:rsidRPr="002B3D14">
              <w:rPr>
                <w:rFonts w:ascii="Latin Modern Roman 10" w:hAnsi="Latin Modern Roman 10"/>
              </w:rPr>
              <w:fldChar w:fldCharType="end"/>
            </w:r>
          </w:p>
          <w:p w14:paraId="23CC70E9" w14:textId="1DFEC2F1" w:rsidR="00E3388E" w:rsidRPr="002B3D14" w:rsidRDefault="00E3388E" w:rsidP="00E3388E">
            <w:pPr>
              <w:rPr>
                <w:rFonts w:ascii="Latin Modern Roman 10" w:hAnsi="Latin Modern Roman 10"/>
              </w:rPr>
            </w:pPr>
          </w:p>
        </w:tc>
      </w:tr>
      <w:tr w:rsidR="003F0960" w:rsidRPr="002B3D14" w14:paraId="760FFA9F" w14:textId="77777777" w:rsidTr="003F0960">
        <w:trPr>
          <w:trHeight w:val="1190"/>
        </w:trPr>
        <w:tc>
          <w:tcPr>
            <w:tcW w:w="3292" w:type="dxa"/>
          </w:tcPr>
          <w:p w14:paraId="28EA8732" w14:textId="1DD8FD25" w:rsidR="00AE2AE9" w:rsidRPr="002B3D14" w:rsidRDefault="00AE2AE9" w:rsidP="00AE2AE9">
            <w:pPr>
              <w:rPr>
                <w:rFonts w:ascii="Latin Modern Roman 10" w:hAnsi="Latin Modern Roman 10"/>
              </w:rPr>
            </w:pPr>
            <w:r w:rsidRPr="002B3D14">
              <w:rPr>
                <w:rFonts w:ascii="Latin Modern Roman 10" w:hAnsi="Latin Modern Roman 10"/>
              </w:rPr>
              <w:t>Autonomous car drones and small tanks</w:t>
            </w:r>
          </w:p>
          <w:p w14:paraId="2BF973E7" w14:textId="77777777" w:rsidR="00406359" w:rsidRPr="002B3D14" w:rsidRDefault="00406359" w:rsidP="00B56118">
            <w:pPr>
              <w:rPr>
                <w:rFonts w:ascii="Latin Modern Roman 10" w:hAnsi="Latin Modern Roman 10"/>
              </w:rPr>
            </w:pPr>
          </w:p>
        </w:tc>
        <w:tc>
          <w:tcPr>
            <w:tcW w:w="1942" w:type="dxa"/>
          </w:tcPr>
          <w:p w14:paraId="1BE03013" w14:textId="77777777" w:rsidR="00406359" w:rsidRPr="002B3D14" w:rsidRDefault="00406359" w:rsidP="00B56118">
            <w:pPr>
              <w:rPr>
                <w:rFonts w:ascii="Latin Modern Roman 10" w:hAnsi="Latin Modern Roman 10"/>
              </w:rPr>
            </w:pPr>
          </w:p>
        </w:tc>
        <w:tc>
          <w:tcPr>
            <w:tcW w:w="4105" w:type="dxa"/>
          </w:tcPr>
          <w:p w14:paraId="02A10380" w14:textId="2C9A3765" w:rsidR="00406359" w:rsidRPr="002B3D14" w:rsidRDefault="00E43F00" w:rsidP="0009151E">
            <w:pPr>
              <w:rPr>
                <w:rFonts w:ascii="Latin Modern Roman 10" w:hAnsi="Latin Modern Roman 10"/>
              </w:rPr>
            </w:pPr>
            <w:hyperlink r:id="rId16" w:history="1">
              <w:r w:rsidR="00E3388E" w:rsidRPr="002B3D14">
                <w:rPr>
                  <w:rStyle w:val="Hyperlink"/>
                  <w:rFonts w:ascii="Latin Modern Roman 10" w:hAnsi="Latin Modern Roman 10"/>
                </w:rPr>
                <w:t xml:space="preserve"> Self-crashing cars</w:t>
              </w:r>
            </w:hyperlink>
            <w:r w:rsidR="0033030B" w:rsidRPr="002B3D14">
              <w:rPr>
                <w:rFonts w:ascii="Latin Modern Roman 10" w:hAnsi="Latin Modern Roman 10"/>
              </w:rPr>
              <w:t xml:space="preserve"> </w:t>
            </w:r>
            <w:r w:rsidR="0033030B"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1puv4lbgv7","properties":{"formattedCitation":"(Aysan, 2018)","plainCitation":"(Aysan, 2018)","noteIndex":0},"citationItems":[{"id":6670,"uris":["http://zotero.org/users/3736454/items/IRMBTSPH"],"uri":["http://zotero.org/users/3736454/items/IRMBTSPH"],"itemData":{"id":6670,"type":"post-weblog","title":"Self-Crashing Cars","container-title":"www.zachaysan.com","URL":"https://www.zachaysan.com/writing/2018-01-17-self-crashing-cars","author":[{"family":"Aysan","given":"Z."}],"issued":{"date-parts":[["2018"]]},"accessed":{"date-parts":[["2018",1,30]]}}}],"schema":"https://github.com/citation-style-language/schema/raw/master/csl-citation.json"} </w:instrText>
            </w:r>
            <w:r w:rsidR="0033030B" w:rsidRPr="002B3D14">
              <w:rPr>
                <w:rFonts w:ascii="Latin Modern Roman 10" w:hAnsi="Latin Modern Roman 10"/>
              </w:rPr>
              <w:fldChar w:fldCharType="separate"/>
            </w:r>
            <w:r w:rsidR="0033030B" w:rsidRPr="002B3D14">
              <w:rPr>
                <w:rFonts w:ascii="Latin Modern Roman 10" w:hAnsi="Latin Modern Roman 10"/>
                <w:noProof/>
              </w:rPr>
              <w:t>(Aysan, 2018)</w:t>
            </w:r>
            <w:r w:rsidR="0033030B" w:rsidRPr="002B3D14">
              <w:rPr>
                <w:rFonts w:ascii="Latin Modern Roman 10" w:hAnsi="Latin Modern Roman 10"/>
              </w:rPr>
              <w:fldChar w:fldCharType="end"/>
            </w:r>
            <w:r w:rsidR="0033030B" w:rsidRPr="002B3D14">
              <w:rPr>
                <w:rFonts w:ascii="Latin Modern Roman 10" w:hAnsi="Latin Modern Roman 10"/>
              </w:rPr>
              <w:t>.</w:t>
            </w:r>
          </w:p>
        </w:tc>
      </w:tr>
      <w:tr w:rsidR="003F0960" w:rsidRPr="002B3D14" w14:paraId="3B551164" w14:textId="77777777" w:rsidTr="003F0960">
        <w:tc>
          <w:tcPr>
            <w:tcW w:w="3292" w:type="dxa"/>
          </w:tcPr>
          <w:p w14:paraId="7C1EA043" w14:textId="4F081E28" w:rsidR="00F749A6" w:rsidRPr="002B3D14" w:rsidRDefault="00F749A6" w:rsidP="00F749A6">
            <w:pPr>
              <w:rPr>
                <w:rFonts w:ascii="Latin Modern Roman 10" w:hAnsi="Latin Modern Roman 10"/>
              </w:rPr>
            </w:pPr>
            <w:r w:rsidRPr="002B3D14">
              <w:rPr>
                <w:rFonts w:ascii="Latin Modern Roman 10" w:hAnsi="Latin Modern Roman 10"/>
              </w:rPr>
              <w:t>Drones with small bombs</w:t>
            </w:r>
          </w:p>
          <w:p w14:paraId="5E0E9DA6" w14:textId="77777777" w:rsidR="00406359" w:rsidRPr="002B3D14" w:rsidRDefault="00406359" w:rsidP="00B56118">
            <w:pPr>
              <w:rPr>
                <w:rFonts w:ascii="Latin Modern Roman 10" w:hAnsi="Latin Modern Roman 10"/>
              </w:rPr>
            </w:pPr>
          </w:p>
        </w:tc>
        <w:tc>
          <w:tcPr>
            <w:tcW w:w="1942" w:type="dxa"/>
          </w:tcPr>
          <w:p w14:paraId="71C2CBD5" w14:textId="77777777" w:rsidR="00406359" w:rsidRPr="002B3D14" w:rsidRDefault="00406359" w:rsidP="00B56118">
            <w:pPr>
              <w:rPr>
                <w:rFonts w:ascii="Latin Modern Roman 10" w:hAnsi="Latin Modern Roman 10"/>
              </w:rPr>
            </w:pPr>
          </w:p>
        </w:tc>
        <w:tc>
          <w:tcPr>
            <w:tcW w:w="4105" w:type="dxa"/>
          </w:tcPr>
          <w:p w14:paraId="5912A51C" w14:textId="3AE2722B" w:rsidR="00406359" w:rsidRPr="002B3D14" w:rsidRDefault="00E43F00" w:rsidP="0009151E">
            <w:pPr>
              <w:rPr>
                <w:rFonts w:ascii="Latin Modern Roman 10" w:hAnsi="Latin Modern Roman 10"/>
              </w:rPr>
            </w:pPr>
            <w:hyperlink r:id="rId17" w:history="1">
              <w:r w:rsidR="00625953" w:rsidRPr="002B3D14">
                <w:rPr>
                  <w:rStyle w:val="Hyperlink"/>
                  <w:rFonts w:ascii="Latin Modern Roman 10" w:hAnsi="Latin Modern Roman 10"/>
                </w:rPr>
                <w:t>ISIS used consumer drones</w:t>
              </w:r>
            </w:hyperlink>
            <w:r w:rsidR="00625953" w:rsidRPr="002B3D14">
              <w:rPr>
                <w:rFonts w:ascii="Latin Modern Roman 10" w:hAnsi="Latin Modern Roman 10"/>
              </w:rPr>
              <w:t xml:space="preserve"> to target troops with bombs</w:t>
            </w:r>
            <w:r w:rsidR="00881595" w:rsidRPr="002B3D14">
              <w:rPr>
                <w:rFonts w:ascii="Latin Modern Roman 10" w:hAnsi="Latin Modern Roman 10"/>
              </w:rPr>
              <w:t xml:space="preserve">, </w:t>
            </w:r>
            <w:r w:rsidR="00881595"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234ec5dj84","properties":{"formattedCitation":"(Gibbons-Neff, 2017)","plainCitation":"(Gibbons-Neff, 2017)","noteIndex":0},"citationItems":[{"id":7139,"uris":["http://zotero.org/users/3736454/items/CV9XTWK6"],"uri":["http://zotero.org/users/3736454/items/CV9XTWK6"],"itemData":{"id":7139,"type":"article-newspaper","title":"ISIS drones are attacking U.S. troops and disrupting airstrikes in Raqqa, officials say","container-title":"Washington Post","section":"Checkpoint","source":"www.washingtonpost.com","abstract":"The drones are finding and attacking U.S. targeting teams.","URL":"https://www.washingtonpost.com/news/checkpoint/wp/2017/06/14/isis-drones-are-attacking-u-s-troops-and-disrupting-airstrikes-in-raqqa-officials-say/","ISSN":"0190-8286","language":"en-US","author":[{"family":"Gibbons-Neff","given":"Thomas"}],"issued":{"date-parts":[["2017",6,14]]},"accessed":{"date-parts":[["2018",2,16]]}}}],"schema":"https://github.com/citation-style-language/schema/raw/master/csl-citation.json"} </w:instrText>
            </w:r>
            <w:r w:rsidR="00881595" w:rsidRPr="002B3D14">
              <w:rPr>
                <w:rFonts w:ascii="Latin Modern Roman 10" w:hAnsi="Latin Modern Roman 10"/>
              </w:rPr>
              <w:fldChar w:fldCharType="separate"/>
            </w:r>
            <w:r w:rsidR="00881595" w:rsidRPr="002B3D14">
              <w:rPr>
                <w:rFonts w:ascii="Latin Modern Roman 10" w:hAnsi="Latin Modern Roman 10"/>
                <w:noProof/>
              </w:rPr>
              <w:t>(Gibbons-Neff, 2017)</w:t>
            </w:r>
            <w:r w:rsidR="00881595" w:rsidRPr="002B3D14">
              <w:rPr>
                <w:rFonts w:ascii="Latin Modern Roman 10" w:hAnsi="Latin Modern Roman 10"/>
              </w:rPr>
              <w:fldChar w:fldCharType="end"/>
            </w:r>
          </w:p>
        </w:tc>
      </w:tr>
      <w:tr w:rsidR="003F0960" w:rsidRPr="002B3D14" w14:paraId="34A94E8B" w14:textId="77777777" w:rsidTr="003F0960">
        <w:trPr>
          <w:trHeight w:val="617"/>
        </w:trPr>
        <w:tc>
          <w:tcPr>
            <w:tcW w:w="3292" w:type="dxa"/>
          </w:tcPr>
          <w:p w14:paraId="0080021F" w14:textId="77777777" w:rsidR="006909AF" w:rsidRPr="002B3D14" w:rsidRDefault="006909AF" w:rsidP="006909AF">
            <w:pPr>
              <w:rPr>
                <w:rFonts w:ascii="Latin Modern Roman 10" w:hAnsi="Latin Modern Roman 10"/>
              </w:rPr>
            </w:pPr>
            <w:r w:rsidRPr="002B3D14">
              <w:rPr>
                <w:rFonts w:ascii="Latin Modern Roman 10" w:hAnsi="Latin Modern Roman 10"/>
              </w:rPr>
              <w:t>Walking drones</w:t>
            </w:r>
          </w:p>
          <w:p w14:paraId="5D3C05FB" w14:textId="77777777" w:rsidR="006909AF" w:rsidRPr="002B3D14" w:rsidRDefault="006909AF" w:rsidP="008851F9">
            <w:pPr>
              <w:rPr>
                <w:rFonts w:ascii="Latin Modern Roman 10" w:hAnsi="Latin Modern Roman 10"/>
              </w:rPr>
            </w:pPr>
          </w:p>
        </w:tc>
        <w:tc>
          <w:tcPr>
            <w:tcW w:w="1942" w:type="dxa"/>
          </w:tcPr>
          <w:p w14:paraId="62BE4F97" w14:textId="77777777" w:rsidR="006909AF" w:rsidRPr="002B3D14" w:rsidRDefault="006909AF" w:rsidP="008851F9">
            <w:pPr>
              <w:rPr>
                <w:rFonts w:ascii="Latin Modern Roman 10" w:hAnsi="Latin Modern Roman 10"/>
              </w:rPr>
            </w:pPr>
          </w:p>
        </w:tc>
        <w:tc>
          <w:tcPr>
            <w:tcW w:w="4105" w:type="dxa"/>
          </w:tcPr>
          <w:p w14:paraId="3A0032CA" w14:textId="1C8AE6B4" w:rsidR="006909AF" w:rsidRPr="002B3D14" w:rsidRDefault="00E43F00" w:rsidP="008851F9">
            <w:pPr>
              <w:rPr>
                <w:rFonts w:ascii="Latin Modern Roman 10" w:hAnsi="Latin Modern Roman 10"/>
              </w:rPr>
            </w:pPr>
            <w:hyperlink r:id="rId18" w:history="1">
              <w:r w:rsidR="00993D95" w:rsidRPr="002B3D14">
                <w:rPr>
                  <w:rStyle w:val="Hyperlink"/>
                  <w:rFonts w:ascii="Latin Modern Roman 10" w:hAnsi="Latin Modern Roman 10"/>
                </w:rPr>
                <w:t>Boston Dynamics</w:t>
              </w:r>
            </w:hyperlink>
            <w:r w:rsidR="00993D95" w:rsidRPr="002B3D14">
              <w:rPr>
                <w:rFonts w:ascii="Latin Modern Roman 10" w:hAnsi="Latin Modern Roman 10"/>
              </w:rPr>
              <w:t xml:space="preserve"> production</w:t>
            </w:r>
            <w:r w:rsidR="009817AF" w:rsidRPr="002B3D14">
              <w:rPr>
                <w:rFonts w:ascii="Latin Modern Roman 10" w:hAnsi="Latin Modern Roman 10"/>
              </w:rPr>
              <w:t xml:space="preserve"> </w:t>
            </w:r>
            <w:r w:rsidR="009817AF"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3s6ur6ev7","properties":{"formattedCitation":"(Nelson, 2018)","plainCitation":"(Nelson, 2018)","noteIndex":0},"citationItems":[{"id":7141,"uris":["http://zotero.org/users/3736454/items/7PAIVMT4"],"uri":["http://zotero.org/users/3736454/items/7PAIVMT4"],"itemData":{"id":7141,"type":"post-weblog","title":"Boston Dynamics' Dog Robots Can Now Open Doors","container-title":"Science Trends","abstract":"A couple days ago, Boston Dynamics released a video of their SpotMini robot using an extendable arm to turn the handle of the door and open it. The video shows one of Boston Dynamics' SpotMinis, being obstructed by a door. Another SpotMini with an attached robotic arm shows up to open the door for its companion and","URL":"https://sciencetrends.com/boston-dynamics-dog-robots-can-now-open-doors/","language":"en-US","author":[{"family":"Nelson","given":"D."}],"issued":{"date-parts":[["2018",2,15]]},"accessed":{"date-parts":[["2018",2,16]]}}}],"schema":"https://github.com/citation-style-language/schema/raw/master/csl-citation.json"} </w:instrText>
            </w:r>
            <w:r w:rsidR="009817AF" w:rsidRPr="002B3D14">
              <w:rPr>
                <w:rFonts w:ascii="Latin Modern Roman 10" w:hAnsi="Latin Modern Roman 10"/>
              </w:rPr>
              <w:fldChar w:fldCharType="separate"/>
            </w:r>
            <w:r w:rsidR="009817AF" w:rsidRPr="002B3D14">
              <w:rPr>
                <w:rFonts w:ascii="Latin Modern Roman 10" w:hAnsi="Latin Modern Roman 10"/>
                <w:noProof/>
              </w:rPr>
              <w:t>(Nelson, 2018)</w:t>
            </w:r>
            <w:r w:rsidR="009817AF" w:rsidRPr="002B3D14">
              <w:rPr>
                <w:rFonts w:ascii="Latin Modern Roman 10" w:hAnsi="Latin Modern Roman 10"/>
              </w:rPr>
              <w:fldChar w:fldCharType="end"/>
            </w:r>
            <w:r w:rsidR="009817AF" w:rsidRPr="002B3D14">
              <w:rPr>
                <w:rFonts w:ascii="Latin Modern Roman 10" w:hAnsi="Latin Modern Roman 10"/>
              </w:rPr>
              <w:t>.</w:t>
            </w:r>
          </w:p>
        </w:tc>
      </w:tr>
      <w:tr w:rsidR="003F0960" w:rsidRPr="002B3D14" w14:paraId="2D3AC082" w14:textId="77777777" w:rsidTr="003F0960">
        <w:trPr>
          <w:trHeight w:val="603"/>
        </w:trPr>
        <w:tc>
          <w:tcPr>
            <w:tcW w:w="3292" w:type="dxa"/>
          </w:tcPr>
          <w:p w14:paraId="65C14282" w14:textId="77777777" w:rsidR="006909AF" w:rsidRPr="002B3D14" w:rsidRDefault="006909AF" w:rsidP="006909AF">
            <w:pPr>
              <w:rPr>
                <w:rFonts w:ascii="Latin Modern Roman 10" w:hAnsi="Latin Modern Roman 10"/>
              </w:rPr>
            </w:pPr>
            <w:r w:rsidRPr="002B3D14">
              <w:rPr>
                <w:rFonts w:ascii="Latin Modern Roman 10" w:hAnsi="Latin Modern Roman 10"/>
              </w:rPr>
              <w:t>Sniper drones</w:t>
            </w:r>
          </w:p>
          <w:p w14:paraId="5E36F832" w14:textId="77777777" w:rsidR="006909AF" w:rsidRPr="002B3D14" w:rsidRDefault="006909AF" w:rsidP="008851F9">
            <w:pPr>
              <w:rPr>
                <w:rFonts w:ascii="Latin Modern Roman 10" w:hAnsi="Latin Modern Roman 10"/>
              </w:rPr>
            </w:pPr>
          </w:p>
        </w:tc>
        <w:tc>
          <w:tcPr>
            <w:tcW w:w="1942" w:type="dxa"/>
          </w:tcPr>
          <w:p w14:paraId="7DDC7DDD" w14:textId="77777777" w:rsidR="006909AF" w:rsidRPr="002B3D14" w:rsidRDefault="006909AF" w:rsidP="008851F9">
            <w:pPr>
              <w:rPr>
                <w:rFonts w:ascii="Latin Modern Roman 10" w:hAnsi="Latin Modern Roman 10"/>
              </w:rPr>
            </w:pPr>
          </w:p>
        </w:tc>
        <w:tc>
          <w:tcPr>
            <w:tcW w:w="4105" w:type="dxa"/>
          </w:tcPr>
          <w:p w14:paraId="0ED5701D" w14:textId="0EFD7763" w:rsidR="006909AF" w:rsidRPr="002B3D14" w:rsidRDefault="00D7014B" w:rsidP="0009151E">
            <w:pPr>
              <w:rPr>
                <w:rFonts w:ascii="Latin Modern Roman 10" w:hAnsi="Latin Modern Roman 10"/>
              </w:rPr>
            </w:pPr>
            <w:r w:rsidRPr="002B3D14">
              <w:rPr>
                <w:rFonts w:ascii="Latin Modern Roman 10" w:hAnsi="Latin Modern Roman 10"/>
              </w:rPr>
              <w:t xml:space="preserve">ISIS used </w:t>
            </w:r>
            <w:hyperlink r:id="rId19" w:history="1">
              <w:r w:rsidRPr="002B3D14">
                <w:rPr>
                  <w:rStyle w:val="Hyperlink"/>
                  <w:rFonts w:ascii="Latin Modern Roman 10" w:hAnsi="Latin Modern Roman 10"/>
                </w:rPr>
                <w:t>robotic snipers</w:t>
              </w:r>
            </w:hyperlink>
            <w:r w:rsidRPr="002B3D14">
              <w:rPr>
                <w:rFonts w:ascii="Latin Modern Roman 10" w:hAnsi="Latin Modern Roman 10"/>
              </w:rPr>
              <w:t xml:space="preserve"> </w:t>
            </w:r>
            <w:r w:rsidR="00921472"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2mnbfuvrk4","properties":{"formattedCitation":"(Webb, 2016)","plainCitation":"(Webb, 2016)","noteIndex":0},"citationItems":[{"id":7145,"uris":["http://zotero.org/users/3736454/items/PIP5RZSX"],"uri":["http://zotero.org/users/3736454/items/PIP5RZSX"],"itemData":{"id":7145,"type":"article-magazine","title":"ISIS found using robot-controlled sniper rifles to gun down enemies - Mirror Online","container-title":"Mirror","URL":"https://www.mirror.co.uk/news/world-news/isis-found-using-robot-controlled-7685347","author":[{"family":"Webb","given":"S."}],"issued":{"date-parts":[["2016"]]},"accessed":{"date-parts":[["2018",2,16]]}}}],"schema":"https://github.com/citation-style-language/schema/raw/master/csl-citation.json"} </w:instrText>
            </w:r>
            <w:r w:rsidR="00921472" w:rsidRPr="002B3D14">
              <w:rPr>
                <w:rFonts w:ascii="Latin Modern Roman 10" w:hAnsi="Latin Modern Roman 10"/>
              </w:rPr>
              <w:fldChar w:fldCharType="separate"/>
            </w:r>
            <w:r w:rsidR="00921472" w:rsidRPr="002B3D14">
              <w:rPr>
                <w:rFonts w:ascii="Latin Modern Roman 10" w:hAnsi="Latin Modern Roman 10"/>
                <w:noProof/>
              </w:rPr>
              <w:t>(Webb, 2016)</w:t>
            </w:r>
            <w:r w:rsidR="00921472" w:rsidRPr="002B3D14">
              <w:rPr>
                <w:rFonts w:ascii="Latin Modern Roman 10" w:hAnsi="Latin Modern Roman 10"/>
              </w:rPr>
              <w:fldChar w:fldCharType="end"/>
            </w:r>
          </w:p>
        </w:tc>
      </w:tr>
      <w:tr w:rsidR="003F0960" w:rsidRPr="002B3D14" w14:paraId="067F7C4A" w14:textId="77777777" w:rsidTr="003F0960">
        <w:tc>
          <w:tcPr>
            <w:tcW w:w="3292" w:type="dxa"/>
          </w:tcPr>
          <w:p w14:paraId="13252DE0" w14:textId="675692C8" w:rsidR="006909AF" w:rsidRPr="002B3D14" w:rsidRDefault="005C03EF" w:rsidP="006909AF">
            <w:pPr>
              <w:rPr>
                <w:rFonts w:ascii="Latin Modern Roman 10" w:hAnsi="Latin Modern Roman 10"/>
              </w:rPr>
            </w:pPr>
            <w:r w:rsidRPr="002B3D14">
              <w:rPr>
                <w:rFonts w:ascii="Latin Modern Roman 10" w:hAnsi="Latin Modern Roman 10"/>
              </w:rPr>
              <w:t>Drone-</w:t>
            </w:r>
            <w:r w:rsidR="006909AF" w:rsidRPr="002B3D14">
              <w:rPr>
                <w:rFonts w:ascii="Latin Modern Roman 10" w:hAnsi="Latin Modern Roman 10"/>
              </w:rPr>
              <w:t>hunting drones</w:t>
            </w:r>
          </w:p>
          <w:p w14:paraId="41F80901" w14:textId="77777777" w:rsidR="006909AF" w:rsidRPr="002B3D14" w:rsidRDefault="006909AF" w:rsidP="008851F9">
            <w:pPr>
              <w:rPr>
                <w:rFonts w:ascii="Latin Modern Roman 10" w:hAnsi="Latin Modern Roman 10"/>
              </w:rPr>
            </w:pPr>
          </w:p>
        </w:tc>
        <w:tc>
          <w:tcPr>
            <w:tcW w:w="1942" w:type="dxa"/>
          </w:tcPr>
          <w:p w14:paraId="637E33AB" w14:textId="77777777" w:rsidR="006909AF" w:rsidRPr="002B3D14" w:rsidRDefault="006909AF" w:rsidP="008851F9">
            <w:pPr>
              <w:rPr>
                <w:rFonts w:ascii="Latin Modern Roman 10" w:hAnsi="Latin Modern Roman 10"/>
              </w:rPr>
            </w:pPr>
          </w:p>
        </w:tc>
        <w:tc>
          <w:tcPr>
            <w:tcW w:w="4105" w:type="dxa"/>
          </w:tcPr>
          <w:p w14:paraId="7B910BD2" w14:textId="0835CE58" w:rsidR="006909AF" w:rsidRPr="002B3D14" w:rsidRDefault="00E43F00" w:rsidP="0009151E">
            <w:pPr>
              <w:rPr>
                <w:rFonts w:ascii="Latin Modern Roman 10" w:hAnsi="Latin Modern Roman 10"/>
              </w:rPr>
            </w:pPr>
            <w:hyperlink r:id="rId20" w:history="1">
              <w:r w:rsidR="0009151E" w:rsidRPr="002B3D14">
                <w:rPr>
                  <w:rStyle w:val="Hyperlink"/>
                  <w:rFonts w:ascii="Latin Modern Roman 10" w:hAnsi="Latin Modern Roman 10"/>
                </w:rPr>
                <w:t>Drone hunters</w:t>
              </w:r>
            </w:hyperlink>
            <w:r w:rsidR="0009151E" w:rsidRPr="002B3D14">
              <w:rPr>
                <w:rFonts w:ascii="Latin Modern Roman 10" w:hAnsi="Latin Modern Roman 10"/>
              </w:rPr>
              <w:t xml:space="preserve"> </w:t>
            </w:r>
            <w:r w:rsidR="0014246C"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18c7f9vmp8","properties":{"formattedCitation":"(Liszewski, 2016)","plainCitation":"(Liszewski, 2016)","noteIndex":0},"citationItems":[{"id":7148,"uris":["http://zotero.org/users/3736454/items/78HK8LG7"],"uri":["http://zotero.org/users/3736454/items/78HK8LG7"],"itemData":{"id":7148,"type":"webpage","title":"Watch a Drone-Hunting Quadcopter Attack Its Prey","container-title":"Gizmodo","abstract":"Now that everyone with a few hundred bucks to burn can become an amateur drone pilot, we’re seeing quadcopters buzzing all over the place, including places they’re not supposed to fly. That’s where the drone-hunting Airspace comes in. Like a bird of prey, it hunts down other flying drones and knocks them out of the air.","URL":"https://gizmodo.com/watch-a-drone-hunting-quadcopter-attack-its-prey-1787762611","language":"en-US","author":[{"family":"Liszewski","given":"Andrew"}],"issued":{"date-parts":[["2016"]]},"accessed":{"date-parts":[["2018",2,16]]}}}],"schema":"https://github.com/citation-style-language/schema/raw/master/csl-citation.json"} </w:instrText>
            </w:r>
            <w:r w:rsidR="0014246C" w:rsidRPr="002B3D14">
              <w:rPr>
                <w:rFonts w:ascii="Latin Modern Roman 10" w:hAnsi="Latin Modern Roman 10"/>
              </w:rPr>
              <w:fldChar w:fldCharType="separate"/>
            </w:r>
            <w:r w:rsidR="003E71C6">
              <w:rPr>
                <w:rFonts w:ascii="Latin Modern Roman 10" w:hAnsi="Latin Modern Roman 10"/>
                <w:noProof/>
              </w:rPr>
              <w:t>(Liszewski, 2016)</w:t>
            </w:r>
            <w:r w:rsidR="0014246C" w:rsidRPr="002B3D14">
              <w:rPr>
                <w:rFonts w:ascii="Latin Modern Roman 10" w:hAnsi="Latin Modern Roman 10"/>
              </w:rPr>
              <w:fldChar w:fldCharType="end"/>
            </w:r>
          </w:p>
        </w:tc>
      </w:tr>
      <w:tr w:rsidR="003F0960" w:rsidRPr="002B3D14" w14:paraId="61BAB662" w14:textId="77777777" w:rsidTr="003F0960">
        <w:tc>
          <w:tcPr>
            <w:tcW w:w="3292" w:type="dxa"/>
          </w:tcPr>
          <w:p w14:paraId="63CFE63E" w14:textId="6003D475" w:rsidR="006909AF" w:rsidRPr="002B3D14" w:rsidRDefault="006909AF" w:rsidP="008851F9">
            <w:pPr>
              <w:rPr>
                <w:rFonts w:ascii="Latin Modern Roman 10" w:hAnsi="Latin Modern Roman 10"/>
              </w:rPr>
            </w:pPr>
            <w:r w:rsidRPr="002B3D14">
              <w:rPr>
                <w:rFonts w:ascii="Latin Modern Roman 10" w:hAnsi="Latin Modern Roman 10"/>
              </w:rPr>
              <w:t xml:space="preserve">Drones to deliver biological and chemical weapons </w:t>
            </w:r>
          </w:p>
        </w:tc>
        <w:tc>
          <w:tcPr>
            <w:tcW w:w="1942" w:type="dxa"/>
          </w:tcPr>
          <w:p w14:paraId="39C0BDAD" w14:textId="77777777" w:rsidR="006909AF" w:rsidRPr="002B3D14" w:rsidRDefault="006909AF" w:rsidP="008851F9">
            <w:pPr>
              <w:rPr>
                <w:rFonts w:ascii="Latin Modern Roman 10" w:hAnsi="Latin Modern Roman 10"/>
              </w:rPr>
            </w:pPr>
          </w:p>
        </w:tc>
        <w:tc>
          <w:tcPr>
            <w:tcW w:w="4105" w:type="dxa"/>
          </w:tcPr>
          <w:p w14:paraId="76FF8A3A" w14:textId="77777777" w:rsidR="006A7F94" w:rsidRPr="002B3D14" w:rsidRDefault="006A7F94" w:rsidP="006A7F94">
            <w:pPr>
              <w:rPr>
                <w:rFonts w:ascii="Latin Modern Roman 10" w:hAnsi="Latin Modern Roman 10"/>
              </w:rPr>
            </w:pPr>
            <w:r w:rsidRPr="002B3D14">
              <w:rPr>
                <w:rFonts w:ascii="Latin Modern Roman 10" w:hAnsi="Latin Modern Roman 10"/>
              </w:rPr>
              <w:t xml:space="preserve">It was suggested that drones could </w:t>
            </w:r>
          </w:p>
          <w:p w14:paraId="323977EE" w14:textId="57E78251" w:rsidR="006909AF" w:rsidRPr="002B3D14" w:rsidRDefault="006A7F94" w:rsidP="006A7F94">
            <w:pPr>
              <w:rPr>
                <w:rFonts w:ascii="Latin Modern Roman 10" w:hAnsi="Latin Modern Roman 10"/>
              </w:rPr>
            </w:pPr>
            <w:r w:rsidRPr="002B3D14">
              <w:rPr>
                <w:rFonts w:ascii="Latin Modern Roman 10" w:hAnsi="Latin Modern Roman 10"/>
              </w:rPr>
              <w:t xml:space="preserve">deliver chemical weapons </w:t>
            </w:r>
            <w:r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1v4ta4mf71","properties":{"formattedCitation":"(Dunn, 2017)","plainCitation":"(Dunn, 2017)","noteIndex":0},"citationItems":[{"id":7151,"uris":["http://zotero.org/users/3736454/items/IRWQC3VK"],"uri":["http://zotero.org/users/3736454/items/IRWQC3VK"],"itemData":{"id":7151,"type":"webpage","title":"Small drones and the use of chemical weapons as a terrorist threat. - University of Birmingham","URL":"https://www.birmingham.ac.uk/research/perspective/small-drones-chemical-weapons-terrorist-threat.aspx","author":[{"family":"Dunn","given":"D.H."}],"issued":{"date-parts":[["2017"]]},"accessed":{"date-parts":[["2018",2,16]]}}}],"schema":"https://github.com/citation-style-language/schema/raw/master/csl-citation.json"} </w:instrText>
            </w:r>
            <w:r w:rsidRPr="002B3D14">
              <w:rPr>
                <w:rFonts w:ascii="Latin Modern Roman 10" w:hAnsi="Latin Modern Roman 10"/>
              </w:rPr>
              <w:fldChar w:fldCharType="separate"/>
            </w:r>
            <w:r w:rsidRPr="002B3D14">
              <w:rPr>
                <w:rFonts w:ascii="Latin Modern Roman 10" w:hAnsi="Latin Modern Roman 10"/>
                <w:noProof/>
              </w:rPr>
              <w:t>(Dunn, 2017)</w:t>
            </w:r>
            <w:r w:rsidRPr="002B3D14">
              <w:rPr>
                <w:rFonts w:ascii="Latin Modern Roman 10" w:hAnsi="Latin Modern Roman 10"/>
              </w:rPr>
              <w:fldChar w:fldCharType="end"/>
            </w:r>
            <w:r w:rsidRPr="002B3D14">
              <w:rPr>
                <w:rFonts w:ascii="Latin Modern Roman 10" w:hAnsi="Latin Modern Roman 10"/>
              </w:rPr>
              <w:t>.</w:t>
            </w:r>
          </w:p>
        </w:tc>
      </w:tr>
      <w:tr w:rsidR="003F0960" w:rsidRPr="002B3D14" w14:paraId="401E5AA7" w14:textId="77777777" w:rsidTr="003F0960">
        <w:tc>
          <w:tcPr>
            <w:tcW w:w="3292" w:type="dxa"/>
          </w:tcPr>
          <w:p w14:paraId="52F3AE09" w14:textId="738E66E9" w:rsidR="006909AF" w:rsidRPr="002B3D14" w:rsidRDefault="006909AF" w:rsidP="008851F9">
            <w:pPr>
              <w:rPr>
                <w:rFonts w:ascii="Latin Modern Roman 10" w:hAnsi="Latin Modern Roman 10"/>
              </w:rPr>
            </w:pPr>
            <w:r w:rsidRPr="002B3D14">
              <w:rPr>
                <w:rFonts w:ascii="Latin Modern Roman 10" w:hAnsi="Latin Modern Roman 10"/>
              </w:rPr>
              <w:t>Drones with small nukes</w:t>
            </w:r>
          </w:p>
        </w:tc>
        <w:tc>
          <w:tcPr>
            <w:tcW w:w="1942" w:type="dxa"/>
          </w:tcPr>
          <w:p w14:paraId="69686057" w14:textId="77777777" w:rsidR="006909AF" w:rsidRPr="002B3D14" w:rsidRDefault="006909AF" w:rsidP="008851F9">
            <w:pPr>
              <w:rPr>
                <w:rFonts w:ascii="Latin Modern Roman 10" w:hAnsi="Latin Modern Roman 10"/>
              </w:rPr>
            </w:pPr>
          </w:p>
        </w:tc>
        <w:tc>
          <w:tcPr>
            <w:tcW w:w="4105" w:type="dxa"/>
          </w:tcPr>
          <w:p w14:paraId="6444D7F9" w14:textId="7C002E49" w:rsidR="006909AF" w:rsidRPr="002B3D14" w:rsidRDefault="00E43F00" w:rsidP="00D527BB">
            <w:pPr>
              <w:rPr>
                <w:rFonts w:ascii="Latin Modern Roman 10" w:hAnsi="Latin Modern Roman 10"/>
              </w:rPr>
            </w:pPr>
            <w:hyperlink r:id="rId21" w:history="1">
              <w:r w:rsidR="0009151E" w:rsidRPr="002B3D14">
                <w:rPr>
                  <w:rStyle w:val="Hyperlink"/>
                  <w:rFonts w:ascii="Latin Modern Roman 10" w:hAnsi="Latin Modern Roman 10"/>
                </w:rPr>
                <w:t>Nuclear armed drones</w:t>
              </w:r>
            </w:hyperlink>
            <w:r w:rsidR="00D527BB" w:rsidRPr="002B3D14">
              <w:rPr>
                <w:rFonts w:ascii="Latin Modern Roman 10" w:hAnsi="Latin Modern Roman 10"/>
              </w:rPr>
              <w:t xml:space="preserve">, </w:t>
            </w:r>
            <w:r w:rsidR="00D527BB"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uusqikmdk","properties":{"formattedCitation":"(Bitzinger &amp; Leah, 2016)","plainCitation":"(Bitzinger &amp; Leah, 2016)","noteIndex":0},"citationItems":[{"id":7154,"uris":["http://zotero.org/users/3736454/items/ULHLB6Z8"],"uri":["http://zotero.org/users/3736454/items/ULHLB6Z8"],"itemData":{"id":7154,"type":"article-magazine","title":"Nuclear-Armed Drones? They May be Closer Than You Think","container-title":"The National Interest","abstract":"Especially for the US military, which is seeking so-called “third offsets” capabilities in order to redress its growing vulnerability to long-range strike by such adversaries like China, a strategic drone would probably be quite appealing.","URL":"http://nationalinterest.org/blog/the-buzz/nuclear-armed-drones-they-may-be-closer-you-think-18034","shortTitle":"Nuclear-Armed Drones?","language":"en","author":[{"family":"Bitzinger","given":"R."},{"family":"Leah","given":"C."}],"issued":{"date-parts":[["2016"]]},"accessed":{"date-parts":[["2018",2,16]]}}}],"schema":"https://github.com/citation-style-language/schema/raw/master/csl-citation.json"} </w:instrText>
            </w:r>
            <w:r w:rsidR="00D527BB" w:rsidRPr="002B3D14">
              <w:rPr>
                <w:rFonts w:ascii="Latin Modern Roman 10" w:hAnsi="Latin Modern Roman 10"/>
              </w:rPr>
              <w:fldChar w:fldCharType="separate"/>
            </w:r>
            <w:r w:rsidR="00D527BB" w:rsidRPr="002B3D14">
              <w:rPr>
                <w:rFonts w:ascii="Latin Modern Roman 10" w:hAnsi="Latin Modern Roman 10"/>
                <w:noProof/>
              </w:rPr>
              <w:t>(Bitzinger &amp; Leah, 2016)</w:t>
            </w:r>
            <w:r w:rsidR="00D527BB" w:rsidRPr="002B3D14">
              <w:rPr>
                <w:rFonts w:ascii="Latin Modern Roman 10" w:hAnsi="Latin Modern Roman 10"/>
              </w:rPr>
              <w:fldChar w:fldCharType="end"/>
            </w:r>
          </w:p>
        </w:tc>
      </w:tr>
      <w:tr w:rsidR="003F0960" w:rsidRPr="002B3D14" w14:paraId="3A385925" w14:textId="77777777" w:rsidTr="003F0960">
        <w:tc>
          <w:tcPr>
            <w:tcW w:w="3292" w:type="dxa"/>
          </w:tcPr>
          <w:p w14:paraId="659ED56D" w14:textId="7F49F598" w:rsidR="006909AF" w:rsidRPr="002B3D14" w:rsidRDefault="00A91775" w:rsidP="00F749A6">
            <w:pPr>
              <w:rPr>
                <w:rFonts w:ascii="Latin Modern Roman 10" w:hAnsi="Latin Modern Roman 10"/>
              </w:rPr>
            </w:pPr>
            <w:r w:rsidRPr="002B3D14">
              <w:rPr>
                <w:rFonts w:ascii="Latin Modern Roman 10" w:hAnsi="Latin Modern Roman 10"/>
              </w:rPr>
              <w:t>Very small dron</w:t>
            </w:r>
            <w:r w:rsidR="00B02167" w:rsidRPr="002B3D14">
              <w:rPr>
                <w:rFonts w:ascii="Latin Modern Roman 10" w:hAnsi="Latin Modern Roman 10"/>
              </w:rPr>
              <w:t>e</w:t>
            </w:r>
            <w:r w:rsidRPr="002B3D14">
              <w:rPr>
                <w:rFonts w:ascii="Latin Modern Roman 10" w:hAnsi="Latin Modern Roman 10"/>
              </w:rPr>
              <w:t>s, less then 1 g</w:t>
            </w:r>
          </w:p>
        </w:tc>
        <w:tc>
          <w:tcPr>
            <w:tcW w:w="1942" w:type="dxa"/>
          </w:tcPr>
          <w:p w14:paraId="196E99CE" w14:textId="77777777" w:rsidR="006909AF" w:rsidRPr="002B3D14" w:rsidRDefault="006909AF" w:rsidP="00B56118">
            <w:pPr>
              <w:rPr>
                <w:rFonts w:ascii="Latin Modern Roman 10" w:hAnsi="Latin Modern Roman 10"/>
              </w:rPr>
            </w:pPr>
          </w:p>
        </w:tc>
        <w:tc>
          <w:tcPr>
            <w:tcW w:w="4105" w:type="dxa"/>
          </w:tcPr>
          <w:p w14:paraId="430F3A32" w14:textId="1F6D3C88" w:rsidR="006909AF" w:rsidRPr="002B3D14" w:rsidRDefault="00155CC9" w:rsidP="00B56118">
            <w:pPr>
              <w:rPr>
                <w:rFonts w:ascii="Latin Modern Roman 10" w:hAnsi="Latin Modern Roman 10"/>
              </w:rPr>
            </w:pPr>
            <w:r w:rsidRPr="002B3D14">
              <w:rPr>
                <w:rFonts w:ascii="Latin Modern Roman 10" w:hAnsi="Latin Modern Roman 10"/>
              </w:rPr>
              <w:t>RoboBee</w:t>
            </w:r>
          </w:p>
        </w:tc>
      </w:tr>
      <w:tr w:rsidR="003F0960" w:rsidRPr="002B3D14" w14:paraId="4D479EFB" w14:textId="77777777" w:rsidTr="003F0960">
        <w:tc>
          <w:tcPr>
            <w:tcW w:w="3292" w:type="dxa"/>
          </w:tcPr>
          <w:p w14:paraId="79FCA384" w14:textId="086E95E2" w:rsidR="001C1D9A" w:rsidRPr="002B3D14" w:rsidRDefault="001C1D9A" w:rsidP="00F749A6">
            <w:pPr>
              <w:rPr>
                <w:rFonts w:ascii="Latin Modern Roman 10" w:hAnsi="Latin Modern Roman 10"/>
              </w:rPr>
            </w:pPr>
            <w:r w:rsidRPr="002B3D14">
              <w:rPr>
                <w:rFonts w:ascii="Latin Modern Roman 10" w:hAnsi="Latin Modern Roman 10"/>
              </w:rPr>
              <w:t>Microdrones</w:t>
            </w:r>
            <w:r w:rsidR="00C53A5D" w:rsidRPr="002B3D14">
              <w:rPr>
                <w:rFonts w:ascii="Latin Modern Roman 10" w:hAnsi="Latin Modern Roman 10"/>
              </w:rPr>
              <w:t>,</w:t>
            </w:r>
            <w:r w:rsidRPr="002B3D14">
              <w:rPr>
                <w:rFonts w:ascii="Latin Modern Roman 10" w:hAnsi="Latin Modern Roman 10"/>
              </w:rPr>
              <w:t xml:space="preserve"> 1</w:t>
            </w:r>
            <w:r w:rsidR="009813DA" w:rsidRPr="002B3D14">
              <w:rPr>
                <w:rFonts w:ascii="Latin Modern Roman 10" w:hAnsi="Latin Modern Roman 10"/>
              </w:rPr>
              <w:t>–</w:t>
            </w:r>
            <w:r w:rsidRPr="002B3D14">
              <w:rPr>
                <w:rFonts w:ascii="Latin Modern Roman 10" w:hAnsi="Latin Modern Roman 10"/>
              </w:rPr>
              <w:t>2 mm</w:t>
            </w:r>
            <w:r w:rsidR="00C53A5D" w:rsidRPr="002B3D14">
              <w:rPr>
                <w:rFonts w:ascii="Latin Modern Roman 10" w:hAnsi="Latin Modern Roman 10"/>
              </w:rPr>
              <w:t xml:space="preserve"> in size</w:t>
            </w:r>
            <w:r w:rsidRPr="002B3D14">
              <w:rPr>
                <w:rFonts w:ascii="Latin Modern Roman 10" w:hAnsi="Latin Modern Roman 10"/>
              </w:rPr>
              <w:t>,</w:t>
            </w:r>
            <w:r w:rsidR="009813DA" w:rsidRPr="002B3D14">
              <w:rPr>
                <w:rFonts w:ascii="Latin Modern Roman 10" w:hAnsi="Latin Modern Roman 10"/>
              </w:rPr>
              <w:t xml:space="preserve"> with weights of several mg</w:t>
            </w:r>
            <w:r w:rsidRPr="002B3D14">
              <w:rPr>
                <w:rFonts w:ascii="Latin Modern Roman 10" w:hAnsi="Latin Modern Roman 10"/>
              </w:rPr>
              <w:t xml:space="preserve"> like flies</w:t>
            </w:r>
          </w:p>
        </w:tc>
        <w:tc>
          <w:tcPr>
            <w:tcW w:w="1942" w:type="dxa"/>
          </w:tcPr>
          <w:p w14:paraId="6C1A078C" w14:textId="77777777" w:rsidR="001C1D9A" w:rsidRPr="002B3D14" w:rsidRDefault="001C1D9A" w:rsidP="00B56118">
            <w:pPr>
              <w:rPr>
                <w:rFonts w:ascii="Latin Modern Roman 10" w:hAnsi="Latin Modern Roman 10"/>
              </w:rPr>
            </w:pPr>
          </w:p>
        </w:tc>
        <w:tc>
          <w:tcPr>
            <w:tcW w:w="4105" w:type="dxa"/>
          </w:tcPr>
          <w:p w14:paraId="3DA064CB" w14:textId="5A35BFEE" w:rsidR="001C1D9A" w:rsidRPr="002B3D14" w:rsidRDefault="001C1D9A" w:rsidP="00B56118">
            <w:pPr>
              <w:rPr>
                <w:rFonts w:ascii="Latin Modern Roman 10" w:hAnsi="Latin Modern Roman 10"/>
              </w:rPr>
            </w:pPr>
          </w:p>
        </w:tc>
      </w:tr>
      <w:tr w:rsidR="003F0960" w:rsidRPr="002B3D14" w14:paraId="1DB0CE2D" w14:textId="77777777" w:rsidTr="003F0960">
        <w:tc>
          <w:tcPr>
            <w:tcW w:w="3292" w:type="dxa"/>
          </w:tcPr>
          <w:p w14:paraId="2B48079E" w14:textId="511A3870" w:rsidR="0065510E" w:rsidRPr="002B3D14" w:rsidRDefault="008A26A4" w:rsidP="008851F9">
            <w:pPr>
              <w:rPr>
                <w:rFonts w:ascii="Latin Modern Roman 10" w:hAnsi="Latin Modern Roman 10"/>
              </w:rPr>
            </w:pPr>
            <w:r w:rsidRPr="002B3D14">
              <w:rPr>
                <w:rFonts w:ascii="Latin Modern Roman 10" w:hAnsi="Latin Modern Roman 10"/>
              </w:rPr>
              <w:t>Laser-</w:t>
            </w:r>
            <w:r w:rsidR="0065510E" w:rsidRPr="002B3D14">
              <w:rPr>
                <w:rFonts w:ascii="Latin Modern Roman 10" w:hAnsi="Latin Modern Roman 10"/>
              </w:rPr>
              <w:t>equipped drones and satellites</w:t>
            </w:r>
          </w:p>
        </w:tc>
        <w:tc>
          <w:tcPr>
            <w:tcW w:w="1942" w:type="dxa"/>
          </w:tcPr>
          <w:p w14:paraId="05591098" w14:textId="77777777" w:rsidR="0065510E" w:rsidRPr="002B3D14" w:rsidRDefault="0065510E" w:rsidP="008851F9">
            <w:pPr>
              <w:rPr>
                <w:rFonts w:ascii="Latin Modern Roman 10" w:hAnsi="Latin Modern Roman 10"/>
              </w:rPr>
            </w:pPr>
          </w:p>
        </w:tc>
        <w:tc>
          <w:tcPr>
            <w:tcW w:w="4105" w:type="dxa"/>
          </w:tcPr>
          <w:p w14:paraId="44DE42AD" w14:textId="41FE18B0" w:rsidR="0065510E" w:rsidRPr="002B3D14" w:rsidRDefault="00E43F00" w:rsidP="00AC6FDC">
            <w:pPr>
              <w:rPr>
                <w:rFonts w:ascii="Latin Modern Roman 10" w:hAnsi="Latin Modern Roman 10"/>
              </w:rPr>
            </w:pPr>
            <w:hyperlink r:id="rId22" w:history="1">
              <w:r w:rsidR="0009151E" w:rsidRPr="002B3D14">
                <w:rPr>
                  <w:rStyle w:val="Hyperlink"/>
                  <w:rFonts w:ascii="Latin Modern Roman 10" w:hAnsi="Latin Modern Roman 10"/>
                </w:rPr>
                <w:t>Drones with lasers</w:t>
              </w:r>
            </w:hyperlink>
            <w:r w:rsidR="00AC6FDC" w:rsidRPr="002B3D14">
              <w:rPr>
                <w:rFonts w:ascii="Latin Modern Roman 10" w:hAnsi="Latin Modern Roman 10"/>
              </w:rPr>
              <w:t xml:space="preserve">, </w:t>
            </w:r>
            <w:r w:rsidR="00AC6FDC"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sitfa3u3q","properties":{"formattedCitation":"(Lockie, 2017)","plainCitation":"(Lockie, 2017)","noteIndex":0},"citationItems":[{"id":7157,"uris":["http://zotero.org/users/3736454/items/CSPQ3GZW"],"uri":["http://zotero.org/users/3736454/items/CSPQ3GZW"],"itemData":{"id":7157,"type":"article-magazine","title":"MDA wants a laser-equipped drone for stopping North Korea - BI","container-title":"Buziness Insider","URL":"http://www.businessinsider.com/laser-drone-missile-defense-boost-phase-intercept-2017-6","author":[{"family":"Lockie","given":"A"}],"issued":{"date-parts":[["2017"]]},"accessed":{"date-parts":[["2018",2,16]]}}}],"schema":"https://github.com/citation-style-language/schema/raw/master/csl-citation.json"} </w:instrText>
            </w:r>
            <w:r w:rsidR="00AC6FDC" w:rsidRPr="002B3D14">
              <w:rPr>
                <w:rFonts w:ascii="Latin Modern Roman 10" w:hAnsi="Latin Modern Roman 10"/>
              </w:rPr>
              <w:fldChar w:fldCharType="separate"/>
            </w:r>
            <w:r w:rsidR="00AC6FDC" w:rsidRPr="002B3D14">
              <w:rPr>
                <w:rFonts w:ascii="Latin Modern Roman 10" w:hAnsi="Latin Modern Roman 10"/>
                <w:noProof/>
              </w:rPr>
              <w:t>(Lockie, 2017)</w:t>
            </w:r>
            <w:r w:rsidR="00AC6FDC" w:rsidRPr="002B3D14">
              <w:rPr>
                <w:rFonts w:ascii="Latin Modern Roman 10" w:hAnsi="Latin Modern Roman 10"/>
              </w:rPr>
              <w:fldChar w:fldCharType="end"/>
            </w:r>
            <w:r w:rsidR="0016200D" w:rsidRPr="002B3D14">
              <w:rPr>
                <w:rFonts w:ascii="Latin Modern Roman 10" w:hAnsi="Latin Modern Roman 10"/>
              </w:rPr>
              <w:t>.</w:t>
            </w:r>
          </w:p>
        </w:tc>
      </w:tr>
      <w:tr w:rsidR="003F0960" w:rsidRPr="002B3D14" w14:paraId="2B4A06B9" w14:textId="77777777" w:rsidTr="003F0960">
        <w:tc>
          <w:tcPr>
            <w:tcW w:w="3292" w:type="dxa"/>
          </w:tcPr>
          <w:p w14:paraId="3706A31A" w14:textId="60F8F56A" w:rsidR="0065510E" w:rsidRPr="002B3D14" w:rsidRDefault="001C1D9A" w:rsidP="008851F9">
            <w:pPr>
              <w:rPr>
                <w:rFonts w:ascii="Latin Modern Roman 10" w:hAnsi="Latin Modern Roman 10"/>
              </w:rPr>
            </w:pPr>
            <w:r w:rsidRPr="002B3D14">
              <w:rPr>
                <w:rFonts w:ascii="Latin Modern Roman 10" w:hAnsi="Latin Modern Roman 10"/>
              </w:rPr>
              <w:lastRenderedPageBreak/>
              <w:t>Self-replicating drones using genetically programmed biodrones</w:t>
            </w:r>
          </w:p>
        </w:tc>
        <w:tc>
          <w:tcPr>
            <w:tcW w:w="1942" w:type="dxa"/>
          </w:tcPr>
          <w:p w14:paraId="14ABF53D" w14:textId="77777777" w:rsidR="0065510E" w:rsidRPr="002B3D14" w:rsidRDefault="0065510E" w:rsidP="008851F9">
            <w:pPr>
              <w:rPr>
                <w:rFonts w:ascii="Latin Modern Roman 10" w:hAnsi="Latin Modern Roman 10"/>
              </w:rPr>
            </w:pPr>
          </w:p>
        </w:tc>
        <w:tc>
          <w:tcPr>
            <w:tcW w:w="4105" w:type="dxa"/>
          </w:tcPr>
          <w:p w14:paraId="23EBE201" w14:textId="2D751C94" w:rsidR="0065510E" w:rsidRPr="002B3D14" w:rsidRDefault="007467C3" w:rsidP="007467C3">
            <w:pPr>
              <w:rPr>
                <w:rFonts w:ascii="Latin Modern Roman 10" w:hAnsi="Latin Modern Roman 10"/>
              </w:rPr>
            </w:pPr>
            <w:r w:rsidRPr="002B3D14">
              <w:rPr>
                <w:rFonts w:ascii="Latin Modern Roman 10" w:hAnsi="Latin Modern Roman 10"/>
              </w:rPr>
              <w:t xml:space="preserve">Planned to colonize Solar System </w:t>
            </w:r>
            <w:r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4igp6qdbm","properties":{"formattedCitation":"(Chirikjian, Zhou, &amp; Suthakorn, 2002)","plainCitation":"(Chirikjian, Zhou, &amp; Suthakorn, 2002)","noteIndex":0},"citationItems":[{"id":7163,"uris":["http://zotero.org/users/3736454/items/DH6QKAU9"],"uri":["http://zotero.org/users/3736454/items/DH6QKAU9"],"itemData":{"id":7163,"type":"article-journal","title":"Self-replicating robots for lunar development","container-title":"IEEE/ASME Transactions on Mechatronics","page":"462-472","volume":"7","issue":"4","source":"IEEE Xplore","abstract":"In this paper, the concept of self-replicating robots (SRRs) is reviewed, and the feasibility of a particular kind of minimalistic SRR is analyzed in the context of lunar resource development. The key issue that will determine the feasibility of this approach is whether or not an autonomous robotic factory can be devised such that it is light enough to be transported to the moon, yet complete in its ability to self-replicate with no other inputs than those resources available on the lunar surface. Self-replication leads to exponential growth, and would allow as few as one initial factory to spawn lunar production of materials and energy on a massive scale. Such capacity would dramatically impact man's ability to explore and colonize space and collect solar energy for terrestrial applications. Our concept of a self-replicating robotic factory consists of four subsystems: 1) multifunctional robots for digging and transportation of materials, and assembly of components during the replication process; 2) materials refining and casting facility; 3) solar energy conversion, storage and transmission; and 4) electromagnetic rail guns for long-distance transportation (for example, for sending materials to low-earth orbit (LEO), or transporting replicated factories to distal points on the moon). Each of these subsystems is described in the context of current technologies, with an emphasis on 1). We build on previous concepts for self-replicating systems, present a simple prototype that demonstrates active mechanical replication, and develop an analytical model of how the proliferation of such systems on the lunar surface would occur.","DOI":"10.1109/TMECH.2002.806232","ISSN":"1083-4435","author":[{"family":"Chirikjian","given":"G. S."},{"family":"Zhou","given":"Yu"},{"family":"Suthakorn","given":"J."}],"issued":{"date-parts":[["2002",12]]}}}],"schema":"https://github.com/citation-style-language/schema/raw/master/csl-citation.json"} </w:instrText>
            </w:r>
            <w:r w:rsidRPr="002B3D14">
              <w:rPr>
                <w:rFonts w:ascii="Latin Modern Roman 10" w:hAnsi="Latin Modern Roman 10"/>
              </w:rPr>
              <w:fldChar w:fldCharType="separate"/>
            </w:r>
            <w:r w:rsidR="00511A9C" w:rsidRPr="002B3D14">
              <w:rPr>
                <w:rFonts w:ascii="Latin Modern Roman 10" w:hAnsi="Latin Modern Roman 10"/>
                <w:noProof/>
              </w:rPr>
              <w:t>(Chirikjian, Zhou, &amp; Suthakorn, 2002)</w:t>
            </w:r>
            <w:r w:rsidRPr="002B3D14">
              <w:rPr>
                <w:rFonts w:ascii="Latin Modern Roman 10" w:hAnsi="Latin Modern Roman 10"/>
              </w:rPr>
              <w:fldChar w:fldCharType="end"/>
            </w:r>
            <w:r w:rsidR="00511A9C" w:rsidRPr="002B3D14">
              <w:rPr>
                <w:rFonts w:ascii="Latin Modern Roman 10" w:hAnsi="Latin Modern Roman 10"/>
              </w:rPr>
              <w:t>, but could be used in Earth</w:t>
            </w:r>
          </w:p>
        </w:tc>
      </w:tr>
      <w:tr w:rsidR="003F0960" w:rsidRPr="002B3D14" w14:paraId="4D83E336" w14:textId="77777777" w:rsidTr="003F0960">
        <w:tc>
          <w:tcPr>
            <w:tcW w:w="3292" w:type="dxa"/>
          </w:tcPr>
          <w:p w14:paraId="51F0B030" w14:textId="2D215AD8" w:rsidR="0065510E" w:rsidRPr="002B3D14" w:rsidRDefault="001C1D9A" w:rsidP="008851F9">
            <w:pPr>
              <w:rPr>
                <w:rFonts w:ascii="Latin Modern Roman 10" w:hAnsi="Latin Modern Roman 10"/>
              </w:rPr>
            </w:pPr>
            <w:r w:rsidRPr="002B3D14">
              <w:rPr>
                <w:rFonts w:ascii="Latin Modern Roman 10" w:hAnsi="Latin Modern Roman 10"/>
              </w:rPr>
              <w:t>Non</w:t>
            </w:r>
            <w:r w:rsidR="00CB4B4A" w:rsidRPr="002B3D14">
              <w:rPr>
                <w:rFonts w:ascii="Latin Modern Roman 10" w:hAnsi="Latin Modern Roman 10"/>
              </w:rPr>
              <w:t>-</w:t>
            </w:r>
            <w:r w:rsidRPr="002B3D14">
              <w:rPr>
                <w:rFonts w:ascii="Latin Modern Roman 10" w:hAnsi="Latin Modern Roman 10"/>
              </w:rPr>
              <w:t xml:space="preserve">replicating </w:t>
            </w:r>
            <w:r w:rsidR="00F206B1" w:rsidRPr="002B3D14">
              <w:rPr>
                <w:rFonts w:ascii="Latin Modern Roman 10" w:hAnsi="Latin Modern Roman 10"/>
              </w:rPr>
              <w:t>n</w:t>
            </w:r>
            <w:r w:rsidRPr="002B3D14">
              <w:rPr>
                <w:rFonts w:ascii="Latin Modern Roman 10" w:hAnsi="Latin Modern Roman 10"/>
              </w:rPr>
              <w:t>anorobots of the size of a cell</w:t>
            </w:r>
          </w:p>
        </w:tc>
        <w:tc>
          <w:tcPr>
            <w:tcW w:w="1942" w:type="dxa"/>
          </w:tcPr>
          <w:p w14:paraId="19A3F822" w14:textId="77777777" w:rsidR="0065510E" w:rsidRPr="002B3D14" w:rsidRDefault="0065510E" w:rsidP="008851F9">
            <w:pPr>
              <w:rPr>
                <w:rFonts w:ascii="Latin Modern Roman 10" w:hAnsi="Latin Modern Roman 10"/>
              </w:rPr>
            </w:pPr>
          </w:p>
        </w:tc>
        <w:tc>
          <w:tcPr>
            <w:tcW w:w="4105" w:type="dxa"/>
          </w:tcPr>
          <w:p w14:paraId="4272E9E6" w14:textId="77777777" w:rsidR="0065510E" w:rsidRPr="002B3D14" w:rsidRDefault="0065510E" w:rsidP="008851F9">
            <w:pPr>
              <w:rPr>
                <w:rFonts w:ascii="Latin Modern Roman 10" w:hAnsi="Latin Modern Roman 10"/>
              </w:rPr>
            </w:pPr>
          </w:p>
        </w:tc>
      </w:tr>
      <w:tr w:rsidR="003F0960" w:rsidRPr="002B3D14" w14:paraId="107175E8" w14:textId="77777777" w:rsidTr="003F0960">
        <w:tc>
          <w:tcPr>
            <w:tcW w:w="3292" w:type="dxa"/>
          </w:tcPr>
          <w:p w14:paraId="40DC5489" w14:textId="75F40BC2" w:rsidR="0065510E" w:rsidRPr="002B3D14" w:rsidRDefault="008C7C85" w:rsidP="008851F9">
            <w:pPr>
              <w:rPr>
                <w:rFonts w:ascii="Latin Modern Roman 10" w:hAnsi="Latin Modern Roman 10"/>
              </w:rPr>
            </w:pPr>
            <w:r w:rsidRPr="002B3D14">
              <w:rPr>
                <w:rFonts w:ascii="Latin Modern Roman 10" w:hAnsi="Latin Modern Roman 10"/>
              </w:rPr>
              <w:t xml:space="preserve">Autonomous swarm unit, self-sufficient and </w:t>
            </w:r>
            <w:r w:rsidR="009813DA" w:rsidRPr="002B3D14">
              <w:rPr>
                <w:rFonts w:ascii="Latin Modern Roman 10" w:hAnsi="Latin Modern Roman 10"/>
              </w:rPr>
              <w:t xml:space="preserve">consisting </w:t>
            </w:r>
            <w:r w:rsidRPr="002B3D14">
              <w:rPr>
                <w:rFonts w:ascii="Latin Modern Roman 10" w:hAnsi="Latin Modern Roman 10"/>
              </w:rPr>
              <w:t xml:space="preserve">of many types of drones, including high altitude reconnaissance, mother drones, repair and </w:t>
            </w:r>
            <w:r w:rsidR="004A003E" w:rsidRPr="002B3D14">
              <w:rPr>
                <w:rFonts w:ascii="Latin Modern Roman 10" w:hAnsi="Latin Modern Roman 10"/>
              </w:rPr>
              <w:t>resupply</w:t>
            </w:r>
            <w:r w:rsidRPr="002B3D14">
              <w:rPr>
                <w:rFonts w:ascii="Latin Modern Roman 10" w:hAnsi="Latin Modern Roman 10"/>
              </w:rPr>
              <w:t xml:space="preserve"> drones, crawling drones</w:t>
            </w:r>
            <w:r w:rsidR="009813DA" w:rsidRPr="002B3D14">
              <w:rPr>
                <w:rFonts w:ascii="Latin Modern Roman 10" w:hAnsi="Latin Modern Roman 10"/>
              </w:rPr>
              <w:t>,</w:t>
            </w:r>
            <w:r w:rsidRPr="002B3D14">
              <w:rPr>
                <w:rFonts w:ascii="Latin Modern Roman 10" w:hAnsi="Latin Modern Roman 10"/>
              </w:rPr>
              <w:t xml:space="preserve"> etc. </w:t>
            </w:r>
          </w:p>
        </w:tc>
        <w:tc>
          <w:tcPr>
            <w:tcW w:w="1942" w:type="dxa"/>
          </w:tcPr>
          <w:p w14:paraId="5FA3E070" w14:textId="77777777" w:rsidR="0065510E" w:rsidRPr="002B3D14" w:rsidRDefault="0065510E" w:rsidP="008851F9">
            <w:pPr>
              <w:rPr>
                <w:rFonts w:ascii="Latin Modern Roman 10" w:hAnsi="Latin Modern Roman 10"/>
              </w:rPr>
            </w:pPr>
          </w:p>
        </w:tc>
        <w:tc>
          <w:tcPr>
            <w:tcW w:w="4105" w:type="dxa"/>
          </w:tcPr>
          <w:p w14:paraId="2CE60C45" w14:textId="297CD87F" w:rsidR="0065510E" w:rsidRPr="002B3D14" w:rsidRDefault="0016200D" w:rsidP="008851F9">
            <w:pPr>
              <w:rPr>
                <w:rFonts w:ascii="Latin Modern Roman 10" w:hAnsi="Latin Modern Roman 10"/>
              </w:rPr>
            </w:pPr>
            <w:r w:rsidRPr="002B3D14">
              <w:rPr>
                <w:rFonts w:ascii="Latin Modern Roman 10" w:hAnsi="Latin Modern Roman 10"/>
              </w:rPr>
              <w:t xml:space="preserve">Pentagon works on drone swarms </w:t>
            </w:r>
            <w:r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u95561e03","properties":{"formattedCitation":"(Martin, 2017)","plainCitation":"(Martin, 2017)","noteIndex":0},"citationItems":[{"id":7161,"uris":["http://zotero.org/users/3736454/items/IMX5IDUK"],"uri":["http://zotero.org/users/3736454/items/IMX5IDUK"],"itemData":{"id":7161,"type":"article-magazine","title":"Autonomous drones set to revolutionize warfare - 60 Minutes - CBS News","container-title":"CNBS","URL":"https://www.cbsnews.com/news/60-minutes-autonomous-drones-set-to-revolutionize-military-technology-2/","author":[{"family":"Martin","given":"D."}],"issued":{"date-parts":[["2017"]]},"accessed":{"date-parts":[["2018",2,16]]}}}],"schema":"https://github.com/citation-style-language/schema/raw/master/csl-citation.json"} </w:instrText>
            </w:r>
            <w:r w:rsidRPr="002B3D14">
              <w:rPr>
                <w:rFonts w:ascii="Latin Modern Roman 10" w:hAnsi="Latin Modern Roman 10"/>
              </w:rPr>
              <w:fldChar w:fldCharType="separate"/>
            </w:r>
            <w:r w:rsidRPr="002B3D14">
              <w:rPr>
                <w:rFonts w:ascii="Latin Modern Roman 10" w:hAnsi="Latin Modern Roman 10"/>
                <w:noProof/>
              </w:rPr>
              <w:t>(Martin, 2017)</w:t>
            </w:r>
            <w:r w:rsidRPr="002B3D14">
              <w:rPr>
                <w:rFonts w:ascii="Latin Modern Roman 10" w:hAnsi="Latin Modern Roman 10"/>
              </w:rPr>
              <w:fldChar w:fldCharType="end"/>
            </w:r>
            <w:r w:rsidRPr="002B3D14">
              <w:rPr>
                <w:rFonts w:ascii="Latin Modern Roman 10" w:hAnsi="Latin Modern Roman 10"/>
              </w:rPr>
              <w:t>.</w:t>
            </w:r>
          </w:p>
        </w:tc>
      </w:tr>
      <w:tr w:rsidR="003F0960" w:rsidRPr="002B3D14" w14:paraId="69E177F8" w14:textId="77777777" w:rsidTr="003F0960">
        <w:tc>
          <w:tcPr>
            <w:tcW w:w="3292" w:type="dxa"/>
          </w:tcPr>
          <w:p w14:paraId="622C09B6" w14:textId="2DC31BED" w:rsidR="0065510E" w:rsidRPr="002B3D14" w:rsidRDefault="005C4A64" w:rsidP="00F749A6">
            <w:pPr>
              <w:rPr>
                <w:rFonts w:ascii="Latin Modern Roman 10" w:hAnsi="Latin Modern Roman 10"/>
              </w:rPr>
            </w:pPr>
            <w:r w:rsidRPr="002B3D14">
              <w:rPr>
                <w:rFonts w:ascii="Latin Modern Roman 10" w:hAnsi="Latin Modern Roman 10"/>
              </w:rPr>
              <w:t>Drones with partial self-replication and self-repair abilities</w:t>
            </w:r>
          </w:p>
        </w:tc>
        <w:tc>
          <w:tcPr>
            <w:tcW w:w="1942" w:type="dxa"/>
          </w:tcPr>
          <w:p w14:paraId="4E7D7F2E" w14:textId="0F025924" w:rsidR="0065510E" w:rsidRPr="002B3D14" w:rsidRDefault="00CB4B4A" w:rsidP="00B56118">
            <w:pPr>
              <w:rPr>
                <w:rFonts w:ascii="Latin Modern Roman 10" w:hAnsi="Latin Modern Roman 10"/>
              </w:rPr>
            </w:pPr>
            <w:r w:rsidRPr="002B3D14">
              <w:rPr>
                <w:rFonts w:ascii="Latin Modern Roman 10" w:hAnsi="Latin Modern Roman 10"/>
              </w:rPr>
              <w:t xml:space="preserve">3D printing, GMO-organisms able to replication </w:t>
            </w:r>
          </w:p>
        </w:tc>
        <w:tc>
          <w:tcPr>
            <w:tcW w:w="4105" w:type="dxa"/>
          </w:tcPr>
          <w:p w14:paraId="3F84EF69" w14:textId="00657A36" w:rsidR="0065510E" w:rsidRPr="002B3D14" w:rsidRDefault="00CB4B4A" w:rsidP="00B56118">
            <w:pPr>
              <w:rPr>
                <w:rFonts w:ascii="Latin Modern Roman 10" w:hAnsi="Latin Modern Roman 10"/>
              </w:rPr>
            </w:pPr>
            <w:r w:rsidRPr="002B3D14">
              <w:rPr>
                <w:rFonts w:ascii="Latin Modern Roman 10" w:hAnsi="Latin Modern Roman 10"/>
              </w:rPr>
              <w:t>RepRap 3D printer which prints itself</w:t>
            </w:r>
            <w:r w:rsidR="000247BF" w:rsidRPr="002B3D14">
              <w:rPr>
                <w:rFonts w:ascii="Latin Modern Roman 10" w:hAnsi="Latin Modern Roman 10"/>
              </w:rPr>
              <w:t xml:space="preserve"> </w:t>
            </w:r>
            <w:r w:rsidR="000247BF"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149105ntg","properties":{"formattedCitation":"(PerRapPro, 2018)","plainCitation":"(PerRapPro, 2018)","noteIndex":0},"citationItems":[{"id":7159,"uris":["http://zotero.org/users/3736454/items/D5GXR59A"],"uri":["http://zotero.org/users/3736454/items/D5GXR59A"],"itemData":{"id":7159,"type":"webpage","title":"RepRapPro - home of open source, replicating 3D printers.","container-title":"RepRapPro","abstract":"RepRap 3D printers: print, upgrade, replicate.","URL":"https://reprappro.com/","language":"en-US","author":[{"family":"PerRapPro","given":""}],"issued":{"date-parts":[["2018"]]},"accessed":{"date-parts":[["2018",2,16]]}}}],"schema":"https://github.com/citation-style-language/schema/raw/master/csl-citation.json"} </w:instrText>
            </w:r>
            <w:r w:rsidR="000247BF" w:rsidRPr="002B3D14">
              <w:rPr>
                <w:rFonts w:ascii="Latin Modern Roman 10" w:hAnsi="Latin Modern Roman 10"/>
              </w:rPr>
              <w:fldChar w:fldCharType="separate"/>
            </w:r>
            <w:r w:rsidR="000247BF" w:rsidRPr="002B3D14">
              <w:rPr>
                <w:rFonts w:ascii="Latin Modern Roman 10" w:hAnsi="Latin Modern Roman 10"/>
                <w:noProof/>
              </w:rPr>
              <w:t>(PerRapPro, 2018)</w:t>
            </w:r>
            <w:r w:rsidR="000247BF" w:rsidRPr="002B3D14">
              <w:rPr>
                <w:rFonts w:ascii="Latin Modern Roman 10" w:hAnsi="Latin Modern Roman 10"/>
              </w:rPr>
              <w:fldChar w:fldCharType="end"/>
            </w:r>
            <w:r w:rsidR="000247BF" w:rsidRPr="002B3D14">
              <w:rPr>
                <w:rFonts w:ascii="Latin Modern Roman 10" w:hAnsi="Latin Modern Roman 10"/>
              </w:rPr>
              <w:t>.</w:t>
            </w:r>
          </w:p>
        </w:tc>
      </w:tr>
      <w:tr w:rsidR="003F0960" w:rsidRPr="002B3D14" w14:paraId="7125C9CC" w14:textId="77777777" w:rsidTr="003F0960">
        <w:tc>
          <w:tcPr>
            <w:tcW w:w="3292" w:type="dxa"/>
          </w:tcPr>
          <w:p w14:paraId="5B11882F" w14:textId="77777777" w:rsidR="004104F8" w:rsidRPr="002B3D14" w:rsidRDefault="004104F8" w:rsidP="009E319C">
            <w:pPr>
              <w:rPr>
                <w:rFonts w:ascii="Latin Modern Roman 10" w:hAnsi="Latin Modern Roman 10"/>
              </w:rPr>
            </w:pPr>
            <w:r w:rsidRPr="002B3D14">
              <w:rPr>
                <w:rFonts w:ascii="Latin Modern Roman 10" w:hAnsi="Latin Modern Roman 10"/>
              </w:rPr>
              <w:t>Self-replicating nanorobots with elements of AI</w:t>
            </w:r>
          </w:p>
        </w:tc>
        <w:tc>
          <w:tcPr>
            <w:tcW w:w="1942" w:type="dxa"/>
          </w:tcPr>
          <w:p w14:paraId="4AA26364" w14:textId="77777777" w:rsidR="004104F8" w:rsidRPr="002B3D14" w:rsidRDefault="004104F8" w:rsidP="009E319C">
            <w:pPr>
              <w:rPr>
                <w:rFonts w:ascii="Latin Modern Roman 10" w:hAnsi="Latin Modern Roman 10"/>
              </w:rPr>
            </w:pPr>
          </w:p>
        </w:tc>
        <w:tc>
          <w:tcPr>
            <w:tcW w:w="4105" w:type="dxa"/>
          </w:tcPr>
          <w:p w14:paraId="52CBD7E2" w14:textId="77777777" w:rsidR="004104F8" w:rsidRPr="002B3D14" w:rsidRDefault="004104F8" w:rsidP="009E319C">
            <w:pPr>
              <w:rPr>
                <w:rFonts w:ascii="Latin Modern Roman 10" w:hAnsi="Latin Modern Roman 10"/>
              </w:rPr>
            </w:pPr>
          </w:p>
        </w:tc>
      </w:tr>
    </w:tbl>
    <w:p w14:paraId="2CCA6FC5" w14:textId="77777777" w:rsidR="00406359" w:rsidRPr="002B3D14" w:rsidRDefault="00406359" w:rsidP="00B56118">
      <w:pPr>
        <w:rPr>
          <w:rFonts w:ascii="Latin Modern Roman 10" w:hAnsi="Latin Modern Roman 10"/>
        </w:rPr>
      </w:pPr>
    </w:p>
    <w:p w14:paraId="2E6F8E5A" w14:textId="77777777" w:rsidR="00406359" w:rsidRPr="002B3D14" w:rsidRDefault="00406359" w:rsidP="00B56118">
      <w:pPr>
        <w:rPr>
          <w:rFonts w:ascii="Latin Modern Roman 10" w:hAnsi="Latin Modern Roman 10"/>
        </w:rPr>
      </w:pPr>
    </w:p>
    <w:p w14:paraId="5EAC5046" w14:textId="312868CC" w:rsidR="00406359" w:rsidRPr="002B3D14" w:rsidRDefault="006B31AB" w:rsidP="00406359">
      <w:pPr>
        <w:pStyle w:val="Heading2"/>
        <w:rPr>
          <w:rFonts w:ascii="Latin Modern Roman 10" w:hAnsi="Latin Modern Roman 10"/>
        </w:rPr>
      </w:pPr>
      <w:bookmarkStart w:id="53" w:name="_Toc505169942"/>
      <w:bookmarkStart w:id="54" w:name="_Toc506566622"/>
      <w:r w:rsidRPr="002B3D14">
        <w:rPr>
          <w:rFonts w:ascii="Latin Modern Roman 10" w:hAnsi="Latin Modern Roman 10"/>
        </w:rPr>
        <w:t xml:space="preserve">6.2 </w:t>
      </w:r>
      <w:r w:rsidR="00406359" w:rsidRPr="002B3D14">
        <w:rPr>
          <w:rFonts w:ascii="Latin Modern Roman 10" w:hAnsi="Latin Modern Roman 10"/>
        </w:rPr>
        <w:t>Swarm intelligence power</w:t>
      </w:r>
      <w:bookmarkEnd w:id="53"/>
      <w:bookmarkEnd w:id="54"/>
    </w:p>
    <w:p w14:paraId="08B4D34A" w14:textId="2E7400F9" w:rsidR="00406359" w:rsidRPr="002B3D14" w:rsidRDefault="00406359" w:rsidP="00B02167">
      <w:pPr>
        <w:ind w:firstLine="720"/>
        <w:jc w:val="both"/>
        <w:rPr>
          <w:rFonts w:ascii="Latin Modern Roman 10" w:hAnsi="Latin Modern Roman 10"/>
        </w:rPr>
      </w:pPr>
      <w:r w:rsidRPr="002B3D14">
        <w:rPr>
          <w:rFonts w:ascii="Latin Modern Roman 10" w:hAnsi="Latin Modern Roman 10"/>
        </w:rPr>
        <w:t xml:space="preserve">The main power of drones is not </w:t>
      </w:r>
      <w:r w:rsidR="00ED5B01" w:rsidRPr="002B3D14">
        <w:rPr>
          <w:rFonts w:ascii="Latin Modern Roman 10" w:hAnsi="Latin Modern Roman 10"/>
        </w:rPr>
        <w:t xml:space="preserve">the </w:t>
      </w:r>
      <w:r w:rsidRPr="002B3D14">
        <w:rPr>
          <w:rFonts w:ascii="Latin Modern Roman 10" w:hAnsi="Latin Modern Roman 10"/>
        </w:rPr>
        <w:t>drones themselves</w:t>
      </w:r>
      <w:r w:rsidR="00ED5B01" w:rsidRPr="002B3D14">
        <w:rPr>
          <w:rFonts w:ascii="Latin Modern Roman 10" w:hAnsi="Latin Modern Roman 10"/>
        </w:rPr>
        <w:t>,</w:t>
      </w:r>
      <w:r w:rsidRPr="002B3D14">
        <w:rPr>
          <w:rFonts w:ascii="Latin Modern Roman 10" w:hAnsi="Latin Modern Roman 10"/>
        </w:rPr>
        <w:t xml:space="preserve"> but their ability to act in swarms. This means that group</w:t>
      </w:r>
      <w:r w:rsidR="00ED5B01" w:rsidRPr="002B3D14">
        <w:rPr>
          <w:rFonts w:ascii="Latin Modern Roman 10" w:hAnsi="Latin Modern Roman 10"/>
        </w:rPr>
        <w:t>s</w:t>
      </w:r>
      <w:r w:rsidRPr="002B3D14">
        <w:rPr>
          <w:rFonts w:ascii="Latin Modern Roman 10" w:hAnsi="Latin Modern Roman 10"/>
        </w:rPr>
        <w:t xml:space="preserve"> of drone</w:t>
      </w:r>
      <w:r w:rsidR="00ED5B01" w:rsidRPr="002B3D14">
        <w:rPr>
          <w:rFonts w:ascii="Latin Modern Roman 10" w:hAnsi="Latin Modern Roman 10"/>
        </w:rPr>
        <w:t>s</w:t>
      </w:r>
      <w:r w:rsidRPr="002B3D14">
        <w:rPr>
          <w:rFonts w:ascii="Latin Modern Roman 10" w:hAnsi="Latin Modern Roman 10"/>
        </w:rPr>
        <w:t xml:space="preserve"> could </w:t>
      </w:r>
      <w:r w:rsidR="00ED5B01" w:rsidRPr="002B3D14">
        <w:rPr>
          <w:rFonts w:ascii="Latin Modern Roman 10" w:hAnsi="Latin Modern Roman 10"/>
        </w:rPr>
        <w:t xml:space="preserve">implement </w:t>
      </w:r>
      <w:r w:rsidRPr="002B3D14">
        <w:rPr>
          <w:rFonts w:ascii="Latin Modern Roman 10" w:hAnsi="Latin Modern Roman 10"/>
        </w:rPr>
        <w:t>different strategies and tactic</w:t>
      </w:r>
      <w:r w:rsidR="00ED5B01" w:rsidRPr="002B3D14">
        <w:rPr>
          <w:rFonts w:ascii="Latin Modern Roman 10" w:hAnsi="Latin Modern Roman 10"/>
        </w:rPr>
        <w:t>s</w:t>
      </w:r>
      <w:r w:rsidRPr="002B3D14">
        <w:rPr>
          <w:rFonts w:ascii="Latin Modern Roman 10" w:hAnsi="Latin Modern Roman 10"/>
        </w:rPr>
        <w:t xml:space="preserve">, and also allow </w:t>
      </w:r>
      <w:r w:rsidR="00ED5B01" w:rsidRPr="002B3D14">
        <w:rPr>
          <w:rFonts w:ascii="Latin Modern Roman 10" w:hAnsi="Latin Modern Roman 10"/>
        </w:rPr>
        <w:t xml:space="preserve">the </w:t>
      </w:r>
      <w:r w:rsidRPr="002B3D14">
        <w:rPr>
          <w:rFonts w:ascii="Latin Modern Roman 10" w:hAnsi="Latin Modern Roman 10"/>
        </w:rPr>
        <w:t>cooperation of drones of different specialization</w:t>
      </w:r>
      <w:r w:rsidR="00D3010D" w:rsidRPr="002B3D14">
        <w:rPr>
          <w:rFonts w:ascii="Latin Modern Roman 10" w:hAnsi="Latin Modern Roman 10"/>
        </w:rPr>
        <w:t>.</w:t>
      </w:r>
    </w:p>
    <w:p w14:paraId="29B895E4" w14:textId="77777777" w:rsidR="00406359" w:rsidRPr="002B3D14" w:rsidRDefault="00406359" w:rsidP="00406359">
      <w:pPr>
        <w:jc w:val="both"/>
        <w:rPr>
          <w:rFonts w:ascii="Latin Modern Roman 10" w:hAnsi="Latin Modern Roman 10"/>
        </w:rPr>
      </w:pPr>
    </w:p>
    <w:p w14:paraId="295B085F" w14:textId="764928B5" w:rsidR="00406359" w:rsidRPr="002B3D14" w:rsidRDefault="006B31AB" w:rsidP="00406359">
      <w:pPr>
        <w:pStyle w:val="Heading2"/>
        <w:rPr>
          <w:rFonts w:ascii="Latin Modern Roman 10" w:hAnsi="Latin Modern Roman 10"/>
        </w:rPr>
      </w:pPr>
      <w:bookmarkStart w:id="55" w:name="_Toc505169943"/>
      <w:bookmarkStart w:id="56" w:name="_Toc506566623"/>
      <w:r w:rsidRPr="002B3D14">
        <w:rPr>
          <w:rFonts w:ascii="Latin Modern Roman 10" w:hAnsi="Latin Modern Roman 10"/>
        </w:rPr>
        <w:t xml:space="preserve">6.3 </w:t>
      </w:r>
      <w:r w:rsidR="00406359" w:rsidRPr="002B3D14">
        <w:rPr>
          <w:rFonts w:ascii="Latin Modern Roman 10" w:hAnsi="Latin Modern Roman 10"/>
        </w:rPr>
        <w:t>New types of manufacturing enabled by narrow AI</w:t>
      </w:r>
      <w:bookmarkEnd w:id="55"/>
      <w:bookmarkEnd w:id="56"/>
    </w:p>
    <w:p w14:paraId="03F0CFDD" w14:textId="33560EB9" w:rsidR="00F610C9" w:rsidRPr="002B3D14" w:rsidRDefault="00E259BB" w:rsidP="00F610C9">
      <w:pPr>
        <w:rPr>
          <w:rFonts w:ascii="Latin Modern Roman 10" w:hAnsi="Latin Modern Roman 10"/>
        </w:rPr>
      </w:pPr>
      <w:r w:rsidRPr="002B3D14">
        <w:rPr>
          <w:rFonts w:ascii="Latin Modern Roman 10" w:hAnsi="Latin Modern Roman 10"/>
        </w:rPr>
        <w:t>There are several</w:t>
      </w:r>
      <w:r w:rsidR="00686D55" w:rsidRPr="002B3D14">
        <w:rPr>
          <w:rFonts w:ascii="Latin Modern Roman 10" w:hAnsi="Latin Modern Roman 10"/>
        </w:rPr>
        <w:t xml:space="preserve"> main factors which will </w:t>
      </w:r>
      <w:r w:rsidR="004960A1" w:rsidRPr="002B3D14">
        <w:rPr>
          <w:rFonts w:ascii="Latin Modern Roman 10" w:hAnsi="Latin Modern Roman 10"/>
        </w:rPr>
        <w:t xml:space="preserve">reduce the </w:t>
      </w:r>
      <w:r w:rsidR="00686D55" w:rsidRPr="002B3D14">
        <w:rPr>
          <w:rFonts w:ascii="Latin Modern Roman 10" w:hAnsi="Latin Modern Roman 10"/>
        </w:rPr>
        <w:t>price of drones:</w:t>
      </w:r>
    </w:p>
    <w:p w14:paraId="03B5BC03" w14:textId="23D8BFCC" w:rsidR="00686D55" w:rsidRPr="002B3D14" w:rsidRDefault="00686D55" w:rsidP="00686D55">
      <w:pPr>
        <w:pStyle w:val="ListParagraph"/>
        <w:numPr>
          <w:ilvl w:val="0"/>
          <w:numId w:val="1"/>
        </w:numPr>
        <w:rPr>
          <w:rFonts w:ascii="Latin Modern Roman 10" w:hAnsi="Latin Modern Roman 10"/>
        </w:rPr>
      </w:pPr>
      <w:r w:rsidRPr="002B3D14">
        <w:rPr>
          <w:rFonts w:ascii="Latin Modern Roman 10" w:hAnsi="Latin Modern Roman 10"/>
        </w:rPr>
        <w:t xml:space="preserve">Robotisation of factories + automation of transportation </w:t>
      </w:r>
      <w:r w:rsidR="004D2480" w:rsidRPr="002B3D14">
        <w:rPr>
          <w:rFonts w:ascii="Latin Modern Roman 10" w:hAnsi="Latin Modern Roman 10"/>
        </w:rPr>
        <w:t>of the</w:t>
      </w:r>
      <w:r w:rsidRPr="002B3D14">
        <w:rPr>
          <w:rFonts w:ascii="Latin Modern Roman 10" w:hAnsi="Latin Modern Roman 10"/>
        </w:rPr>
        <w:t xml:space="preserve"> supply</w:t>
      </w:r>
      <w:r w:rsidR="00DD5748" w:rsidRPr="002B3D14">
        <w:rPr>
          <w:rFonts w:ascii="Latin Modern Roman 10" w:hAnsi="Latin Modern Roman 10"/>
        </w:rPr>
        <w:t xml:space="preserve"> lines. </w:t>
      </w:r>
      <w:r w:rsidR="0088347F" w:rsidRPr="002B3D14">
        <w:rPr>
          <w:rFonts w:ascii="Latin Modern Roman 10" w:hAnsi="Latin Modern Roman 10"/>
        </w:rPr>
        <w:t xml:space="preserve">Example is </w:t>
      </w:r>
      <w:r w:rsidR="00A564AF" w:rsidRPr="002B3D14">
        <w:rPr>
          <w:rFonts w:ascii="Latin Modern Roman 10" w:hAnsi="Latin Modern Roman 10"/>
        </w:rPr>
        <w:t xml:space="preserve">Elon </w:t>
      </w:r>
      <w:r w:rsidR="0088347F" w:rsidRPr="002B3D14">
        <w:rPr>
          <w:rFonts w:ascii="Latin Modern Roman 10" w:hAnsi="Latin Modern Roman 10"/>
        </w:rPr>
        <w:t>Musk</w:t>
      </w:r>
      <w:r w:rsidR="00A564AF" w:rsidRPr="002B3D14">
        <w:rPr>
          <w:rFonts w:ascii="Latin Modern Roman 10" w:hAnsi="Latin Modern Roman 10"/>
        </w:rPr>
        <w:t>’</w:t>
      </w:r>
      <w:r w:rsidR="0088347F" w:rsidRPr="002B3D14">
        <w:rPr>
          <w:rFonts w:ascii="Latin Modern Roman 10" w:hAnsi="Latin Modern Roman 10"/>
        </w:rPr>
        <w:t xml:space="preserve">s Gigafactory for battery production, which feeds in raw materials, and </w:t>
      </w:r>
      <w:r w:rsidR="00A564AF" w:rsidRPr="002B3D14">
        <w:rPr>
          <w:rFonts w:ascii="Latin Modern Roman 10" w:hAnsi="Latin Modern Roman 10"/>
        </w:rPr>
        <w:t xml:space="preserve">creates </w:t>
      </w:r>
      <w:r w:rsidR="0088347F" w:rsidRPr="002B3D14">
        <w:rPr>
          <w:rFonts w:ascii="Latin Modern Roman 10" w:hAnsi="Latin Modern Roman 10"/>
        </w:rPr>
        <w:t xml:space="preserve">all details </w:t>
      </w:r>
      <w:r w:rsidR="00A564AF" w:rsidRPr="002B3D14">
        <w:rPr>
          <w:rFonts w:ascii="Latin Modern Roman 10" w:hAnsi="Latin Modern Roman 10"/>
        </w:rPr>
        <w:t xml:space="preserve">in </w:t>
      </w:r>
      <w:r w:rsidR="0088347F" w:rsidRPr="002B3D14">
        <w:rPr>
          <w:rFonts w:ascii="Latin Modern Roman 10" w:hAnsi="Latin Modern Roman 10"/>
        </w:rPr>
        <w:t>place</w:t>
      </w:r>
      <w:r w:rsidR="00DD5748" w:rsidRPr="002B3D14">
        <w:rPr>
          <w:rFonts w:ascii="Latin Modern Roman 10" w:hAnsi="Latin Modern Roman 10"/>
        </w:rPr>
        <w:t xml:space="preserve">, cutting transportation costs. </w:t>
      </w:r>
    </w:p>
    <w:p w14:paraId="51E6D3BF" w14:textId="2297A941" w:rsidR="00686D55" w:rsidRPr="002B3D14" w:rsidRDefault="00686D55" w:rsidP="00686D55">
      <w:pPr>
        <w:pStyle w:val="ListParagraph"/>
        <w:numPr>
          <w:ilvl w:val="0"/>
          <w:numId w:val="1"/>
        </w:numPr>
        <w:rPr>
          <w:rFonts w:ascii="Latin Modern Roman 10" w:hAnsi="Latin Modern Roman 10"/>
        </w:rPr>
      </w:pPr>
      <w:r w:rsidRPr="002B3D14">
        <w:rPr>
          <w:rFonts w:ascii="Latin Modern Roman 10" w:hAnsi="Latin Modern Roman 10"/>
        </w:rPr>
        <w:t>Printing of the main parts of drone</w:t>
      </w:r>
      <w:r w:rsidR="00A564AF" w:rsidRPr="002B3D14">
        <w:rPr>
          <w:rFonts w:ascii="Latin Modern Roman 10" w:hAnsi="Latin Modern Roman 10"/>
        </w:rPr>
        <w:t>s</w:t>
      </w:r>
      <w:r w:rsidRPr="002B3D14">
        <w:rPr>
          <w:rFonts w:ascii="Latin Modern Roman 10" w:hAnsi="Latin Modern Roman 10"/>
        </w:rPr>
        <w:t xml:space="preserve"> + 3D printing of complex parts like engines</w:t>
      </w:r>
      <w:r w:rsidR="00DD5748" w:rsidRPr="002B3D14">
        <w:rPr>
          <w:rFonts w:ascii="Latin Modern Roman 10" w:hAnsi="Latin Modern Roman 10"/>
        </w:rPr>
        <w:t>.</w:t>
      </w:r>
    </w:p>
    <w:p w14:paraId="0EBB9ECA" w14:textId="0BD35A65" w:rsidR="00686D55" w:rsidRPr="002B3D14" w:rsidRDefault="00E259BB" w:rsidP="00B97A03">
      <w:pPr>
        <w:pStyle w:val="ListParagraph"/>
        <w:numPr>
          <w:ilvl w:val="0"/>
          <w:numId w:val="1"/>
        </w:numPr>
        <w:rPr>
          <w:rFonts w:ascii="Latin Modern Roman 10" w:hAnsi="Latin Modern Roman 10"/>
        </w:rPr>
      </w:pPr>
      <w:r w:rsidRPr="002B3D14">
        <w:rPr>
          <w:rFonts w:ascii="Latin Modern Roman 10" w:hAnsi="Latin Modern Roman 10"/>
        </w:rPr>
        <w:t xml:space="preserve">Lithography of small mechanical parts. Computer chip manufacturing allows </w:t>
      </w:r>
      <w:r w:rsidR="00A564AF" w:rsidRPr="002B3D14">
        <w:rPr>
          <w:rFonts w:ascii="Latin Modern Roman 10" w:hAnsi="Latin Modern Roman 10"/>
        </w:rPr>
        <w:t xml:space="preserve">the </w:t>
      </w:r>
      <w:r w:rsidRPr="002B3D14">
        <w:rPr>
          <w:rFonts w:ascii="Latin Modern Roman 10" w:hAnsi="Latin Modern Roman 10"/>
        </w:rPr>
        <w:t>creat</w:t>
      </w:r>
      <w:r w:rsidR="00A564AF" w:rsidRPr="002B3D14">
        <w:rPr>
          <w:rFonts w:ascii="Latin Modern Roman 10" w:hAnsi="Latin Modern Roman 10"/>
        </w:rPr>
        <w:t xml:space="preserve">ion not only </w:t>
      </w:r>
      <w:r w:rsidRPr="002B3D14">
        <w:rPr>
          <w:rFonts w:ascii="Latin Modern Roman 10" w:hAnsi="Latin Modern Roman 10"/>
        </w:rPr>
        <w:t xml:space="preserve">of </w:t>
      </w:r>
      <w:r w:rsidR="00A564AF" w:rsidRPr="002B3D14">
        <w:rPr>
          <w:rFonts w:ascii="Latin Modern Roman 10" w:hAnsi="Latin Modern Roman 10"/>
        </w:rPr>
        <w:t xml:space="preserve">integrated circuits, </w:t>
      </w:r>
      <w:r w:rsidRPr="002B3D14">
        <w:rPr>
          <w:rFonts w:ascii="Latin Modern Roman 10" w:hAnsi="Latin Modern Roman 10"/>
        </w:rPr>
        <w:t xml:space="preserve">but also </w:t>
      </w:r>
      <w:r w:rsidR="00A564AF" w:rsidRPr="002B3D14">
        <w:rPr>
          <w:rFonts w:ascii="Latin Modern Roman 10" w:hAnsi="Latin Modern Roman 10"/>
        </w:rPr>
        <w:t xml:space="preserve">of </w:t>
      </w:r>
      <w:r w:rsidRPr="002B3D14">
        <w:rPr>
          <w:rFonts w:ascii="Latin Modern Roman 10" w:hAnsi="Latin Modern Roman 10"/>
        </w:rPr>
        <w:t>micromechanic</w:t>
      </w:r>
      <w:r w:rsidR="00A564AF" w:rsidRPr="002B3D14">
        <w:rPr>
          <w:rFonts w:ascii="Latin Modern Roman 10" w:hAnsi="Latin Modern Roman 10"/>
        </w:rPr>
        <w:t>al components</w:t>
      </w:r>
      <w:r w:rsidR="0097254C" w:rsidRPr="002B3D14">
        <w:rPr>
          <w:rFonts w:ascii="Latin Modern Roman 10" w:hAnsi="Latin Modern Roman 10"/>
        </w:rPr>
        <w:t xml:space="preserve">, called </w:t>
      </w:r>
      <w:r w:rsidR="00233CC4" w:rsidRPr="002B3D14">
        <w:rPr>
          <w:rFonts w:ascii="Latin Modern Roman 10" w:hAnsi="Latin Modern Roman 10"/>
        </w:rPr>
        <w:t>MEMS</w:t>
      </w:r>
      <w:r w:rsidR="0097254C" w:rsidRPr="002B3D14">
        <w:rPr>
          <w:rFonts w:ascii="Latin Modern Roman 10" w:hAnsi="Latin Modern Roman 10"/>
        </w:rPr>
        <w:t xml:space="preserve"> </w:t>
      </w:r>
      <w:r w:rsidR="00233CC4"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2jj6gip3nl","properties":{"formattedCitation":"(Guckel, 1996)","plainCitation":"(Guckel, 1996)","noteIndex":0},"citationItems":[{"id":6644,"uris":["http://zotero.org/users/3736454/items/GLTIAYWX"],"uri":["http://zotero.org/users/3736454/items/GLTIAYWX"],"itemData":{"id":6644,"type":"article-journal","title":"Deep x</w:instrText>
      </w:r>
      <w:r w:rsidR="003E71C6">
        <w:rPr>
          <w:rFonts w:ascii="Calibri" w:eastAsia="Calibri" w:hAnsi="Calibri" w:cs="Calibri"/>
        </w:rPr>
        <w:instrText>‐</w:instrText>
      </w:r>
      <w:r w:rsidR="003E71C6">
        <w:rPr>
          <w:rFonts w:ascii="Latin Modern Roman 10" w:hAnsi="Latin Modern Roman 10"/>
        </w:rPr>
        <w:instrText xml:space="preserve">ray lithography for micromechanics and precision engineering (invited)","container-title":"Review of Scientific Instruments","page":"3357-3357","volume":"67","issue":"9","source":"aip.scitation.org (Atypon)","DOI":"10.1063/1.1147379","ISSN":"0034-6748","journalAbbreviation":"Review of Scientific Instruments","author":[{"family":"Guckel","given":"Henry"}],"issued":{"date-parts":[["1996",9,1]]}}}],"schema":"https://github.com/citation-style-language/schema/raw/master/csl-citation.json"} </w:instrText>
      </w:r>
      <w:r w:rsidR="00233CC4" w:rsidRPr="002B3D14">
        <w:rPr>
          <w:rFonts w:ascii="Latin Modern Roman 10" w:hAnsi="Latin Modern Roman 10"/>
        </w:rPr>
        <w:fldChar w:fldCharType="separate"/>
      </w:r>
      <w:r w:rsidR="00233CC4" w:rsidRPr="002B3D14">
        <w:rPr>
          <w:rFonts w:ascii="Latin Modern Roman 10" w:hAnsi="Latin Modern Roman 10"/>
          <w:noProof/>
        </w:rPr>
        <w:t>(Guckel, 1996)</w:t>
      </w:r>
      <w:r w:rsidR="00233CC4" w:rsidRPr="002B3D14">
        <w:rPr>
          <w:rFonts w:ascii="Latin Modern Roman 10" w:hAnsi="Latin Modern Roman 10"/>
        </w:rPr>
        <w:fldChar w:fldCharType="end"/>
      </w:r>
      <w:r w:rsidR="00233CC4" w:rsidRPr="002B3D14">
        <w:rPr>
          <w:rFonts w:ascii="Latin Modern Roman 10" w:hAnsi="Latin Modern Roman 10"/>
        </w:rPr>
        <w:t>.</w:t>
      </w:r>
      <w:r w:rsidRPr="002B3D14">
        <w:rPr>
          <w:rFonts w:ascii="Latin Modern Roman 10" w:hAnsi="Latin Modern Roman 10"/>
        </w:rPr>
        <w:t xml:space="preserve"> </w:t>
      </w:r>
    </w:p>
    <w:p w14:paraId="445934FB" w14:textId="79279236" w:rsidR="00686D55" w:rsidRPr="002B3D14" w:rsidRDefault="00686D55" w:rsidP="00686D55">
      <w:pPr>
        <w:pStyle w:val="ListParagraph"/>
        <w:numPr>
          <w:ilvl w:val="0"/>
          <w:numId w:val="1"/>
        </w:numPr>
        <w:rPr>
          <w:rFonts w:ascii="Latin Modern Roman 10" w:hAnsi="Latin Modern Roman 10"/>
        </w:rPr>
      </w:pPr>
      <w:r w:rsidRPr="002B3D14">
        <w:rPr>
          <w:rFonts w:ascii="Latin Modern Roman 10" w:hAnsi="Latin Modern Roman 10"/>
        </w:rPr>
        <w:t>P</w:t>
      </w:r>
      <w:r w:rsidR="00DD5748" w:rsidRPr="002B3D14">
        <w:rPr>
          <w:rFonts w:ascii="Latin Modern Roman 10" w:hAnsi="Latin Modern Roman 10"/>
        </w:rPr>
        <w:t>artial self-replication</w:t>
      </w:r>
      <w:r w:rsidRPr="002B3D14">
        <w:rPr>
          <w:rFonts w:ascii="Latin Modern Roman 10" w:hAnsi="Latin Modern Roman 10"/>
        </w:rPr>
        <w:t xml:space="preserve"> of factories. </w:t>
      </w:r>
      <w:r w:rsidR="001A79F4" w:rsidRPr="002B3D14">
        <w:rPr>
          <w:rFonts w:ascii="Latin Modern Roman 10" w:hAnsi="Latin Modern Roman 10"/>
        </w:rPr>
        <w:t xml:space="preserve">A large </w:t>
      </w:r>
      <w:r w:rsidRPr="002B3D14">
        <w:rPr>
          <w:rFonts w:ascii="Latin Modern Roman 10" w:hAnsi="Latin Modern Roman 10"/>
        </w:rPr>
        <w:t xml:space="preserve">factory </w:t>
      </w:r>
      <w:r w:rsidR="00EF1F91" w:rsidRPr="002B3D14">
        <w:rPr>
          <w:rFonts w:ascii="Latin Modern Roman 10" w:hAnsi="Latin Modern Roman 10"/>
        </w:rPr>
        <w:t>cap</w:t>
      </w:r>
      <w:r w:rsidRPr="002B3D14">
        <w:rPr>
          <w:rFonts w:ascii="Latin Modern Roman 10" w:hAnsi="Latin Modern Roman 10"/>
        </w:rPr>
        <w:t xml:space="preserve">able </w:t>
      </w:r>
      <w:r w:rsidR="00EF1F91" w:rsidRPr="002B3D14">
        <w:rPr>
          <w:rFonts w:ascii="Latin Modern Roman 10" w:hAnsi="Latin Modern Roman 10"/>
        </w:rPr>
        <w:t xml:space="preserve">of </w:t>
      </w:r>
      <w:r w:rsidRPr="002B3D14">
        <w:rPr>
          <w:rFonts w:ascii="Latin Modern Roman 10" w:hAnsi="Latin Modern Roman 10"/>
        </w:rPr>
        <w:t>build</w:t>
      </w:r>
      <w:r w:rsidR="00EF1F91" w:rsidRPr="002B3D14">
        <w:rPr>
          <w:rFonts w:ascii="Latin Modern Roman 10" w:hAnsi="Latin Modern Roman 10"/>
        </w:rPr>
        <w:t>ing</w:t>
      </w:r>
      <w:r w:rsidRPr="002B3D14">
        <w:rPr>
          <w:rFonts w:ascii="Latin Modern Roman 10" w:hAnsi="Latin Modern Roman 10"/>
        </w:rPr>
        <w:t xml:space="preserve"> robots could be used to create new factories</w:t>
      </w:r>
      <w:r w:rsidR="00EF1F91" w:rsidRPr="002B3D14">
        <w:rPr>
          <w:rFonts w:ascii="Latin Modern Roman 10" w:hAnsi="Latin Modern Roman 10"/>
        </w:rPr>
        <w:t xml:space="preserve"> in turn</w:t>
      </w:r>
      <w:r w:rsidRPr="002B3D14">
        <w:rPr>
          <w:rFonts w:ascii="Latin Modern Roman 10" w:hAnsi="Latin Modern Roman 10"/>
        </w:rPr>
        <w:t xml:space="preserve">. </w:t>
      </w:r>
    </w:p>
    <w:p w14:paraId="31993960" w14:textId="4933C435" w:rsidR="0088347F" w:rsidRPr="002B3D14" w:rsidRDefault="0088347F" w:rsidP="00686D55">
      <w:pPr>
        <w:pStyle w:val="ListParagraph"/>
        <w:numPr>
          <w:ilvl w:val="0"/>
          <w:numId w:val="1"/>
        </w:numPr>
        <w:rPr>
          <w:rFonts w:ascii="Latin Modern Roman 10" w:hAnsi="Latin Modern Roman 10"/>
        </w:rPr>
      </w:pPr>
      <w:r w:rsidRPr="002B3D14">
        <w:rPr>
          <w:rFonts w:ascii="Latin Modern Roman 10" w:hAnsi="Latin Modern Roman 10"/>
        </w:rPr>
        <w:t>Automation of engineering. The large</w:t>
      </w:r>
      <w:r w:rsidR="00EF1F91" w:rsidRPr="002B3D14">
        <w:rPr>
          <w:rFonts w:ascii="Latin Modern Roman 10" w:hAnsi="Latin Modern Roman 10"/>
        </w:rPr>
        <w:t>st fraction of</w:t>
      </w:r>
      <w:r w:rsidRPr="002B3D14">
        <w:rPr>
          <w:rFonts w:ascii="Latin Modern Roman 10" w:hAnsi="Latin Modern Roman 10"/>
        </w:rPr>
        <w:t xml:space="preserve"> costs </w:t>
      </w:r>
      <w:r w:rsidR="00EF1F91" w:rsidRPr="002B3D14">
        <w:rPr>
          <w:rFonts w:ascii="Latin Modern Roman 10" w:hAnsi="Latin Modern Roman 10"/>
        </w:rPr>
        <w:t xml:space="preserve">in engineering is the </w:t>
      </w:r>
      <w:r w:rsidRPr="002B3D14">
        <w:rPr>
          <w:rFonts w:ascii="Latin Modern Roman 10" w:hAnsi="Latin Modern Roman 10"/>
        </w:rPr>
        <w:t xml:space="preserve">human labor </w:t>
      </w:r>
      <w:r w:rsidR="00EF1F91" w:rsidRPr="002B3D14">
        <w:rPr>
          <w:rFonts w:ascii="Latin Modern Roman 10" w:hAnsi="Latin Modern Roman 10"/>
        </w:rPr>
        <w:t xml:space="preserve">required for </w:t>
      </w:r>
      <w:r w:rsidRPr="002B3D14">
        <w:rPr>
          <w:rFonts w:ascii="Latin Modern Roman 10" w:hAnsi="Latin Modern Roman 10"/>
        </w:rPr>
        <w:t>programming and designing new devices.</w:t>
      </w:r>
      <w:r w:rsidR="00982548" w:rsidRPr="002B3D14">
        <w:rPr>
          <w:rFonts w:ascii="Latin Modern Roman 10" w:hAnsi="Latin Modern Roman 10"/>
        </w:rPr>
        <w:t xml:space="preserve"> Automation like CAD simplifies prototypes</w:t>
      </w:r>
      <w:r w:rsidR="00EF1F91" w:rsidRPr="002B3D14">
        <w:rPr>
          <w:rFonts w:ascii="Latin Modern Roman 10" w:hAnsi="Latin Modern Roman 10"/>
        </w:rPr>
        <w:t xml:space="preserve"> design</w:t>
      </w:r>
      <w:r w:rsidR="00982548" w:rsidRPr="002B3D14">
        <w:rPr>
          <w:rFonts w:ascii="Latin Modern Roman 10" w:hAnsi="Latin Modern Roman 10"/>
        </w:rPr>
        <w:t xml:space="preserve">. </w:t>
      </w:r>
    </w:p>
    <w:p w14:paraId="04A7760B" w14:textId="49D68025" w:rsidR="00664D9F" w:rsidRPr="002B3D14" w:rsidRDefault="00664D9F" w:rsidP="00686D55">
      <w:pPr>
        <w:pStyle w:val="ListParagraph"/>
        <w:numPr>
          <w:ilvl w:val="0"/>
          <w:numId w:val="1"/>
        </w:numPr>
        <w:rPr>
          <w:rFonts w:ascii="Latin Modern Roman 10" w:hAnsi="Latin Modern Roman 10"/>
        </w:rPr>
      </w:pPr>
      <w:r w:rsidRPr="002B3D14">
        <w:rPr>
          <w:rFonts w:ascii="Latin Modern Roman 10" w:hAnsi="Latin Modern Roman 10"/>
        </w:rPr>
        <w:t>New types of manufacturing. For RoboBee</w:t>
      </w:r>
      <w:r w:rsidR="00EF1F91" w:rsidRPr="002B3D14">
        <w:rPr>
          <w:rFonts w:ascii="Latin Modern Roman 10" w:hAnsi="Latin Modern Roman 10"/>
        </w:rPr>
        <w:t>, a</w:t>
      </w:r>
      <w:r w:rsidRPr="002B3D14">
        <w:rPr>
          <w:rFonts w:ascii="Latin Modern Roman 10" w:hAnsi="Latin Modern Roman 10"/>
        </w:rPr>
        <w:t xml:space="preserve"> new way of creating 3D structures was invented, where 2D sheets are combined into </w:t>
      </w:r>
      <w:r w:rsidR="00EF1F91" w:rsidRPr="002B3D14">
        <w:rPr>
          <w:rFonts w:ascii="Latin Modern Roman 10" w:hAnsi="Latin Modern Roman 10"/>
        </w:rPr>
        <w:t xml:space="preserve">a </w:t>
      </w:r>
      <w:r w:rsidRPr="002B3D14">
        <w:rPr>
          <w:rFonts w:ascii="Latin Modern Roman 10" w:hAnsi="Latin Modern Roman 10"/>
        </w:rPr>
        <w:t xml:space="preserve">3D shape. This </w:t>
      </w:r>
      <w:r w:rsidR="00EF1F91" w:rsidRPr="002B3D14">
        <w:rPr>
          <w:rFonts w:ascii="Latin Modern Roman 10" w:hAnsi="Latin Modern Roman 10"/>
        </w:rPr>
        <w:t xml:space="preserve">has the </w:t>
      </w:r>
      <w:r w:rsidR="00EF1F91" w:rsidRPr="002B3D14">
        <w:rPr>
          <w:rFonts w:ascii="Latin Modern Roman 10" w:hAnsi="Latin Modern Roman 10"/>
        </w:rPr>
        <w:lastRenderedPageBreak/>
        <w:t xml:space="preserve">potential </w:t>
      </w:r>
      <w:r w:rsidRPr="002B3D14">
        <w:rPr>
          <w:rFonts w:ascii="Latin Modern Roman 10" w:hAnsi="Latin Modern Roman 10"/>
        </w:rPr>
        <w:t xml:space="preserve">to be </w:t>
      </w:r>
      <w:r w:rsidR="00EF1F91" w:rsidRPr="002B3D14">
        <w:rPr>
          <w:rFonts w:ascii="Latin Modern Roman 10" w:hAnsi="Latin Modern Roman 10"/>
        </w:rPr>
        <w:t xml:space="preserve">a </w:t>
      </w:r>
      <w:r w:rsidRPr="002B3D14">
        <w:rPr>
          <w:rFonts w:ascii="Latin Modern Roman 10" w:hAnsi="Latin Modern Roman 10"/>
        </w:rPr>
        <w:t>cheap and scalable method</w:t>
      </w:r>
      <w:r w:rsidR="00AD6BFB" w:rsidRPr="002B3D14">
        <w:rPr>
          <w:rFonts w:ascii="Latin Modern Roman 10" w:hAnsi="Latin Modern Roman 10"/>
        </w:rPr>
        <w:t xml:space="preserve"> of mass manufacturing</w:t>
      </w:r>
      <w:r w:rsidR="00962260" w:rsidRPr="002B3D14">
        <w:rPr>
          <w:rFonts w:ascii="Latin Modern Roman 10" w:hAnsi="Latin Modern Roman 10"/>
        </w:rPr>
        <w:t xml:space="preserve"> </w:t>
      </w:r>
      <w:r w:rsidR="00962260"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1he6uqnnc0","properties":{"formattedCitation":"(Davis, 2013)","plainCitation":"(Davis, 2013)","noteIndex":0},"citationItems":[{"id":6654,"uris":["http://zotero.org/users/3736454/items/ITXPYTKH"],"uri":["http://zotero.org/users/3736454/items/ITXPYTKH"],"itemData":{"id":6654,"type":"article-magazine","title":"\"RoboBees\" take first flight","container-title":"CBCnews","URL":"https://www.cbsnews.com/news/robobees-take-first-flight/","language":"en","author":[{"family":"Davis","given":"S."}],"issued":{"date-parts":[["2013"]]},"accessed":{"date-parts":[["2018",1,29]]}}}],"schema":"https://github.com/citation-style-language/schema/raw/master/csl-citation.json"} </w:instrText>
      </w:r>
      <w:r w:rsidR="00962260" w:rsidRPr="002B3D14">
        <w:rPr>
          <w:rFonts w:ascii="Latin Modern Roman 10" w:hAnsi="Latin Modern Roman 10"/>
        </w:rPr>
        <w:fldChar w:fldCharType="separate"/>
      </w:r>
      <w:r w:rsidR="00AD6BFB" w:rsidRPr="002B3D14">
        <w:rPr>
          <w:rFonts w:ascii="Latin Modern Roman 10" w:hAnsi="Latin Modern Roman 10"/>
          <w:noProof/>
        </w:rPr>
        <w:t>(Davis, 2013)</w:t>
      </w:r>
      <w:r w:rsidR="00962260" w:rsidRPr="002B3D14">
        <w:rPr>
          <w:rFonts w:ascii="Latin Modern Roman 10" w:hAnsi="Latin Modern Roman 10"/>
        </w:rPr>
        <w:fldChar w:fldCharType="end"/>
      </w:r>
      <w:r w:rsidR="00AD6BFB" w:rsidRPr="002B3D14">
        <w:rPr>
          <w:rFonts w:ascii="Latin Modern Roman 10" w:hAnsi="Latin Modern Roman 10"/>
        </w:rPr>
        <w:t>.</w:t>
      </w:r>
      <w:r w:rsidR="00982548" w:rsidRPr="002B3D14">
        <w:rPr>
          <w:rFonts w:ascii="Latin Modern Roman 10" w:hAnsi="Latin Modern Roman 10"/>
        </w:rPr>
        <w:t xml:space="preserve"> </w:t>
      </w:r>
      <w:r w:rsidR="00EF1F91" w:rsidRPr="002B3D14">
        <w:rPr>
          <w:rFonts w:ascii="Latin Modern Roman 10" w:hAnsi="Latin Modern Roman 10"/>
        </w:rPr>
        <w:t xml:space="preserve">A related approach </w:t>
      </w:r>
      <w:r w:rsidR="00982548" w:rsidRPr="002B3D14">
        <w:rPr>
          <w:rFonts w:ascii="Latin Modern Roman 10" w:hAnsi="Latin Modern Roman 10"/>
        </w:rPr>
        <w:t xml:space="preserve">is origami robotics </w:t>
      </w:r>
      <w:r w:rsidR="00982548"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b9isrnpc5","properties":{"formattedCitation":"(Zhakypov &amp; Paik, 2018)","plainCitation":"(Zhakypov &amp; Paik, 2018)","noteIndex":0},"citationItems":[{"id":6656,"uris":["http://zotero.org/users/3736454/items/4WJCQVCF"],"uri":["http://zotero.org/users/3736454/items/4WJCQVCF"],"itemData":{"id":6656,"type":"article-journal","title":"Design Methodology for Constructing Multimaterial Origami Robots and Machines","container-title":"IEEE Transactions on Robotics","source":"Google Scholar","author":[{"family":"Zhakypov","given":"Zhenishbek"},{"family":"Paik","given":"Jamie"}],"issued":{"date-parts":[["2018"]]}}}],"schema":"https://github.com/citation-style-language/schema/raw/master/csl-citation.json"} </w:instrText>
      </w:r>
      <w:r w:rsidR="00982548" w:rsidRPr="002B3D14">
        <w:rPr>
          <w:rFonts w:ascii="Latin Modern Roman 10" w:hAnsi="Latin Modern Roman 10"/>
        </w:rPr>
        <w:fldChar w:fldCharType="separate"/>
      </w:r>
      <w:r w:rsidR="00982548" w:rsidRPr="002B3D14">
        <w:rPr>
          <w:rFonts w:ascii="Latin Modern Roman 10" w:hAnsi="Latin Modern Roman 10"/>
          <w:noProof/>
        </w:rPr>
        <w:t>(Zhakypov &amp; Paik, 2018)</w:t>
      </w:r>
      <w:r w:rsidR="00982548" w:rsidRPr="002B3D14">
        <w:rPr>
          <w:rFonts w:ascii="Latin Modern Roman 10" w:hAnsi="Latin Modern Roman 10"/>
        </w:rPr>
        <w:fldChar w:fldCharType="end"/>
      </w:r>
      <w:r w:rsidR="00982548" w:rsidRPr="002B3D14">
        <w:rPr>
          <w:rFonts w:ascii="Latin Modern Roman 10" w:hAnsi="Latin Modern Roman 10"/>
        </w:rPr>
        <w:t>.</w:t>
      </w:r>
    </w:p>
    <w:p w14:paraId="7CF48371" w14:textId="77777777" w:rsidR="00DD5748" w:rsidRPr="002B3D14" w:rsidRDefault="00DD5748" w:rsidP="00DD5748">
      <w:pPr>
        <w:pStyle w:val="ListParagraph"/>
        <w:rPr>
          <w:rFonts w:ascii="Latin Modern Roman 10" w:hAnsi="Latin Modern Roman 10"/>
        </w:rPr>
      </w:pPr>
    </w:p>
    <w:p w14:paraId="58009AF1" w14:textId="01B879F7" w:rsidR="00E66CE5" w:rsidRPr="002B3D14" w:rsidRDefault="00C054F0" w:rsidP="00460DBE">
      <w:pPr>
        <w:pStyle w:val="Heading2"/>
        <w:rPr>
          <w:rFonts w:ascii="Latin Modern Roman 10" w:hAnsi="Latin Modern Roman 10"/>
        </w:rPr>
      </w:pPr>
      <w:bookmarkStart w:id="57" w:name="_Toc505169944"/>
      <w:bookmarkStart w:id="58" w:name="_Toc506566624"/>
      <w:r w:rsidRPr="002B3D14">
        <w:rPr>
          <w:rFonts w:ascii="Latin Modern Roman 10" w:hAnsi="Latin Modern Roman 10"/>
        </w:rPr>
        <w:t xml:space="preserve">6.4 </w:t>
      </w:r>
      <w:r w:rsidR="004960A1" w:rsidRPr="002B3D14">
        <w:rPr>
          <w:rFonts w:ascii="Latin Modern Roman 10" w:hAnsi="Latin Modern Roman 10"/>
        </w:rPr>
        <w:t xml:space="preserve">Economies </w:t>
      </w:r>
      <w:r w:rsidR="00DD5748" w:rsidRPr="002B3D14">
        <w:rPr>
          <w:rFonts w:ascii="Latin Modern Roman 10" w:hAnsi="Latin Modern Roman 10"/>
        </w:rPr>
        <w:t>of scale for drone armies</w:t>
      </w:r>
      <w:bookmarkEnd w:id="57"/>
      <w:bookmarkEnd w:id="58"/>
    </w:p>
    <w:p w14:paraId="3FED1B91" w14:textId="3A724467" w:rsidR="00406DF9" w:rsidRPr="002B3D14" w:rsidRDefault="00E63EED" w:rsidP="00F21CA2">
      <w:pPr>
        <w:ind w:firstLine="720"/>
        <w:jc w:val="both"/>
        <w:rPr>
          <w:rFonts w:ascii="Latin Modern Roman 10" w:hAnsi="Latin Modern Roman 10"/>
        </w:rPr>
      </w:pPr>
      <w:r w:rsidRPr="002B3D14">
        <w:rPr>
          <w:rFonts w:ascii="Latin Modern Roman 10" w:hAnsi="Latin Modern Roman 10"/>
        </w:rPr>
        <w:t xml:space="preserve">Projections for </w:t>
      </w:r>
      <w:r w:rsidR="00E66CE5" w:rsidRPr="002B3D14">
        <w:rPr>
          <w:rFonts w:ascii="Latin Modern Roman 10" w:hAnsi="Latin Modern Roman 10"/>
        </w:rPr>
        <w:t>2021</w:t>
      </w:r>
      <w:r w:rsidR="004D657B" w:rsidRPr="002B3D14">
        <w:rPr>
          <w:rFonts w:ascii="Latin Modern Roman 10" w:hAnsi="Latin Modern Roman 10"/>
        </w:rPr>
        <w:t xml:space="preserve"> </w:t>
      </w:r>
      <w:r w:rsidRPr="002B3D14">
        <w:rPr>
          <w:rFonts w:ascii="Latin Modern Roman 10" w:hAnsi="Latin Modern Roman 10"/>
        </w:rPr>
        <w:t xml:space="preserve">predict </w:t>
      </w:r>
      <w:r w:rsidR="00E66CE5" w:rsidRPr="002B3D14">
        <w:rPr>
          <w:rFonts w:ascii="Latin Modern Roman 10" w:hAnsi="Latin Modern Roman 10"/>
        </w:rPr>
        <w:t xml:space="preserve">67 million sales of consumer drones with </w:t>
      </w:r>
      <w:r w:rsidRPr="002B3D14">
        <w:rPr>
          <w:rFonts w:ascii="Latin Modern Roman 10" w:hAnsi="Latin Modern Roman 10"/>
        </w:rPr>
        <w:t xml:space="preserve">a </w:t>
      </w:r>
      <w:r w:rsidR="00E66CE5" w:rsidRPr="002B3D14">
        <w:rPr>
          <w:rFonts w:ascii="Latin Modern Roman 10" w:hAnsi="Latin Modern Roman 10"/>
        </w:rPr>
        <w:t xml:space="preserve">doubling time </w:t>
      </w:r>
      <w:r w:rsidRPr="002B3D14">
        <w:rPr>
          <w:rFonts w:ascii="Latin Modern Roman 10" w:hAnsi="Latin Modern Roman 10"/>
        </w:rPr>
        <w:t xml:space="preserve">of two </w:t>
      </w:r>
      <w:r w:rsidR="00E66CE5" w:rsidRPr="002B3D14">
        <w:rPr>
          <w:rFonts w:ascii="Latin Modern Roman 10" w:hAnsi="Latin Modern Roman 10"/>
        </w:rPr>
        <w:t>years</w:t>
      </w:r>
      <w:r w:rsidR="00ED6B1B" w:rsidRPr="002B3D14">
        <w:rPr>
          <w:rFonts w:ascii="Latin Modern Roman 10" w:hAnsi="Latin Modern Roman 10"/>
        </w:rPr>
        <w:t xml:space="preserve"> </w:t>
      </w:r>
      <w:r w:rsidR="00ED6B1B"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aqs7e1id3","properties":{"formattedCitation":"(Tractica, 2016)","plainCitation":"(Tractica, 2016)","noteIndex":0},"citationItems":[{"id":6658,"uris":["http://zotero.org/users/3736454/items/29CMBYBT"],"uri":["http://zotero.org/users/3736454/items/29CMBYBT"],"itemData":{"id":6658,"type":"post-weblog","title":"Consumer Drone Sales to Increase Tenfold to 67.7 Million Units Annually by 2021 | Tractica","URL":"https://www.tractica.com/newsroom/press-releases/consumer-drone-sales-to-increase-tenfold-to-67-7-million-units-annually-by-2021/","language":"en-US","author":[{"family":"Tractica","given":""}],"issued":{"date-parts":[["2016"]]},"accessed":{"date-parts":[["2018",1,29]]}}}],"schema":"https://github.com/citation-style-language/schema/raw/master/csl-citation.json"} </w:instrText>
      </w:r>
      <w:r w:rsidR="00ED6B1B" w:rsidRPr="002B3D14">
        <w:rPr>
          <w:rFonts w:ascii="Latin Modern Roman 10" w:hAnsi="Latin Modern Roman 10"/>
        </w:rPr>
        <w:fldChar w:fldCharType="separate"/>
      </w:r>
      <w:r w:rsidR="00ED6B1B" w:rsidRPr="002B3D14">
        <w:rPr>
          <w:rFonts w:ascii="Latin Modern Roman 10" w:hAnsi="Latin Modern Roman 10"/>
          <w:noProof/>
        </w:rPr>
        <w:t>(Tractica, 2016)</w:t>
      </w:r>
      <w:r w:rsidR="00ED6B1B" w:rsidRPr="002B3D14">
        <w:rPr>
          <w:rFonts w:ascii="Latin Modern Roman 10" w:hAnsi="Latin Modern Roman 10"/>
        </w:rPr>
        <w:fldChar w:fldCharType="end"/>
      </w:r>
      <w:r w:rsidR="00E66CE5" w:rsidRPr="002B3D14">
        <w:rPr>
          <w:rFonts w:ascii="Latin Modern Roman 10" w:hAnsi="Latin Modern Roman 10"/>
        </w:rPr>
        <w:t xml:space="preserve">. </w:t>
      </w:r>
      <w:r w:rsidRPr="002B3D14">
        <w:rPr>
          <w:rFonts w:ascii="Latin Modern Roman 10" w:hAnsi="Latin Modern Roman 10"/>
        </w:rPr>
        <w:t>An e</w:t>
      </w:r>
      <w:r w:rsidR="002E6A20" w:rsidRPr="002B3D14">
        <w:rPr>
          <w:rFonts w:ascii="Latin Modern Roman 10" w:hAnsi="Latin Modern Roman 10"/>
        </w:rPr>
        <w:t xml:space="preserve">conomy of scale </w:t>
      </w:r>
      <w:r w:rsidR="009E473D" w:rsidRPr="002B3D14">
        <w:rPr>
          <w:rFonts w:ascii="Latin Modern Roman 10" w:hAnsi="Latin Modern Roman 10"/>
        </w:rPr>
        <w:t>calculator</w:t>
      </w:r>
      <w:r w:rsidR="00387DF7" w:rsidRPr="002B3D14">
        <w:rPr>
          <w:rFonts w:ascii="Latin Modern Roman 10" w:hAnsi="Latin Modern Roman 10"/>
        </w:rPr>
        <w:t xml:space="preserve"> </w:t>
      </w:r>
      <w:r w:rsidR="00387DF7"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a1cdso74","properties":{"formattedCitation":"(Repetitive Learning Cost Model And Calculator, 2018)","plainCitation":"(Repetitive Learning Cost Model And Calculator, 2018)","noteIndex":0},"citationItems":[{"id":6660,"uris":["http://zotero.org/users/3736454/items/UIEZSAAI"],"uri":["http://zotero.org/users/3736454/items/UIEZSAAI"],"itemData":{"id":6660,"type":"article","title":"Repetitive Learning Cost Model And Calculator","URL":"http://www.csgnetwork.com/learncurvecalc.html","author":[{"family":"Repetitive Learning Cost Model And Calculator","given":""}],"issued":{"date-parts":[["2018"]]}}}],"schema":"https://github.com/citation-style-language/schema/raw/master/csl-citation.json"} </w:instrText>
      </w:r>
      <w:r w:rsidR="00387DF7" w:rsidRPr="002B3D14">
        <w:rPr>
          <w:rFonts w:ascii="Latin Modern Roman 10" w:hAnsi="Latin Modern Roman 10"/>
        </w:rPr>
        <w:fldChar w:fldCharType="separate"/>
      </w:r>
      <w:r w:rsidR="00387DF7" w:rsidRPr="002B3D14">
        <w:rPr>
          <w:rFonts w:ascii="Latin Modern Roman 10" w:hAnsi="Latin Modern Roman 10"/>
          <w:noProof/>
        </w:rPr>
        <w:t>(Repetitive Learning Cost Model And Calculator, 2018)</w:t>
      </w:r>
      <w:r w:rsidR="00387DF7" w:rsidRPr="002B3D14">
        <w:rPr>
          <w:rFonts w:ascii="Latin Modern Roman 10" w:hAnsi="Latin Modern Roman 10"/>
        </w:rPr>
        <w:fldChar w:fldCharType="end"/>
      </w:r>
      <w:r w:rsidR="00387DF7" w:rsidRPr="002B3D14">
        <w:rPr>
          <w:rFonts w:ascii="Latin Modern Roman 10" w:hAnsi="Latin Modern Roman 10"/>
        </w:rPr>
        <w:t xml:space="preserve"> based on </w:t>
      </w:r>
      <w:r w:rsidR="00460DBE"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2fjqihjfsb","properties":{"formattedCitation":"(Ostwald, 1992)","plainCitation":"(Ostwald, 1992)","noteIndex":0},"citationItems":[{"id":6661,"uris":["http://zotero.org/users/3736454/items/D24X4VEW"],"uri":["http://zotero.org/users/3736454/items/D24X4VEW"],"itemData":{"id":6661,"type":"book","title":"Engineering cost estimating","publisher":"Prentice Hall","source":"Google Scholar","author":[{"family":"Ostwald","given":"Phillip F."}],"issued":{"date-parts":[["1992"]]}}}],"schema":"https://github.com/citation-style-language/schema/raw/master/csl-citation.json"} </w:instrText>
      </w:r>
      <w:r w:rsidR="00460DBE" w:rsidRPr="002B3D14">
        <w:rPr>
          <w:rFonts w:ascii="Latin Modern Roman 10" w:hAnsi="Latin Modern Roman 10"/>
        </w:rPr>
        <w:fldChar w:fldCharType="separate"/>
      </w:r>
      <w:r w:rsidR="00460DBE" w:rsidRPr="002B3D14">
        <w:rPr>
          <w:rFonts w:ascii="Latin Modern Roman 10" w:hAnsi="Latin Modern Roman 10"/>
          <w:noProof/>
        </w:rPr>
        <w:t>(Ostwald, 1992)</w:t>
      </w:r>
      <w:r w:rsidR="00460DBE" w:rsidRPr="002B3D14">
        <w:rPr>
          <w:rFonts w:ascii="Latin Modern Roman 10" w:hAnsi="Latin Modern Roman 10"/>
        </w:rPr>
        <w:fldChar w:fldCharType="end"/>
      </w:r>
      <w:r w:rsidR="00406DF9" w:rsidRPr="002B3D14">
        <w:rPr>
          <w:rFonts w:ascii="Latin Modern Roman 10" w:hAnsi="Latin Modern Roman 10"/>
        </w:rPr>
        <w:t xml:space="preserve"> </w:t>
      </w:r>
      <w:r w:rsidRPr="002B3D14">
        <w:rPr>
          <w:rFonts w:ascii="Latin Modern Roman 10" w:hAnsi="Latin Modern Roman 10"/>
        </w:rPr>
        <w:t>yields a sevenfold</w:t>
      </w:r>
      <w:r w:rsidR="009E473D" w:rsidRPr="002B3D14">
        <w:rPr>
          <w:rFonts w:ascii="Latin Modern Roman 10" w:hAnsi="Latin Modern Roman 10"/>
        </w:rPr>
        <w:t xml:space="preserve"> </w:t>
      </w:r>
      <w:r w:rsidRPr="002B3D14">
        <w:rPr>
          <w:rFonts w:ascii="Latin Modern Roman 10" w:hAnsi="Latin Modern Roman 10"/>
        </w:rPr>
        <w:t xml:space="preserve">cost </w:t>
      </w:r>
      <w:r w:rsidR="009E473D" w:rsidRPr="002B3D14">
        <w:rPr>
          <w:rFonts w:ascii="Latin Modern Roman 10" w:hAnsi="Latin Modern Roman 10"/>
        </w:rPr>
        <w:t xml:space="preserve">reduction </w:t>
      </w:r>
      <w:r w:rsidRPr="002B3D14">
        <w:rPr>
          <w:rFonts w:ascii="Latin Modern Roman 10" w:hAnsi="Latin Modern Roman 10"/>
        </w:rPr>
        <w:t xml:space="preserve">with a 1000-fold </w:t>
      </w:r>
      <w:r w:rsidR="009E473D" w:rsidRPr="002B3D14">
        <w:rPr>
          <w:rFonts w:ascii="Latin Modern Roman 10" w:hAnsi="Latin Modern Roman 10"/>
        </w:rPr>
        <w:t xml:space="preserve">increase </w:t>
      </w:r>
      <w:r w:rsidRPr="002B3D14">
        <w:rPr>
          <w:rFonts w:ascii="Latin Modern Roman 10" w:hAnsi="Latin Modern Roman 10"/>
        </w:rPr>
        <w:t xml:space="preserve">in </w:t>
      </w:r>
      <w:r w:rsidR="009E473D" w:rsidRPr="002B3D14">
        <w:rPr>
          <w:rFonts w:ascii="Latin Modern Roman 10" w:hAnsi="Latin Modern Roman 10"/>
        </w:rPr>
        <w:t xml:space="preserve">production. This means that if </w:t>
      </w:r>
      <w:r w:rsidRPr="002B3D14">
        <w:rPr>
          <w:rFonts w:ascii="Latin Modern Roman 10" w:hAnsi="Latin Modern Roman 10"/>
        </w:rPr>
        <w:t xml:space="preserve">the </w:t>
      </w:r>
      <w:r w:rsidR="009E473D" w:rsidRPr="002B3D14">
        <w:rPr>
          <w:rFonts w:ascii="Latin Modern Roman 10" w:hAnsi="Latin Modern Roman 10"/>
        </w:rPr>
        <w:t xml:space="preserve">cheapest drones now </w:t>
      </w:r>
      <w:r w:rsidRPr="002B3D14">
        <w:rPr>
          <w:rFonts w:ascii="Latin Modern Roman 10" w:hAnsi="Latin Modern Roman 10"/>
        </w:rPr>
        <w:t xml:space="preserve">retail for </w:t>
      </w:r>
      <w:r w:rsidR="009E473D" w:rsidRPr="002B3D14">
        <w:rPr>
          <w:rFonts w:ascii="Latin Modern Roman 10" w:hAnsi="Latin Modern Roman 10"/>
        </w:rPr>
        <w:t>20 USD, their bulk price is probably less than 10 USD</w:t>
      </w:r>
      <w:r w:rsidR="00C47E71" w:rsidRPr="002B3D14">
        <w:rPr>
          <w:rFonts w:ascii="Latin Modern Roman 10" w:hAnsi="Latin Modern Roman 10"/>
        </w:rPr>
        <w:t>,</w:t>
      </w:r>
      <w:r w:rsidR="009E473D" w:rsidRPr="002B3D14">
        <w:rPr>
          <w:rFonts w:ascii="Latin Modern Roman 10" w:hAnsi="Latin Modern Roman 10"/>
        </w:rPr>
        <w:t xml:space="preserve"> and</w:t>
      </w:r>
      <w:r w:rsidR="00406DF9" w:rsidRPr="002B3D14">
        <w:rPr>
          <w:rFonts w:ascii="Latin Modern Roman 10" w:hAnsi="Latin Modern Roman 10"/>
        </w:rPr>
        <w:t xml:space="preserve"> </w:t>
      </w:r>
      <w:r w:rsidR="00C47E71" w:rsidRPr="002B3D14">
        <w:rPr>
          <w:rFonts w:ascii="Latin Modern Roman 10" w:hAnsi="Latin Modern Roman 10"/>
        </w:rPr>
        <w:t>a sevenfold</w:t>
      </w:r>
      <w:r w:rsidR="00406DF9" w:rsidRPr="002B3D14">
        <w:rPr>
          <w:rFonts w:ascii="Latin Modern Roman 10" w:hAnsi="Latin Modern Roman 10"/>
        </w:rPr>
        <w:t xml:space="preserve"> reduction </w:t>
      </w:r>
      <w:r w:rsidR="00C47E71" w:rsidRPr="002B3D14">
        <w:rPr>
          <w:rFonts w:ascii="Latin Modern Roman 10" w:hAnsi="Latin Modern Roman 10"/>
        </w:rPr>
        <w:t xml:space="preserve">in </w:t>
      </w:r>
      <w:r w:rsidR="00406DF9" w:rsidRPr="002B3D14">
        <w:rPr>
          <w:rFonts w:ascii="Latin Modern Roman 10" w:hAnsi="Latin Modern Roman 10"/>
        </w:rPr>
        <w:t>th</w:t>
      </w:r>
      <w:r w:rsidR="00C47E71" w:rsidRPr="002B3D14">
        <w:rPr>
          <w:rFonts w:ascii="Latin Modern Roman 10" w:hAnsi="Latin Modern Roman 10"/>
        </w:rPr>
        <w:t>is</w:t>
      </w:r>
      <w:r w:rsidR="00406DF9" w:rsidRPr="002B3D14">
        <w:rPr>
          <w:rFonts w:ascii="Latin Modern Roman 10" w:hAnsi="Latin Modern Roman 10"/>
        </w:rPr>
        <w:t xml:space="preserve"> price will give </w:t>
      </w:r>
      <w:r w:rsidR="00C47E71" w:rsidRPr="002B3D14">
        <w:rPr>
          <w:rFonts w:ascii="Latin Modern Roman 10" w:hAnsi="Latin Modern Roman 10"/>
        </w:rPr>
        <w:t xml:space="preserve">a cost of </w:t>
      </w:r>
      <w:r w:rsidR="00406DF9" w:rsidRPr="002B3D14">
        <w:rPr>
          <w:rFonts w:ascii="Latin Modern Roman 10" w:hAnsi="Latin Modern Roman 10"/>
        </w:rPr>
        <w:t>around 1.3 USD for drone. Thus, the whole program to build tens of billions</w:t>
      </w:r>
      <w:r w:rsidR="00C47E71" w:rsidRPr="002B3D14">
        <w:rPr>
          <w:rFonts w:ascii="Latin Modern Roman 10" w:hAnsi="Latin Modern Roman 10"/>
        </w:rPr>
        <w:t xml:space="preserve"> of</w:t>
      </w:r>
      <w:r w:rsidR="00406DF9" w:rsidRPr="002B3D14">
        <w:rPr>
          <w:rFonts w:ascii="Latin Modern Roman 10" w:hAnsi="Latin Modern Roman 10"/>
        </w:rPr>
        <w:t xml:space="preserve"> drones will costs around 100 </w:t>
      </w:r>
      <w:r w:rsidR="00C47E71" w:rsidRPr="002B3D14">
        <w:rPr>
          <w:rFonts w:ascii="Latin Modern Roman 10" w:hAnsi="Latin Modern Roman 10"/>
        </w:rPr>
        <w:t xml:space="preserve">billion </w:t>
      </w:r>
      <w:r w:rsidR="00406DF9" w:rsidRPr="002B3D14">
        <w:rPr>
          <w:rFonts w:ascii="Latin Modern Roman 10" w:hAnsi="Latin Modern Roman 10"/>
        </w:rPr>
        <w:t>USD</w:t>
      </w:r>
      <w:r w:rsidR="00460DBE" w:rsidRPr="002B3D14">
        <w:rPr>
          <w:rFonts w:ascii="Latin Modern Roman 10" w:hAnsi="Latin Modern Roman 10"/>
        </w:rPr>
        <w:t>,</w:t>
      </w:r>
      <w:r w:rsidR="00406DF9" w:rsidRPr="002B3D14">
        <w:rPr>
          <w:rFonts w:ascii="Latin Modern Roman 10" w:hAnsi="Latin Modern Roman 10"/>
        </w:rPr>
        <w:t xml:space="preserve"> </w:t>
      </w:r>
      <w:r w:rsidR="00C47E71" w:rsidRPr="002B3D14">
        <w:rPr>
          <w:rFonts w:ascii="Latin Modern Roman 10" w:hAnsi="Latin Modern Roman 10"/>
        </w:rPr>
        <w:t>with</w:t>
      </w:r>
      <w:r w:rsidR="00406DF9" w:rsidRPr="002B3D14">
        <w:rPr>
          <w:rFonts w:ascii="Latin Modern Roman 10" w:hAnsi="Latin Modern Roman 10"/>
        </w:rPr>
        <w:t xml:space="preserve">in reach of </w:t>
      </w:r>
      <w:r w:rsidR="00C47E71" w:rsidRPr="002B3D14">
        <w:rPr>
          <w:rFonts w:ascii="Latin Modern Roman 10" w:hAnsi="Latin Modern Roman 10"/>
        </w:rPr>
        <w:t xml:space="preserve">the </w:t>
      </w:r>
      <w:r w:rsidR="00406DF9" w:rsidRPr="002B3D14">
        <w:rPr>
          <w:rFonts w:ascii="Latin Modern Roman 10" w:hAnsi="Latin Modern Roman 10"/>
        </w:rPr>
        <w:t xml:space="preserve">current military budgets of the superpowers. </w:t>
      </w:r>
      <w:r w:rsidR="00460DBE" w:rsidRPr="002B3D14">
        <w:rPr>
          <w:rFonts w:ascii="Latin Modern Roman 10" w:hAnsi="Latin Modern Roman 10"/>
        </w:rPr>
        <w:t>The estimate</w:t>
      </w:r>
      <w:r w:rsidR="00387DF7" w:rsidRPr="002B3D14">
        <w:rPr>
          <w:rFonts w:ascii="Latin Modern Roman 10" w:hAnsi="Latin Modern Roman 10"/>
        </w:rPr>
        <w:t xml:space="preserve"> doesn’t take into account many factors, like </w:t>
      </w:r>
      <w:r w:rsidR="00A10398" w:rsidRPr="002B3D14">
        <w:rPr>
          <w:rFonts w:ascii="Latin Modern Roman 10" w:hAnsi="Latin Modern Roman 10"/>
        </w:rPr>
        <w:t xml:space="preserve">growth in military </w:t>
      </w:r>
      <w:r w:rsidR="00387DF7" w:rsidRPr="002B3D14">
        <w:rPr>
          <w:rFonts w:ascii="Latin Modern Roman 10" w:hAnsi="Latin Modern Roman 10"/>
        </w:rPr>
        <w:t xml:space="preserve">budgets in </w:t>
      </w:r>
      <w:r w:rsidR="00A10398" w:rsidRPr="002B3D14">
        <w:rPr>
          <w:rFonts w:ascii="Latin Modern Roman 10" w:hAnsi="Latin Modern Roman 10"/>
        </w:rPr>
        <w:t xml:space="preserve">response to perceived threats </w:t>
      </w:r>
      <w:r w:rsidR="00387DF7" w:rsidRPr="002B3D14">
        <w:rPr>
          <w:rFonts w:ascii="Latin Modern Roman 10" w:hAnsi="Latin Modern Roman 10"/>
        </w:rPr>
        <w:t xml:space="preserve">and </w:t>
      </w:r>
      <w:r w:rsidR="00A10398" w:rsidRPr="002B3D14">
        <w:rPr>
          <w:rFonts w:ascii="Latin Modern Roman 10" w:hAnsi="Latin Modern Roman 10"/>
        </w:rPr>
        <w:t xml:space="preserve">the </w:t>
      </w:r>
      <w:r w:rsidR="00387DF7" w:rsidRPr="002B3D14">
        <w:rPr>
          <w:rFonts w:ascii="Latin Modern Roman 10" w:hAnsi="Latin Modern Roman 10"/>
        </w:rPr>
        <w:t xml:space="preserve">growing size of the economy, as well as </w:t>
      </w:r>
      <w:r w:rsidR="00A10398" w:rsidRPr="002B3D14">
        <w:rPr>
          <w:rFonts w:ascii="Latin Modern Roman 10" w:hAnsi="Latin Modern Roman 10"/>
        </w:rPr>
        <w:t xml:space="preserve">cost reductions due to </w:t>
      </w:r>
      <w:r w:rsidR="00387DF7" w:rsidRPr="002B3D14">
        <w:rPr>
          <w:rFonts w:ascii="Latin Modern Roman 10" w:hAnsi="Latin Modern Roman 10"/>
        </w:rPr>
        <w:t xml:space="preserve">automation and </w:t>
      </w:r>
      <w:r w:rsidR="00460DBE" w:rsidRPr="002B3D14">
        <w:rPr>
          <w:rFonts w:ascii="Latin Modern Roman 10" w:hAnsi="Latin Modern Roman 10"/>
        </w:rPr>
        <w:t>miniaturization</w:t>
      </w:r>
      <w:r w:rsidR="00387DF7" w:rsidRPr="002B3D14">
        <w:rPr>
          <w:rFonts w:ascii="Latin Modern Roman 10" w:hAnsi="Latin Modern Roman 10"/>
        </w:rPr>
        <w:t xml:space="preserve">, so </w:t>
      </w:r>
      <w:r w:rsidR="001807ED" w:rsidRPr="002B3D14">
        <w:rPr>
          <w:rFonts w:ascii="Latin Modern Roman 10" w:hAnsi="Latin Modern Roman 10"/>
        </w:rPr>
        <w:t xml:space="preserve">the </w:t>
      </w:r>
      <w:r w:rsidR="00387DF7" w:rsidRPr="002B3D14">
        <w:rPr>
          <w:rFonts w:ascii="Latin Modern Roman 10" w:hAnsi="Latin Modern Roman 10"/>
        </w:rPr>
        <w:t>real price</w:t>
      </w:r>
      <w:r w:rsidR="00460DBE" w:rsidRPr="002B3D14">
        <w:rPr>
          <w:rFonts w:ascii="Latin Modern Roman 10" w:hAnsi="Latin Modern Roman 10"/>
        </w:rPr>
        <w:t xml:space="preserve"> may be even smaller</w:t>
      </w:r>
      <w:r w:rsidR="00BB1101" w:rsidRPr="002B3D14">
        <w:rPr>
          <w:rFonts w:ascii="Latin Modern Roman 10" w:hAnsi="Latin Modern Roman 10"/>
        </w:rPr>
        <w:t xml:space="preserve">—though </w:t>
      </w:r>
      <w:r w:rsidR="00460DBE" w:rsidRPr="002B3D14">
        <w:rPr>
          <w:rFonts w:ascii="Latin Modern Roman 10" w:hAnsi="Latin Modern Roman 10"/>
        </w:rPr>
        <w:t xml:space="preserve">unexpected difficulties are also possible. </w:t>
      </w:r>
    </w:p>
    <w:p w14:paraId="26AA9442" w14:textId="43827014" w:rsidR="00D9705B" w:rsidRPr="002B3D14" w:rsidRDefault="00305B33" w:rsidP="00305B33">
      <w:pPr>
        <w:ind w:firstLine="720"/>
        <w:jc w:val="both"/>
        <w:rPr>
          <w:rFonts w:ascii="Latin Modern Roman 10" w:hAnsi="Latin Modern Roman 10"/>
        </w:rPr>
      </w:pPr>
      <w:r w:rsidRPr="002B3D14">
        <w:rPr>
          <w:rFonts w:ascii="Latin Modern Roman 10" w:hAnsi="Latin Modern Roman 10"/>
        </w:rPr>
        <w:t xml:space="preserve">There is a trend </w:t>
      </w:r>
      <w:r w:rsidR="004960A1" w:rsidRPr="002B3D14">
        <w:rPr>
          <w:rFonts w:ascii="Latin Modern Roman 10" w:hAnsi="Latin Modern Roman 10"/>
        </w:rPr>
        <w:t xml:space="preserve">for the </w:t>
      </w:r>
      <w:r w:rsidR="00D9705B" w:rsidRPr="002B3D14">
        <w:rPr>
          <w:rFonts w:ascii="Latin Modern Roman 10" w:hAnsi="Latin Modern Roman 10"/>
        </w:rPr>
        <w:t>size of the smallest robots</w:t>
      </w:r>
      <w:r w:rsidR="004960A1" w:rsidRPr="002B3D14">
        <w:rPr>
          <w:rFonts w:ascii="Latin Modern Roman 10" w:hAnsi="Latin Modern Roman 10"/>
        </w:rPr>
        <w:t xml:space="preserve"> to continue to shrink</w:t>
      </w:r>
      <w:r w:rsidRPr="002B3D14">
        <w:rPr>
          <w:rFonts w:ascii="Latin Modern Roman 10" w:hAnsi="Latin Modern Roman 10"/>
        </w:rPr>
        <w:t xml:space="preserve">. </w:t>
      </w:r>
      <w:r w:rsidR="004960A1" w:rsidRPr="002B3D14">
        <w:rPr>
          <w:rFonts w:ascii="Latin Modern Roman 10" w:hAnsi="Latin Modern Roman 10"/>
        </w:rPr>
        <w:t xml:space="preserve">This miniaturization </w:t>
      </w:r>
      <w:r w:rsidR="00D9705B" w:rsidRPr="002B3D14">
        <w:rPr>
          <w:rFonts w:ascii="Latin Modern Roman 10" w:hAnsi="Latin Modern Roman 10"/>
        </w:rPr>
        <w:t>trend will go through several stages before fully autonomous nanorobots appear</w:t>
      </w:r>
      <w:r w:rsidR="004960A1" w:rsidRPr="002B3D14">
        <w:rPr>
          <w:rFonts w:ascii="Latin Modern Roman 10" w:hAnsi="Latin Modern Roman 10"/>
        </w:rPr>
        <w:t>; t</w:t>
      </w:r>
      <w:r w:rsidR="00D9705B" w:rsidRPr="002B3D14">
        <w:rPr>
          <w:rFonts w:ascii="Latin Modern Roman 10" w:hAnsi="Latin Modern Roman 10"/>
        </w:rPr>
        <w:t xml:space="preserve">he main law of this trend is that </w:t>
      </w:r>
      <w:r w:rsidR="004960A1" w:rsidRPr="002B3D14">
        <w:rPr>
          <w:rFonts w:ascii="Latin Modern Roman 10" w:hAnsi="Latin Modern Roman 10"/>
        </w:rPr>
        <w:t xml:space="preserve">smaller </w:t>
      </w:r>
      <w:r w:rsidR="00D9705B" w:rsidRPr="002B3D14">
        <w:rPr>
          <w:rFonts w:ascii="Latin Modern Roman 10" w:hAnsi="Latin Modern Roman 10"/>
        </w:rPr>
        <w:t xml:space="preserve">size </w:t>
      </w:r>
      <w:r w:rsidR="004960A1" w:rsidRPr="002B3D14">
        <w:rPr>
          <w:rFonts w:ascii="Latin Modern Roman 10" w:hAnsi="Latin Modern Roman 10"/>
        </w:rPr>
        <w:t xml:space="preserve">also </w:t>
      </w:r>
      <w:r w:rsidR="00D9705B" w:rsidRPr="002B3D14">
        <w:rPr>
          <w:rFonts w:ascii="Latin Modern Roman 10" w:hAnsi="Latin Modern Roman 10"/>
        </w:rPr>
        <w:t xml:space="preserve">means </w:t>
      </w:r>
      <w:r w:rsidR="004960A1" w:rsidRPr="002B3D14">
        <w:rPr>
          <w:rFonts w:ascii="Latin Modern Roman 10" w:hAnsi="Latin Modern Roman 10"/>
        </w:rPr>
        <w:t xml:space="preserve">an </w:t>
      </w:r>
      <w:r w:rsidR="00017F83" w:rsidRPr="002B3D14">
        <w:rPr>
          <w:rFonts w:ascii="Latin Modern Roman 10" w:hAnsi="Latin Modern Roman 10"/>
        </w:rPr>
        <w:t xml:space="preserve">increase </w:t>
      </w:r>
      <w:r w:rsidR="004960A1" w:rsidRPr="002B3D14">
        <w:rPr>
          <w:rFonts w:ascii="Latin Modern Roman 10" w:hAnsi="Latin Modern Roman 10"/>
        </w:rPr>
        <w:t xml:space="preserve">in </w:t>
      </w:r>
      <w:r w:rsidR="00D9705B" w:rsidRPr="002B3D14">
        <w:rPr>
          <w:rFonts w:ascii="Latin Modern Roman 10" w:hAnsi="Latin Modern Roman 10"/>
        </w:rPr>
        <w:t xml:space="preserve">mass production and lower prices. </w:t>
      </w:r>
    </w:p>
    <w:p w14:paraId="4862F10E" w14:textId="77777777" w:rsidR="00F610C9" w:rsidRPr="002B3D14" w:rsidRDefault="00F610C9" w:rsidP="00F610C9">
      <w:pPr>
        <w:rPr>
          <w:rFonts w:ascii="Latin Modern Roman 10" w:hAnsi="Latin Modern Roman 10"/>
        </w:rPr>
      </w:pPr>
    </w:p>
    <w:p w14:paraId="0656C736" w14:textId="5B7A28A5" w:rsidR="00F610C9" w:rsidRPr="002B3D14" w:rsidRDefault="00C054F0" w:rsidP="00692BC0">
      <w:pPr>
        <w:pStyle w:val="Heading2"/>
        <w:rPr>
          <w:rFonts w:ascii="Latin Modern Roman 10" w:hAnsi="Latin Modern Roman 10"/>
        </w:rPr>
      </w:pPr>
      <w:bookmarkStart w:id="59" w:name="_Toc505169945"/>
      <w:bookmarkStart w:id="60" w:name="_Toc506566625"/>
      <w:r w:rsidRPr="002B3D14">
        <w:rPr>
          <w:rFonts w:ascii="Latin Modern Roman 10" w:hAnsi="Latin Modern Roman 10"/>
        </w:rPr>
        <w:t>6.5</w:t>
      </w:r>
      <w:r w:rsidR="006B31AB" w:rsidRPr="002B3D14">
        <w:rPr>
          <w:rFonts w:ascii="Latin Modern Roman 10" w:hAnsi="Latin Modern Roman 10"/>
        </w:rPr>
        <w:t xml:space="preserve"> </w:t>
      </w:r>
      <w:r w:rsidR="00D3010D" w:rsidRPr="002B3D14">
        <w:rPr>
          <w:rFonts w:ascii="Latin Modern Roman 10" w:hAnsi="Latin Modern Roman 10"/>
        </w:rPr>
        <w:t xml:space="preserve">Drones as a </w:t>
      </w:r>
      <w:r w:rsidR="00692BC0" w:rsidRPr="002B3D14">
        <w:rPr>
          <w:rFonts w:ascii="Latin Modern Roman 10" w:hAnsi="Latin Modern Roman 10"/>
        </w:rPr>
        <w:t>“</w:t>
      </w:r>
      <w:r w:rsidR="00D3010D" w:rsidRPr="002B3D14">
        <w:rPr>
          <w:rFonts w:ascii="Latin Modern Roman 10" w:hAnsi="Latin Modern Roman 10"/>
        </w:rPr>
        <w:t>c</w:t>
      </w:r>
      <w:r w:rsidR="00F610C9" w:rsidRPr="002B3D14">
        <w:rPr>
          <w:rFonts w:ascii="Latin Modern Roman 10" w:hAnsi="Latin Modern Roman 10"/>
        </w:rPr>
        <w:t>ryptoweapon</w:t>
      </w:r>
      <w:r w:rsidR="00692BC0" w:rsidRPr="002B3D14">
        <w:rPr>
          <w:rFonts w:ascii="Latin Modern Roman 10" w:hAnsi="Latin Modern Roman 10"/>
        </w:rPr>
        <w:t>”</w:t>
      </w:r>
      <w:r w:rsidR="00042370" w:rsidRPr="002B3D14">
        <w:rPr>
          <w:rFonts w:ascii="Latin Modern Roman 10" w:hAnsi="Latin Modern Roman 10"/>
        </w:rPr>
        <w:t xml:space="preserve"> </w:t>
      </w:r>
      <w:r w:rsidR="006D14CE" w:rsidRPr="002B3D14">
        <w:rPr>
          <w:rFonts w:ascii="Latin Modern Roman 10" w:hAnsi="Latin Modern Roman 10"/>
        </w:rPr>
        <w:t xml:space="preserve">and the unstable nature of </w:t>
      </w:r>
      <w:r w:rsidR="004960A1" w:rsidRPr="002B3D14">
        <w:rPr>
          <w:rFonts w:ascii="Latin Modern Roman 10" w:hAnsi="Latin Modern Roman 10"/>
        </w:rPr>
        <w:t xml:space="preserve">a </w:t>
      </w:r>
      <w:r w:rsidR="006D14CE" w:rsidRPr="002B3D14">
        <w:rPr>
          <w:rFonts w:ascii="Latin Modern Roman 10" w:hAnsi="Latin Modern Roman 10"/>
        </w:rPr>
        <w:t>drone arms race</w:t>
      </w:r>
      <w:bookmarkEnd w:id="59"/>
      <w:bookmarkEnd w:id="60"/>
    </w:p>
    <w:p w14:paraId="156635D6" w14:textId="3AF8748D" w:rsidR="00F4408F" w:rsidRPr="002B3D14" w:rsidRDefault="00240F46" w:rsidP="000774D8">
      <w:pPr>
        <w:ind w:firstLine="720"/>
        <w:jc w:val="both"/>
        <w:rPr>
          <w:rFonts w:ascii="Latin Modern Roman 10" w:hAnsi="Latin Modern Roman 10"/>
        </w:rPr>
      </w:pPr>
      <w:r w:rsidRPr="002B3D14">
        <w:rPr>
          <w:rFonts w:ascii="Latin Modern Roman 10" w:hAnsi="Latin Modern Roman 10"/>
        </w:rPr>
        <w:t>Drone</w:t>
      </w:r>
      <w:r w:rsidR="004960A1" w:rsidRPr="002B3D14">
        <w:rPr>
          <w:rFonts w:ascii="Latin Modern Roman 10" w:hAnsi="Latin Modern Roman 10"/>
        </w:rPr>
        <w:t>s</w:t>
      </w:r>
      <w:r w:rsidRPr="002B3D14">
        <w:rPr>
          <w:rFonts w:ascii="Latin Modern Roman 10" w:hAnsi="Latin Modern Roman 10"/>
        </w:rPr>
        <w:t xml:space="preserve"> could be used for anonymous or false flag attacks</w:t>
      </w:r>
      <w:r w:rsidR="004960A1" w:rsidRPr="002B3D14">
        <w:rPr>
          <w:rFonts w:ascii="Latin Modern Roman 10" w:hAnsi="Latin Modern Roman 10"/>
        </w:rPr>
        <w:t xml:space="preserve">, </w:t>
      </w:r>
      <w:r w:rsidRPr="002B3D14">
        <w:rPr>
          <w:rFonts w:ascii="Latin Modern Roman 10" w:hAnsi="Latin Modern Roman 10"/>
        </w:rPr>
        <w:t>increasing glob</w:t>
      </w:r>
      <w:r w:rsidR="00843F40" w:rsidRPr="002B3D14">
        <w:rPr>
          <w:rFonts w:ascii="Latin Modern Roman 10" w:hAnsi="Latin Modern Roman 10"/>
        </w:rPr>
        <w:t xml:space="preserve">al instability and </w:t>
      </w:r>
      <w:r w:rsidR="004960A1" w:rsidRPr="002B3D14">
        <w:rPr>
          <w:rFonts w:ascii="Latin Modern Roman 10" w:hAnsi="Latin Modern Roman 10"/>
        </w:rPr>
        <w:t xml:space="preserve">the </w:t>
      </w:r>
      <w:r w:rsidR="00843F40" w:rsidRPr="002B3D14">
        <w:rPr>
          <w:rFonts w:ascii="Latin Modern Roman 10" w:hAnsi="Latin Modern Roman 10"/>
        </w:rPr>
        <w:t xml:space="preserve">risk of </w:t>
      </w:r>
      <w:r w:rsidR="004960A1" w:rsidRPr="002B3D14">
        <w:rPr>
          <w:rFonts w:ascii="Latin Modern Roman 10" w:hAnsi="Latin Modern Roman 10"/>
        </w:rPr>
        <w:t xml:space="preserve">triggering </w:t>
      </w:r>
      <w:r w:rsidR="00843F40" w:rsidRPr="002B3D14">
        <w:rPr>
          <w:rFonts w:ascii="Latin Modern Roman 10" w:hAnsi="Latin Modern Roman 10"/>
        </w:rPr>
        <w:t>WW3</w:t>
      </w:r>
      <w:r w:rsidR="000F0CFE" w:rsidRPr="002B3D14">
        <w:rPr>
          <w:rFonts w:ascii="Latin Modern Roman 10" w:hAnsi="Latin Modern Roman 10"/>
        </w:rPr>
        <w:t xml:space="preserve"> </w:t>
      </w:r>
      <w:r w:rsidR="000F0CFE"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71a32a2tv","properties":{"formattedCitation":"(Reiger, 2012)","plainCitation":"(Reiger, 2012)","noteIndex":0},"citationItems":[{"id":6631,"uris":["http://zotero.org/users/3736454/items/RD3Q3JNF"],"uri":["http://zotero.org/users/3736454/items/RD3Q3JNF"],"itemData":{"id":6631,"type":"article-newspaper","title":"Swarming Killing Machines","container-title":"FAZ.NET","section":"Feuilleton","source":"www.faz.net","abstract":"He wants to warn of the effects that autonomous drones might have on democratic institutions. Frank Rieger talks to the author and programmer Daniel Suarez about his book „Kill Decision“.","URL":"http://www.faz.net/1.1901656","ISSN":"0174-4909","shortTitle":"Frank Rieger Interviews Daniel Suarez","language":"de","author":[{"family":"Reiger","given":"F."}],"issued":{"date-parts":[["2012",9,24]]},"accessed":{"date-parts":[["2018",1,28]]}}}],"schema":"https://github.com/citation-style-language/schema/raw/master/csl-citation.json"} </w:instrText>
      </w:r>
      <w:r w:rsidR="000F0CFE" w:rsidRPr="002B3D14">
        <w:rPr>
          <w:rFonts w:ascii="Latin Modern Roman 10" w:hAnsi="Latin Modern Roman 10"/>
        </w:rPr>
        <w:fldChar w:fldCharType="separate"/>
      </w:r>
      <w:r w:rsidR="000F0CFE" w:rsidRPr="002B3D14">
        <w:rPr>
          <w:rFonts w:ascii="Latin Modern Roman 10" w:hAnsi="Latin Modern Roman 10"/>
          <w:noProof/>
        </w:rPr>
        <w:t>(Reiger, 2012)</w:t>
      </w:r>
      <w:r w:rsidR="000F0CFE" w:rsidRPr="002B3D14">
        <w:rPr>
          <w:rFonts w:ascii="Latin Modern Roman 10" w:hAnsi="Latin Modern Roman 10"/>
        </w:rPr>
        <w:fldChar w:fldCharType="end"/>
      </w:r>
      <w:r w:rsidR="00843F40" w:rsidRPr="002B3D14">
        <w:rPr>
          <w:rFonts w:ascii="Latin Modern Roman 10" w:hAnsi="Latin Modern Roman 10"/>
        </w:rPr>
        <w:t xml:space="preserve"> </w:t>
      </w:r>
      <w:r w:rsidR="000774D8"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2qdoikm6nt","properties":{"formattedCitation":"(S. Lem, 1986)","plainCitation":"(S. Lem, 1986)","noteIndex":0},"citationItems":[{"id":6635,"uris":["http://zotero.org/users/3736454/items/8XGV8D7T"],"uri":["http://zotero.org/users/3736454/items/8XGV8D7T"],"itemData":{"id":6635,"type":"article-journal","title":"Weapon Systems of the Twenty-First Century or the Upside-Down Evolution","container-title":"Stanislaw Lem, Biblioteka XXI wieku [Twenty-First Century Library], Krakow: Wydawnictwo Literackie","page":"44–81","source":"Google Scholar","author":[{"family":"Lem","given":"S."}],"issued":{"date-parts":[["1986"]]}}}],"schema":"https://github.com/citation-style-language/schema/raw/master/csl-citation.json"} </w:instrText>
      </w:r>
      <w:r w:rsidR="000774D8" w:rsidRPr="002B3D14">
        <w:rPr>
          <w:rFonts w:ascii="Latin Modern Roman 10" w:hAnsi="Latin Modern Roman 10"/>
        </w:rPr>
        <w:fldChar w:fldCharType="separate"/>
      </w:r>
      <w:r w:rsidR="00562293" w:rsidRPr="002B3D14">
        <w:rPr>
          <w:rFonts w:ascii="Latin Modern Roman 10" w:hAnsi="Latin Modern Roman 10"/>
          <w:noProof/>
        </w:rPr>
        <w:t>(S. Lem, 1986)</w:t>
      </w:r>
      <w:r w:rsidR="000774D8" w:rsidRPr="002B3D14">
        <w:rPr>
          <w:rFonts w:ascii="Latin Modern Roman 10" w:hAnsi="Latin Modern Roman 10"/>
        </w:rPr>
        <w:fldChar w:fldCharType="end"/>
      </w:r>
      <w:r w:rsidR="00017F83" w:rsidRPr="002B3D14">
        <w:rPr>
          <w:rFonts w:ascii="Latin Modern Roman 10" w:hAnsi="Latin Modern Roman 10"/>
        </w:rPr>
        <w:t>.</w:t>
      </w:r>
      <w:r w:rsidR="000774D8" w:rsidRPr="002B3D14">
        <w:rPr>
          <w:rFonts w:ascii="Latin Modern Roman 10" w:hAnsi="Latin Modern Roman 10"/>
        </w:rPr>
        <w:t xml:space="preserve"> </w:t>
      </w:r>
      <w:r w:rsidR="004960A1" w:rsidRPr="002B3D14">
        <w:rPr>
          <w:rFonts w:ascii="Latin Modern Roman 10" w:hAnsi="Latin Modern Roman 10"/>
        </w:rPr>
        <w:t>The s</w:t>
      </w:r>
      <w:r w:rsidR="00F610C9" w:rsidRPr="002B3D14">
        <w:rPr>
          <w:rFonts w:ascii="Latin Modern Roman 10" w:hAnsi="Latin Modern Roman 10"/>
        </w:rPr>
        <w:t>low slope witho</w:t>
      </w:r>
      <w:r w:rsidR="00FF3B72" w:rsidRPr="002B3D14">
        <w:rPr>
          <w:rFonts w:ascii="Latin Modern Roman 10" w:hAnsi="Latin Modern Roman 10"/>
        </w:rPr>
        <w:t xml:space="preserve">ut barriers to larger drone war means that </w:t>
      </w:r>
      <w:r w:rsidR="004960A1" w:rsidRPr="002B3D14">
        <w:rPr>
          <w:rFonts w:ascii="Latin Modern Roman 10" w:hAnsi="Latin Modern Roman 10"/>
        </w:rPr>
        <w:t xml:space="preserve">the effects of such attacks </w:t>
      </w:r>
      <w:r w:rsidR="00FF3B72" w:rsidRPr="002B3D14">
        <w:rPr>
          <w:rFonts w:ascii="Latin Modern Roman 10" w:hAnsi="Latin Modern Roman 10"/>
        </w:rPr>
        <w:t>could escalate quickly</w:t>
      </w:r>
      <w:r w:rsidR="006D14CE" w:rsidRPr="002B3D14">
        <w:rPr>
          <w:rFonts w:ascii="Latin Modern Roman 10" w:hAnsi="Latin Modern Roman 10"/>
        </w:rPr>
        <w:t xml:space="preserve"> </w:t>
      </w:r>
      <w:r w:rsidR="006D14CE"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sct7qs8p2","properties":{"formattedCitation":"(Tegmark et al., 2018)","plainCitation":"(Tegmark et al., 2018)","noteIndex":0},"citationItems":[{"id":6609,"uris":["http://zotero.org/users/3736454/items/BXSMN3DE"],"uri":["http://zotero.org/users/3736454/items/BXSMN3DE"],"itemData":{"id":6609,"type":"article-newspaper","title":"Why You Should Fear 'Slaughterbots'—A Response","container-title":"IEEE Spectrum: Technology, Engineering, and Science News","abstract":"Lethal autonomous weapons are not science fiction; they are a real threat to human security that we must stop now","URL":"https://spectrum.ieee.org/automaton/robotics/artificial-intelligence/why-you-should-fear-slaughterbots-a-response","language":"en","author":[{"family":"Tegmark","given":"M."},{"family":"Russel","given":"S."},{"family":"Conn","given":"A."},{"family":"Aguirre","given":"A."}],"issued":{"date-parts":[["2018",1,23]]},"accessed":{"date-parts":[["2018",1,26]]}}}],"schema":"https://github.com/citation-style-language/schema/raw/master/csl-citation.json"} </w:instrText>
      </w:r>
      <w:r w:rsidR="006D14CE" w:rsidRPr="002B3D14">
        <w:rPr>
          <w:rFonts w:ascii="Latin Modern Roman 10" w:hAnsi="Latin Modern Roman 10"/>
        </w:rPr>
        <w:fldChar w:fldCharType="separate"/>
      </w:r>
      <w:r w:rsidR="006D14CE" w:rsidRPr="002B3D14">
        <w:rPr>
          <w:rFonts w:ascii="Latin Modern Roman 10" w:hAnsi="Latin Modern Roman 10"/>
          <w:noProof/>
        </w:rPr>
        <w:t>(Tegmark et al., 2018)</w:t>
      </w:r>
      <w:r w:rsidR="006D14CE" w:rsidRPr="002B3D14">
        <w:rPr>
          <w:rFonts w:ascii="Latin Modern Roman 10" w:hAnsi="Latin Modern Roman 10"/>
        </w:rPr>
        <w:fldChar w:fldCharType="end"/>
      </w:r>
      <w:r w:rsidR="000774D8" w:rsidRPr="002B3D14">
        <w:rPr>
          <w:rFonts w:ascii="Latin Modern Roman 10" w:hAnsi="Latin Modern Roman 10"/>
        </w:rPr>
        <w:t>.</w:t>
      </w:r>
      <w:r w:rsidR="004960A1" w:rsidRPr="002B3D14">
        <w:rPr>
          <w:rFonts w:ascii="Latin Modern Roman 10" w:hAnsi="Latin Modern Roman 10"/>
        </w:rPr>
        <w:t xml:space="preserve"> </w:t>
      </w:r>
      <w:r w:rsidR="00885984" w:rsidRPr="002B3D14">
        <w:rPr>
          <w:rFonts w:ascii="Latin Modern Roman 10" w:hAnsi="Latin Modern Roman 10"/>
        </w:rPr>
        <w:t xml:space="preserve">Drones </w:t>
      </w:r>
      <w:r w:rsidR="00FF3B72" w:rsidRPr="002B3D14">
        <w:rPr>
          <w:rFonts w:ascii="Latin Modern Roman 10" w:hAnsi="Latin Modern Roman 10"/>
        </w:rPr>
        <w:t xml:space="preserve">could be used </w:t>
      </w:r>
      <w:r w:rsidR="00885984" w:rsidRPr="002B3D14">
        <w:rPr>
          <w:rFonts w:ascii="Latin Modern Roman 10" w:hAnsi="Latin Modern Roman 10"/>
        </w:rPr>
        <w:t xml:space="preserve">as instrument for the first </w:t>
      </w:r>
      <w:r w:rsidR="00FF3B72" w:rsidRPr="002B3D14">
        <w:rPr>
          <w:rFonts w:ascii="Latin Modern Roman 10" w:hAnsi="Latin Modern Roman 10"/>
        </w:rPr>
        <w:t xml:space="preserve">disarming </w:t>
      </w:r>
      <w:r w:rsidR="00885984" w:rsidRPr="002B3D14">
        <w:rPr>
          <w:rFonts w:ascii="Latin Modern Roman 10" w:hAnsi="Latin Modern Roman 10"/>
        </w:rPr>
        <w:t>strike against a nuclear power</w:t>
      </w:r>
      <w:r w:rsidR="00FF3B72" w:rsidRPr="002B3D14">
        <w:rPr>
          <w:rFonts w:ascii="Latin Modern Roman 10" w:hAnsi="Latin Modern Roman 10"/>
        </w:rPr>
        <w:t xml:space="preserve">. Knowing this, former nuclear superpowers, which </w:t>
      </w:r>
      <w:r w:rsidR="003C4BB8" w:rsidRPr="002B3D14">
        <w:rPr>
          <w:rFonts w:ascii="Latin Modern Roman 10" w:hAnsi="Latin Modern Roman 10"/>
        </w:rPr>
        <w:t xml:space="preserve">were </w:t>
      </w:r>
      <w:r w:rsidR="00FF3B72" w:rsidRPr="002B3D14">
        <w:rPr>
          <w:rFonts w:ascii="Latin Modern Roman 10" w:hAnsi="Latin Modern Roman 10"/>
        </w:rPr>
        <w:t xml:space="preserve">not able to create drone swarms in time, may try act preventively. </w:t>
      </w:r>
      <w:r w:rsidR="00522B66" w:rsidRPr="002B3D14">
        <w:rPr>
          <w:rFonts w:ascii="Latin Modern Roman 10" w:hAnsi="Latin Modern Roman 10"/>
        </w:rPr>
        <w:t>It is not easy to stop drone war</w:t>
      </w:r>
      <w:r w:rsidR="003C4BB8" w:rsidRPr="002B3D14">
        <w:rPr>
          <w:rFonts w:ascii="Latin Modern Roman 10" w:hAnsi="Latin Modern Roman 10"/>
        </w:rPr>
        <w:t xml:space="preserve">; </w:t>
      </w:r>
      <w:r w:rsidR="00522B66" w:rsidRPr="002B3D14">
        <w:rPr>
          <w:rFonts w:ascii="Latin Modern Roman 10" w:hAnsi="Latin Modern Roman 10"/>
        </w:rPr>
        <w:t xml:space="preserve">many actors could continue to produce and use </w:t>
      </w:r>
      <w:r w:rsidR="000774D8" w:rsidRPr="002B3D14">
        <w:rPr>
          <w:rFonts w:ascii="Latin Modern Roman 10" w:hAnsi="Latin Modern Roman 10"/>
        </w:rPr>
        <w:t>drones</w:t>
      </w:r>
      <w:r w:rsidR="00F21CA2" w:rsidRPr="002B3D14">
        <w:rPr>
          <w:rFonts w:ascii="Latin Modern Roman 10" w:hAnsi="Latin Modern Roman 10"/>
        </w:rPr>
        <w:t xml:space="preserve"> during the war.</w:t>
      </w:r>
      <w:r w:rsidR="000F0CFE" w:rsidRPr="002B3D14">
        <w:rPr>
          <w:rFonts w:ascii="Latin Modern Roman 10" w:hAnsi="Latin Modern Roman 10"/>
        </w:rPr>
        <w:t xml:space="preserve"> </w:t>
      </w:r>
    </w:p>
    <w:p w14:paraId="66C12F8A" w14:textId="3C53AC35" w:rsidR="000F3491" w:rsidRPr="002B3D14" w:rsidRDefault="003F5B29" w:rsidP="006F33C5">
      <w:pPr>
        <w:pStyle w:val="Heading1"/>
        <w:rPr>
          <w:rFonts w:ascii="Latin Modern Roman 10" w:hAnsi="Latin Modern Roman 10"/>
        </w:rPr>
      </w:pPr>
      <w:bookmarkStart w:id="61" w:name="_Toc505169946"/>
      <w:bookmarkStart w:id="62" w:name="_Toc506566626"/>
      <w:r w:rsidRPr="002B3D14">
        <w:rPr>
          <w:rFonts w:ascii="Latin Modern Roman 10" w:hAnsi="Latin Modern Roman 10"/>
        </w:rPr>
        <w:t>7</w:t>
      </w:r>
      <w:r w:rsidR="00837E3C" w:rsidRPr="002B3D14">
        <w:rPr>
          <w:rFonts w:ascii="Latin Modern Roman 10" w:hAnsi="Latin Modern Roman 10"/>
        </w:rPr>
        <w:t>.</w:t>
      </w:r>
      <w:r w:rsidRPr="002B3D14">
        <w:rPr>
          <w:rFonts w:ascii="Latin Modern Roman 10" w:hAnsi="Latin Modern Roman 10"/>
        </w:rPr>
        <w:t xml:space="preserve"> A</w:t>
      </w:r>
      <w:r w:rsidR="00F4408F" w:rsidRPr="002B3D14">
        <w:rPr>
          <w:rFonts w:ascii="Latin Modern Roman 10" w:hAnsi="Latin Modern Roman 10"/>
        </w:rPr>
        <w:t xml:space="preserve">ssessment of the </w:t>
      </w:r>
      <w:r w:rsidRPr="002B3D14">
        <w:rPr>
          <w:rFonts w:ascii="Latin Modern Roman 10" w:hAnsi="Latin Modern Roman 10"/>
        </w:rPr>
        <w:t>global catastrophic risk</w:t>
      </w:r>
      <w:r w:rsidR="00F4408F" w:rsidRPr="002B3D14">
        <w:rPr>
          <w:rFonts w:ascii="Latin Modern Roman 10" w:hAnsi="Latin Modern Roman 10"/>
        </w:rPr>
        <w:t xml:space="preserve"> of </w:t>
      </w:r>
      <w:r w:rsidR="00E57CC3" w:rsidRPr="002B3D14">
        <w:rPr>
          <w:rFonts w:ascii="Latin Modern Roman 10" w:hAnsi="Latin Modern Roman 10"/>
        </w:rPr>
        <w:t>military robotics</w:t>
      </w:r>
      <w:bookmarkEnd w:id="61"/>
      <w:bookmarkEnd w:id="62"/>
    </w:p>
    <w:p w14:paraId="0A372136" w14:textId="4A332A5D" w:rsidR="00775F73" w:rsidRPr="002B3D14" w:rsidRDefault="006B31AB" w:rsidP="006D14CE">
      <w:pPr>
        <w:pStyle w:val="Heading2"/>
        <w:rPr>
          <w:rFonts w:ascii="Latin Modern Roman 10" w:hAnsi="Latin Modern Roman 10"/>
        </w:rPr>
      </w:pPr>
      <w:bookmarkStart w:id="63" w:name="_Toc505169947"/>
      <w:bookmarkStart w:id="64" w:name="_Toc506566627"/>
      <w:r w:rsidRPr="002B3D14">
        <w:rPr>
          <w:rFonts w:ascii="Latin Modern Roman 10" w:hAnsi="Latin Modern Roman 10"/>
        </w:rPr>
        <w:t xml:space="preserve">7.1 </w:t>
      </w:r>
      <w:r w:rsidR="00B63775" w:rsidRPr="002B3D14">
        <w:rPr>
          <w:rFonts w:ascii="Latin Modern Roman 10" w:hAnsi="Latin Modern Roman 10"/>
        </w:rPr>
        <w:t>Future of the military AI</w:t>
      </w:r>
      <w:bookmarkEnd w:id="63"/>
      <w:bookmarkEnd w:id="64"/>
    </w:p>
    <w:p w14:paraId="1C49BE91" w14:textId="6FE41D8F" w:rsidR="000F3491" w:rsidRPr="002B3D14" w:rsidRDefault="000F3491" w:rsidP="00B76ABF">
      <w:pPr>
        <w:ind w:firstLine="720"/>
        <w:jc w:val="both"/>
        <w:rPr>
          <w:rFonts w:ascii="Latin Modern Roman 10" w:hAnsi="Latin Modern Roman 10"/>
        </w:rPr>
      </w:pPr>
      <w:r w:rsidRPr="002B3D14">
        <w:rPr>
          <w:rFonts w:ascii="Latin Modern Roman 10" w:hAnsi="Latin Modern Roman 10"/>
        </w:rPr>
        <w:t>The field of future military AI is much wide</w:t>
      </w:r>
      <w:r w:rsidR="001009AE" w:rsidRPr="002B3D14">
        <w:rPr>
          <w:rFonts w:ascii="Latin Modern Roman 10" w:hAnsi="Latin Modern Roman 10"/>
        </w:rPr>
        <w:t>r than just autonomous weapons</w:t>
      </w:r>
      <w:r w:rsidR="009C6F16" w:rsidRPr="002B3D14">
        <w:rPr>
          <w:rFonts w:ascii="Latin Modern Roman 10" w:hAnsi="Latin Modern Roman 10"/>
        </w:rPr>
        <w:t>,</w:t>
      </w:r>
      <w:r w:rsidR="001009AE" w:rsidRPr="002B3D14">
        <w:rPr>
          <w:rFonts w:ascii="Latin Modern Roman 10" w:hAnsi="Latin Modern Roman 10"/>
        </w:rPr>
        <w:t xml:space="preserve"> as was shown by </w:t>
      </w:r>
      <w:r w:rsidR="001009AE"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243bto8im1","properties":{"formattedCitation":"(De Spiegeleire, Maas, &amp; Sweijs, 2017)","plainCitation":"(De Spiegeleire, Maas, &amp; Sweijs, 2017)","noteIndex":0},"citationItems":[{"id":2641,"uris":["http://zotero.org/users/3736454/items/C4MCIXHU"],"uri":["http://zotero.org/users/3736454/items/C4MCIXHU"],"itemData":{"id":2641,"type":"article","title":"Artificial intelligence and the future of defence","publisher":"The Hague Centre for Strategic Studies","URL":"http://www.hcss.nl/sites/default/files/files/reports/Artificial%20Intelligence%20and%20the%20Future%20of%20Defense.pdf","author":[{"family":"De Spiegeleire","given":"Stephan"},{"family":"Maas","given":"Matthijs"},{"family":"Sweijs","given":"Tim"}],"issued":{"date-parts":[["2017"]]}}}],"schema":"https://github.com/citation-style-language/schema/raw/master/csl-citation.json"} </w:instrText>
      </w:r>
      <w:r w:rsidR="001009AE" w:rsidRPr="002B3D14">
        <w:rPr>
          <w:rFonts w:ascii="Latin Modern Roman 10" w:hAnsi="Latin Modern Roman 10"/>
        </w:rPr>
        <w:fldChar w:fldCharType="separate"/>
      </w:r>
      <w:r w:rsidR="00B76ABF" w:rsidRPr="002B3D14">
        <w:rPr>
          <w:rFonts w:ascii="Latin Modern Roman 10" w:hAnsi="Latin Modern Roman 10"/>
          <w:noProof/>
        </w:rPr>
        <w:t>(De Spiegeleire, Maas, &amp; Sweijs, 2017)</w:t>
      </w:r>
      <w:r w:rsidR="001009AE" w:rsidRPr="002B3D14">
        <w:rPr>
          <w:rFonts w:ascii="Latin Modern Roman 10" w:hAnsi="Latin Modern Roman 10"/>
        </w:rPr>
        <w:fldChar w:fldCharType="end"/>
      </w:r>
      <w:r w:rsidR="00B76ABF" w:rsidRPr="002B3D14">
        <w:rPr>
          <w:rFonts w:ascii="Latin Modern Roman 10" w:hAnsi="Latin Modern Roman 10"/>
        </w:rPr>
        <w:t>. It includes military strategic planning, coordination of all military units, military intelligence</w:t>
      </w:r>
      <w:r w:rsidR="00A53085" w:rsidRPr="002B3D14">
        <w:rPr>
          <w:rFonts w:ascii="Latin Modern Roman 10" w:hAnsi="Latin Modern Roman 10"/>
        </w:rPr>
        <w:t>,</w:t>
      </w:r>
      <w:r w:rsidR="00B76ABF" w:rsidRPr="002B3D14">
        <w:rPr>
          <w:rFonts w:ascii="Latin Modern Roman 10" w:hAnsi="Latin Modern Roman 10"/>
        </w:rPr>
        <w:t xml:space="preserve"> and organization of military manufacturing. These upper levels of military AI will make any army deadlier and more effective, even if it </w:t>
      </w:r>
      <w:r w:rsidR="00A53085" w:rsidRPr="002B3D14">
        <w:rPr>
          <w:rFonts w:ascii="Latin Modern Roman 10" w:hAnsi="Latin Modern Roman 10"/>
        </w:rPr>
        <w:t>doe</w:t>
      </w:r>
      <w:r w:rsidR="00B76ABF" w:rsidRPr="002B3D14">
        <w:rPr>
          <w:rFonts w:ascii="Latin Modern Roman 10" w:hAnsi="Latin Modern Roman 10"/>
        </w:rPr>
        <w:t xml:space="preserve">s not consist of drones. </w:t>
      </w:r>
      <w:r w:rsidR="00102E55" w:rsidRPr="002B3D14">
        <w:rPr>
          <w:rFonts w:ascii="Latin Modern Roman 10" w:hAnsi="Latin Modern Roman 10"/>
        </w:rPr>
        <w:t xml:space="preserve">Though it may not be intended for military use, any evolving global AI will converge into military AI, as it has to overcome resistance of its potential enemies </w:t>
      </w:r>
      <w:r w:rsidR="00102E55"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1qbkjn3d8g","properties":{"formattedCitation":"(Turchin &amp; Denkenberger, 2018b)","plainCitation":"(Turchin &amp; Denkenberger, 2018b)","noteIndex":0},"citationItems":[{"id":2690,"uris":["http://zotero.org/users/3736454/items/I5P862VP"],"uri":["http://zotero.org/users/3736454/items/I5P862VP"],"itemData":{"id":2690,"type":"article-journal","title":"Military AI as convergent goal of the self-improving AI","container-title":"Artificial Intelligence Safety And Security, (Roman Yampolskiy, ed.), CRC Press","author":[{"family":"Turchin","given":"A."},{"family":"Denkenberger","given":"D."}],"issued":{"date-parts":[["2018"]]}}}],"schema":"https://github.com/citation-style-language/schema/raw/master/csl-citation.json"} </w:instrText>
      </w:r>
      <w:r w:rsidR="00102E55" w:rsidRPr="002B3D14">
        <w:rPr>
          <w:rFonts w:ascii="Latin Modern Roman 10" w:hAnsi="Latin Modern Roman 10"/>
        </w:rPr>
        <w:fldChar w:fldCharType="separate"/>
      </w:r>
      <w:r w:rsidR="00D0691F" w:rsidRPr="002B3D14">
        <w:rPr>
          <w:rFonts w:ascii="Latin Modern Roman 10" w:hAnsi="Latin Modern Roman 10"/>
          <w:noProof/>
        </w:rPr>
        <w:t>(Turchin &amp; Denkenberger, 2018b)</w:t>
      </w:r>
      <w:r w:rsidR="00102E55" w:rsidRPr="002B3D14">
        <w:rPr>
          <w:rFonts w:ascii="Latin Modern Roman 10" w:hAnsi="Latin Modern Roman 10"/>
        </w:rPr>
        <w:fldChar w:fldCharType="end"/>
      </w:r>
      <w:r w:rsidR="00102E55" w:rsidRPr="002B3D14">
        <w:rPr>
          <w:rFonts w:ascii="Latin Modern Roman 10" w:hAnsi="Latin Modern Roman 10"/>
        </w:rPr>
        <w:t>.</w:t>
      </w:r>
    </w:p>
    <w:p w14:paraId="59ADB8B5" w14:textId="2A8639B7" w:rsidR="00B76ABF" w:rsidRPr="002B3D14" w:rsidRDefault="00E57CC3" w:rsidP="000B613F">
      <w:pPr>
        <w:ind w:firstLine="720"/>
        <w:jc w:val="both"/>
        <w:rPr>
          <w:rFonts w:ascii="Latin Modern Roman 10" w:hAnsi="Latin Modern Roman 10"/>
        </w:rPr>
      </w:pPr>
      <w:r w:rsidRPr="002B3D14">
        <w:rPr>
          <w:rFonts w:ascii="Latin Modern Roman 10" w:hAnsi="Latin Modern Roman 10"/>
        </w:rPr>
        <w:t xml:space="preserve">Pure cyber weapons will also play </w:t>
      </w:r>
      <w:r w:rsidR="00AF09E9" w:rsidRPr="002B3D14">
        <w:rPr>
          <w:rFonts w:ascii="Latin Modern Roman 10" w:hAnsi="Latin Modern Roman 10"/>
        </w:rPr>
        <w:t xml:space="preserve">a </w:t>
      </w:r>
      <w:r w:rsidRPr="002B3D14">
        <w:rPr>
          <w:rFonts w:ascii="Latin Modern Roman 10" w:hAnsi="Latin Modern Roman 10"/>
        </w:rPr>
        <w:t xml:space="preserve">role in military AI, and they may be used to </w:t>
      </w:r>
      <w:r w:rsidR="00AF09E9" w:rsidRPr="002B3D14">
        <w:rPr>
          <w:rFonts w:ascii="Latin Modern Roman 10" w:hAnsi="Latin Modern Roman 10"/>
        </w:rPr>
        <w:t xml:space="preserve">interfere with </w:t>
      </w:r>
      <w:r w:rsidRPr="002B3D14">
        <w:rPr>
          <w:rFonts w:ascii="Latin Modern Roman 10" w:hAnsi="Latin Modern Roman 10"/>
        </w:rPr>
        <w:t>civilian infrastructure or convert it into weapon</w:t>
      </w:r>
      <w:r w:rsidR="00AF09E9" w:rsidRPr="002B3D14">
        <w:rPr>
          <w:rFonts w:ascii="Latin Modern Roman 10" w:hAnsi="Latin Modern Roman 10"/>
        </w:rPr>
        <w:t>s</w:t>
      </w:r>
      <w:r w:rsidR="00102E55" w:rsidRPr="002B3D14">
        <w:rPr>
          <w:rFonts w:ascii="Latin Modern Roman 10" w:hAnsi="Latin Modern Roman 10"/>
        </w:rPr>
        <w:t xml:space="preserve">. Such interference may include attacks </w:t>
      </w:r>
      <w:r w:rsidRPr="002B3D14">
        <w:rPr>
          <w:rFonts w:ascii="Latin Modern Roman 10" w:hAnsi="Latin Modern Roman 10"/>
        </w:rPr>
        <w:t>like hacking self-driving cars and home robots.</w:t>
      </w:r>
      <w:r w:rsidR="00A67F51" w:rsidRPr="002B3D14" w:rsidDel="00A67F51">
        <w:rPr>
          <w:rFonts w:ascii="Latin Modern Roman 10" w:hAnsi="Latin Modern Roman 10"/>
        </w:rPr>
        <w:t xml:space="preserve"> </w:t>
      </w:r>
    </w:p>
    <w:p w14:paraId="1AFAD27B" w14:textId="77777777" w:rsidR="0062325A" w:rsidRPr="002B3D14" w:rsidRDefault="0062325A" w:rsidP="00B76ABF">
      <w:pPr>
        <w:ind w:firstLine="720"/>
        <w:rPr>
          <w:rFonts w:ascii="Latin Modern Roman 10" w:hAnsi="Latin Modern Roman 10"/>
        </w:rPr>
      </w:pPr>
    </w:p>
    <w:p w14:paraId="5603017B" w14:textId="7A360243" w:rsidR="0062325A" w:rsidRPr="002B3D14" w:rsidRDefault="0062325A" w:rsidP="0062325A">
      <w:pPr>
        <w:pStyle w:val="Heading2"/>
        <w:rPr>
          <w:rFonts w:ascii="Latin Modern Roman 10" w:hAnsi="Latin Modern Roman 10"/>
        </w:rPr>
      </w:pPr>
      <w:bookmarkStart w:id="65" w:name="_Toc505169948"/>
      <w:bookmarkStart w:id="66" w:name="_Toc506566628"/>
      <w:r w:rsidRPr="002B3D14">
        <w:rPr>
          <w:rFonts w:ascii="Latin Modern Roman 10" w:hAnsi="Latin Modern Roman 10"/>
        </w:rPr>
        <w:t>7.2 Comparison with other weapons of mass destruction</w:t>
      </w:r>
      <w:bookmarkEnd w:id="65"/>
      <w:bookmarkEnd w:id="66"/>
    </w:p>
    <w:p w14:paraId="284BA476" w14:textId="4E7FB316" w:rsidR="00446BA0" w:rsidRPr="002B3D14" w:rsidRDefault="00446BA0" w:rsidP="00446BA0">
      <w:pPr>
        <w:ind w:firstLine="720"/>
        <w:jc w:val="both"/>
        <w:rPr>
          <w:rFonts w:ascii="Latin Modern Roman 10" w:hAnsi="Latin Modern Roman 10"/>
        </w:rPr>
      </w:pPr>
      <w:r w:rsidRPr="002B3D14">
        <w:rPr>
          <w:rFonts w:ascii="Latin Modern Roman 10" w:hAnsi="Latin Modern Roman 10"/>
        </w:rPr>
        <w:t>Military robotics as a global risk may be insignificant after all if it will be “outperformed” by other</w:t>
      </w:r>
      <w:r w:rsidR="009C6F16" w:rsidRPr="002B3D14">
        <w:rPr>
          <w:rFonts w:ascii="Latin Modern Roman 10" w:hAnsi="Latin Modern Roman 10"/>
        </w:rPr>
        <w:t>,</w:t>
      </w:r>
      <w:r w:rsidRPr="002B3D14">
        <w:rPr>
          <w:rFonts w:ascii="Latin Modern Roman 10" w:hAnsi="Latin Modern Roman 10"/>
        </w:rPr>
        <w:t xml:space="preserve"> more effective</w:t>
      </w:r>
      <w:r w:rsidR="009C6F16" w:rsidRPr="002B3D14">
        <w:rPr>
          <w:rFonts w:ascii="Latin Modern Roman 10" w:hAnsi="Latin Modern Roman 10"/>
        </w:rPr>
        <w:t>,</w:t>
      </w:r>
      <w:r w:rsidRPr="002B3D14">
        <w:rPr>
          <w:rFonts w:ascii="Latin Modern Roman 10" w:hAnsi="Latin Modern Roman 10"/>
        </w:rPr>
        <w:t xml:space="preserve"> weapons of mass destruction.</w:t>
      </w:r>
    </w:p>
    <w:p w14:paraId="26CAE2A2" w14:textId="1ABD76A4" w:rsidR="00446BA0" w:rsidRPr="002B3D14" w:rsidRDefault="00446BA0" w:rsidP="00446BA0">
      <w:pPr>
        <w:ind w:firstLine="720"/>
        <w:jc w:val="both"/>
        <w:rPr>
          <w:rFonts w:ascii="Latin Modern Roman 10" w:hAnsi="Latin Modern Roman 10"/>
        </w:rPr>
      </w:pPr>
      <w:r w:rsidRPr="002B3D14">
        <w:rPr>
          <w:rFonts w:ascii="Latin Modern Roman 10" w:hAnsi="Latin Modern Roman 10"/>
        </w:rPr>
        <w:t xml:space="preserve">Biological weapons </w:t>
      </w:r>
      <w:r w:rsidR="003A1125" w:rsidRPr="002B3D14">
        <w:rPr>
          <w:rFonts w:ascii="Latin Modern Roman 10" w:hAnsi="Latin Modern Roman 10"/>
        </w:rPr>
        <w:t xml:space="preserve">may </w:t>
      </w:r>
      <w:r w:rsidRPr="002B3D14">
        <w:rPr>
          <w:rFonts w:ascii="Latin Modern Roman 10" w:hAnsi="Latin Modern Roman 10"/>
        </w:rPr>
        <w:t>much cheaper, but they are difficult to control, so superpowers may rely on them</w:t>
      </w:r>
      <w:r w:rsidR="003A1125" w:rsidRPr="002B3D14">
        <w:rPr>
          <w:rFonts w:ascii="Latin Modern Roman 10" w:hAnsi="Latin Modern Roman 10"/>
        </w:rPr>
        <w:t xml:space="preserve"> to a lesser extent</w:t>
      </w:r>
      <w:r w:rsidRPr="002B3D14">
        <w:rPr>
          <w:rFonts w:ascii="Latin Modern Roman 10" w:hAnsi="Latin Modern Roman 10"/>
        </w:rPr>
        <w:t xml:space="preserve">, </w:t>
      </w:r>
      <w:r w:rsidR="003A1125" w:rsidRPr="002B3D14">
        <w:rPr>
          <w:rFonts w:ascii="Latin Modern Roman 10" w:hAnsi="Latin Modern Roman 10"/>
        </w:rPr>
        <w:t xml:space="preserve">leaving them as </w:t>
      </w:r>
      <w:r w:rsidRPr="002B3D14">
        <w:rPr>
          <w:rFonts w:ascii="Latin Modern Roman 10" w:hAnsi="Latin Modern Roman 10"/>
        </w:rPr>
        <w:t xml:space="preserve">a weapon choice of “existential terrorists” </w:t>
      </w:r>
      <w:r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rqv8f1apt","properties":{"formattedCitation":"(Torres, 2016)","plainCitation":"(Torres, 2016)","noteIndex":0},"citationItems":[{"id":68,"uris":["http://zotero.org/users/3736454/items/3K4FXSFV"],"uri":["http://zotero.org/users/3736454/items/3K4FXSFV"],"itemData":{"id":68,"type":"article-journal","title":"Agential Risks: A Comprehensive Introduction. 2016","container-title":"Journal of Evolution and Technology -","page":"–","volume":"26","issue":"2","language":"en","author":[{"family":"Torres","given":"P."}],"issued":{"date-parts":[["2016",8]]}}}],"schema":"https://github.com/citation-style-language/schema/raw/master/csl-citation.json"} </w:instrText>
      </w:r>
      <w:r w:rsidRPr="002B3D14">
        <w:rPr>
          <w:rFonts w:ascii="Latin Modern Roman 10" w:hAnsi="Latin Modern Roman 10"/>
        </w:rPr>
        <w:fldChar w:fldCharType="separate"/>
      </w:r>
      <w:r w:rsidRPr="002B3D14">
        <w:rPr>
          <w:rFonts w:ascii="Latin Modern Roman 10" w:hAnsi="Latin Modern Roman 10"/>
          <w:noProof/>
        </w:rPr>
        <w:t>(Torres, 2016)</w:t>
      </w:r>
      <w:r w:rsidRPr="002B3D14">
        <w:rPr>
          <w:rFonts w:ascii="Latin Modern Roman 10" w:hAnsi="Latin Modern Roman 10"/>
        </w:rPr>
        <w:fldChar w:fldCharType="end"/>
      </w:r>
      <w:r w:rsidRPr="002B3D14">
        <w:rPr>
          <w:rFonts w:ascii="Latin Modern Roman 10" w:hAnsi="Latin Modern Roman 10"/>
        </w:rPr>
        <w:t xml:space="preserve">, </w:t>
      </w:r>
      <w:r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2ens1mhn4p","properties":{"formattedCitation":"(Turchin et al., 2017)","plainCitation":"(Turchin et al., 2017)","noteIndex":0},"citationItems":[{"id":725,"uris":["http://zotero.org/users/3736454/items/CXEEI6FQ"],"uri":["http://zotero.org/users/3736454/items/CXEEI6FQ"],"itemData":{"id":725,"type":"article-journal","title":"Multiple Simultaneous Pandemics as Most Dangerous Global Catastrophic Risk Connected with Bioweapons and Synthetic Biology","container-title":"Forthcoming","author":[{"family":"Turchin","given":"A."},{"family":"Green","given":"B."},{"family":"Dekenbergern","given":"D."}],"issued":{"date-parts":[["2017"]]}}}],"schema":"https://github.com/citation-style-language/schema/raw/master/csl-citation.json"} </w:instrText>
      </w:r>
      <w:r w:rsidRPr="002B3D14">
        <w:rPr>
          <w:rFonts w:ascii="Latin Modern Roman 10" w:hAnsi="Latin Modern Roman 10"/>
        </w:rPr>
        <w:fldChar w:fldCharType="separate"/>
      </w:r>
      <w:r w:rsidR="00336F78" w:rsidRPr="002B3D14">
        <w:rPr>
          <w:rFonts w:ascii="Latin Modern Roman 10" w:hAnsi="Latin Modern Roman 10"/>
          <w:noProof/>
        </w:rPr>
        <w:t>(Turchin et al., 2017)</w:t>
      </w:r>
      <w:r w:rsidRPr="002B3D14">
        <w:rPr>
          <w:rFonts w:ascii="Latin Modern Roman 10" w:hAnsi="Latin Modern Roman 10"/>
        </w:rPr>
        <w:fldChar w:fldCharType="end"/>
      </w:r>
      <w:r w:rsidRPr="002B3D14">
        <w:rPr>
          <w:rFonts w:ascii="Latin Modern Roman 10" w:hAnsi="Latin Modern Roman 10"/>
        </w:rPr>
        <w:t>.</w:t>
      </w:r>
      <w:r w:rsidR="008A6DA6" w:rsidRPr="002B3D14">
        <w:rPr>
          <w:rFonts w:ascii="Latin Modern Roman 10" w:hAnsi="Latin Modern Roman 10"/>
        </w:rPr>
        <w:t xml:space="preserve"> Military robots are needed to search </w:t>
      </w:r>
      <w:r w:rsidR="00814A2C" w:rsidRPr="002B3D14">
        <w:rPr>
          <w:rFonts w:ascii="Latin Modern Roman 10" w:hAnsi="Latin Modern Roman 10"/>
        </w:rPr>
        <w:t xml:space="preserve">for </w:t>
      </w:r>
      <w:r w:rsidR="008A6DA6" w:rsidRPr="002B3D14">
        <w:rPr>
          <w:rFonts w:ascii="Latin Modern Roman 10" w:hAnsi="Latin Modern Roman 10"/>
        </w:rPr>
        <w:t>and control such terrorists</w:t>
      </w:r>
      <w:r w:rsidR="00814A2C" w:rsidRPr="002B3D14">
        <w:rPr>
          <w:rFonts w:ascii="Latin Modern Roman 10" w:hAnsi="Latin Modern Roman 10"/>
        </w:rPr>
        <w:t>,</w:t>
      </w:r>
      <w:r w:rsidR="008A6DA6" w:rsidRPr="002B3D14">
        <w:rPr>
          <w:rFonts w:ascii="Latin Modern Roman 10" w:hAnsi="Latin Modern Roman 10"/>
        </w:rPr>
        <w:t xml:space="preserve"> as well as to act in the contaminated areas.</w:t>
      </w:r>
    </w:p>
    <w:p w14:paraId="21BFCC08" w14:textId="02BD436A" w:rsidR="0062325A" w:rsidRPr="002B3D14" w:rsidRDefault="0062325A" w:rsidP="004E2B7C">
      <w:pPr>
        <w:ind w:firstLine="720"/>
        <w:jc w:val="both"/>
        <w:rPr>
          <w:rFonts w:ascii="Latin Modern Roman 10" w:hAnsi="Latin Modern Roman 10"/>
        </w:rPr>
      </w:pPr>
      <w:r w:rsidRPr="002B3D14">
        <w:rPr>
          <w:rFonts w:ascii="Latin Modern Roman 10" w:hAnsi="Latin Modern Roman 10"/>
        </w:rPr>
        <w:t>Drone swarms as a global catastrophic weapon could be “outperformed” by swarms of genetically modified flies, able to bite humans</w:t>
      </w:r>
      <w:r w:rsidR="00814A2C" w:rsidRPr="002B3D14">
        <w:rPr>
          <w:rFonts w:ascii="Latin Modern Roman 10" w:hAnsi="Latin Modern Roman 10"/>
        </w:rPr>
        <w:t xml:space="preserve"> with deadly effect</w:t>
      </w:r>
      <w:r w:rsidRPr="002B3D14">
        <w:rPr>
          <w:rFonts w:ascii="Latin Modern Roman 10" w:hAnsi="Latin Modern Roman 10"/>
        </w:rPr>
        <w:t xml:space="preserve">, </w:t>
      </w:r>
      <w:r w:rsidR="00814A2C" w:rsidRPr="002B3D14">
        <w:rPr>
          <w:rFonts w:ascii="Latin Modern Roman 10" w:hAnsi="Latin Modern Roman 10"/>
        </w:rPr>
        <w:t xml:space="preserve">and </w:t>
      </w:r>
      <w:r w:rsidRPr="002B3D14">
        <w:rPr>
          <w:rFonts w:ascii="Latin Modern Roman 10" w:hAnsi="Latin Modern Roman 10"/>
        </w:rPr>
        <w:t xml:space="preserve">also </w:t>
      </w:r>
      <w:r w:rsidR="00814A2C" w:rsidRPr="002B3D14">
        <w:rPr>
          <w:rFonts w:ascii="Latin Modern Roman 10" w:hAnsi="Latin Modern Roman 10"/>
        </w:rPr>
        <w:t xml:space="preserve">able to </w:t>
      </w:r>
      <w:r w:rsidRPr="002B3D14">
        <w:rPr>
          <w:rFonts w:ascii="Latin Modern Roman 10" w:hAnsi="Latin Modern Roman 10"/>
        </w:rPr>
        <w:t xml:space="preserve">self-replicate. They could be as small as mosquitos, which already have all needed systems and </w:t>
      </w:r>
      <w:r w:rsidR="00814A2C" w:rsidRPr="002B3D14">
        <w:rPr>
          <w:rFonts w:ascii="Latin Modern Roman 10" w:hAnsi="Latin Modern Roman 10"/>
        </w:rPr>
        <w:t xml:space="preserve">the </w:t>
      </w:r>
      <w:r w:rsidRPr="002B3D14">
        <w:rPr>
          <w:rFonts w:ascii="Latin Modern Roman 10" w:hAnsi="Latin Modern Roman 10"/>
        </w:rPr>
        <w:t xml:space="preserve">“intelligence” to find and attack humans. Some work on cyborgisation of insects as weapons has already </w:t>
      </w:r>
      <w:r w:rsidR="00814A2C" w:rsidRPr="002B3D14">
        <w:rPr>
          <w:rFonts w:ascii="Latin Modern Roman 10" w:hAnsi="Latin Modern Roman 10"/>
        </w:rPr>
        <w:t xml:space="preserve">been </w:t>
      </w:r>
      <w:r w:rsidRPr="002B3D14">
        <w:rPr>
          <w:rFonts w:ascii="Latin Modern Roman 10" w:hAnsi="Latin Modern Roman 10"/>
        </w:rPr>
        <w:t>done</w:t>
      </w:r>
      <w:r w:rsidR="00EA632B" w:rsidRPr="002B3D14">
        <w:rPr>
          <w:rFonts w:ascii="Latin Modern Roman 10" w:hAnsi="Latin Modern Roman 10"/>
        </w:rPr>
        <w:t xml:space="preserve"> </w:t>
      </w:r>
      <w:r w:rsidR="00EA632B"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1117ooblbg","properties":{"formattedCitation":"(jlredford, 2010)","plainCitation":"(jlredford, 2010)","noteIndex":0},"citationItems":[{"id":7101,"uris":["http://zotero.org/users/3736454/items/LR9KJHJY"],"uri":["http://zotero.org/users/3736454/items/LR9KJHJY"],"itemData":{"id":7101,"type":"post-weblog","title":"Insects of Doom","container-title":"A Niche in the Library of Babel","abstract":"One of the pleasures of my field is to find a technical paper written in the driest passive-voice-only larded-with-acronyms style on a subject that is astonishingly, gruesomely science-fictional.  …","URL":"https://babelniche.wordpress.com/2010/02/02/insects-of-doom/","language":"en","author":[{"literal":"jlredford"}],"issued":{"date-parts":[["2010",2,2]]},"accessed":{"date-parts":[["2018",2,16]]}}}],"schema":"https://github.com/citation-style-language/schema/raw/master/csl-citation.json"} </w:instrText>
      </w:r>
      <w:r w:rsidR="00EA632B" w:rsidRPr="002B3D14">
        <w:rPr>
          <w:rFonts w:ascii="Latin Modern Roman 10" w:hAnsi="Latin Modern Roman 10"/>
        </w:rPr>
        <w:fldChar w:fldCharType="separate"/>
      </w:r>
      <w:r w:rsidR="00EA632B" w:rsidRPr="002B3D14">
        <w:rPr>
          <w:rFonts w:ascii="Latin Modern Roman 10" w:hAnsi="Latin Modern Roman 10"/>
          <w:noProof/>
        </w:rPr>
        <w:t>(jlredford, 2010)</w:t>
      </w:r>
      <w:r w:rsidR="00EA632B" w:rsidRPr="002B3D14">
        <w:rPr>
          <w:rFonts w:ascii="Latin Modern Roman 10" w:hAnsi="Latin Modern Roman 10"/>
        </w:rPr>
        <w:fldChar w:fldCharType="end"/>
      </w:r>
      <w:r w:rsidRPr="002B3D14">
        <w:rPr>
          <w:rFonts w:ascii="Latin Modern Roman 10" w:hAnsi="Latin Modern Roman 10"/>
        </w:rPr>
        <w:t xml:space="preserve">. </w:t>
      </w:r>
    </w:p>
    <w:p w14:paraId="789C4A0F" w14:textId="59C84671" w:rsidR="00E57CC3" w:rsidRPr="002B3D14" w:rsidRDefault="008A6DA6" w:rsidP="00D53691">
      <w:pPr>
        <w:ind w:firstLine="720"/>
        <w:jc w:val="both"/>
        <w:rPr>
          <w:rFonts w:ascii="Latin Modern Roman 10" w:hAnsi="Latin Modern Roman 10"/>
        </w:rPr>
      </w:pPr>
      <w:r w:rsidRPr="002B3D14">
        <w:rPr>
          <w:rFonts w:ascii="Latin Modern Roman 10" w:hAnsi="Latin Modern Roman 10"/>
        </w:rPr>
        <w:t>While nuclear weap</w:t>
      </w:r>
      <w:r w:rsidR="00D53691" w:rsidRPr="002B3D14">
        <w:rPr>
          <w:rFonts w:ascii="Latin Modern Roman 10" w:hAnsi="Latin Modern Roman 10"/>
        </w:rPr>
        <w:t>ons seem</w:t>
      </w:r>
      <w:r w:rsidRPr="002B3D14">
        <w:rPr>
          <w:rFonts w:ascii="Latin Modern Roman 10" w:hAnsi="Latin Modern Roman 10"/>
        </w:rPr>
        <w:t xml:space="preserve"> to </w:t>
      </w:r>
      <w:r w:rsidR="00B07127" w:rsidRPr="002B3D14">
        <w:rPr>
          <w:rFonts w:ascii="Latin Modern Roman 10" w:hAnsi="Latin Modern Roman 10"/>
        </w:rPr>
        <w:t xml:space="preserve">be </w:t>
      </w:r>
      <w:r w:rsidRPr="002B3D14">
        <w:rPr>
          <w:rFonts w:ascii="Latin Modern Roman 10" w:hAnsi="Latin Modern Roman 10"/>
        </w:rPr>
        <w:t>stagnat</w:t>
      </w:r>
      <w:r w:rsidR="00B07127" w:rsidRPr="002B3D14">
        <w:rPr>
          <w:rFonts w:ascii="Latin Modern Roman 10" w:hAnsi="Latin Modern Roman 10"/>
        </w:rPr>
        <w:t>ing</w:t>
      </w:r>
      <w:r w:rsidRPr="002B3D14">
        <w:rPr>
          <w:rFonts w:ascii="Latin Modern Roman 10" w:hAnsi="Latin Modern Roman 10"/>
        </w:rPr>
        <w:t xml:space="preserve">, future arms race could create new types, like very large </w:t>
      </w:r>
      <w:r w:rsidR="00B07127" w:rsidRPr="002B3D14">
        <w:rPr>
          <w:rFonts w:ascii="Latin Modern Roman 10" w:hAnsi="Latin Modern Roman 10"/>
        </w:rPr>
        <w:t>gigaton-</w:t>
      </w:r>
      <w:r w:rsidRPr="002B3D14">
        <w:rPr>
          <w:rFonts w:ascii="Latin Modern Roman 10" w:hAnsi="Latin Modern Roman 10"/>
        </w:rPr>
        <w:t>scale bomb</w:t>
      </w:r>
      <w:r w:rsidR="00B07127" w:rsidRPr="002B3D14">
        <w:rPr>
          <w:rFonts w:ascii="Latin Modern Roman 10" w:hAnsi="Latin Modern Roman 10"/>
        </w:rPr>
        <w:t>s</w:t>
      </w:r>
      <w:r w:rsidRPr="002B3D14">
        <w:rPr>
          <w:rFonts w:ascii="Latin Modern Roman 10" w:hAnsi="Latin Modern Roman 10"/>
        </w:rPr>
        <w:t xml:space="preserve"> and salted cobalt bombs</w:t>
      </w:r>
      <w:r w:rsidR="00A80427" w:rsidRPr="002B3D14">
        <w:rPr>
          <w:rFonts w:ascii="Latin Modern Roman 10" w:hAnsi="Latin Modern Roman 10"/>
        </w:rPr>
        <w:t xml:space="preserve"> </w:t>
      </w:r>
      <w:r w:rsidR="002A310F"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o8u7t5ah8","properties":{"formattedCitation":"(Porter, 2018)","plainCitation":"(Porter, 2018)","noteIndex":0},"citationItems":[{"id":7105,"uris":["http://zotero.org/users/3736454/items/QCV522H9"],"uri":["http://zotero.org/users/3736454/items/QCV522H9"],"itemData":{"id":7105,"type":"article-magazine","title":"Russia Develops 'Doomsday' Nuclear Torpedo Designed to Wipe Out U.S. Coastal Cities","container-title":"Newsweek","URL":"http://www.newsweek.com/russia-develops-doomsday-nuclear-torpedo-designed-wipe-out-us-coastal-cities-798946","author":[{"family":"Porter","given":"Tom"}],"issued":{"date-parts":[["2018"]]},"accessed":{"date-parts":[["2018",2,16]]}}}],"schema":"https://github.com/citation-style-language/schema/raw/master/csl-citation.json"} </w:instrText>
      </w:r>
      <w:r w:rsidR="002A310F" w:rsidRPr="002B3D14">
        <w:rPr>
          <w:rFonts w:ascii="Latin Modern Roman 10" w:hAnsi="Latin Modern Roman 10"/>
        </w:rPr>
        <w:fldChar w:fldCharType="separate"/>
      </w:r>
      <w:r w:rsidR="002A310F" w:rsidRPr="002B3D14">
        <w:rPr>
          <w:rFonts w:ascii="Latin Modern Roman 10" w:hAnsi="Latin Modern Roman 10"/>
          <w:noProof/>
        </w:rPr>
        <w:t>(Porter, 2018)</w:t>
      </w:r>
      <w:r w:rsidR="002A310F" w:rsidRPr="002B3D14">
        <w:rPr>
          <w:rFonts w:ascii="Latin Modern Roman 10" w:hAnsi="Latin Modern Roman 10"/>
        </w:rPr>
        <w:fldChar w:fldCharType="end"/>
      </w:r>
      <w:r w:rsidR="002A310F" w:rsidRPr="002B3D14">
        <w:rPr>
          <w:rFonts w:ascii="Latin Modern Roman 10" w:hAnsi="Latin Modern Roman 10"/>
        </w:rPr>
        <w:t>.</w:t>
      </w:r>
      <w:r w:rsidRPr="002B3D14">
        <w:rPr>
          <w:rFonts w:ascii="Latin Modern Roman 10" w:hAnsi="Latin Modern Roman 10"/>
        </w:rPr>
        <w:t xml:space="preserve"> Advances in laser isotopic separation </w:t>
      </w:r>
      <w:r w:rsidR="00AF62A0"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p22ap7dfc","properties":{"formattedCitation":"(Serrato, 2010)","plainCitation":"(Serrato, 2010)","noteIndex":0},"citationItems":[{"id":7110,"uris":["http://zotero.org/users/3736454/items/VKCSCADD"],"uri":["http://zotero.org/users/3736454/items/VKCSCADD"],"itemData":{"id":7110,"type":"book","title":"Laser Isotope Separation and the Future of Nuclear Proliferation","publisher":"Universal-Publishers","source":"Google Scholar","author":[{"family":"Serrato","given":"Ruben M."}],"issued":{"date-parts":[["2010"]]}}}],"schema":"https://github.com/citation-style-language/schema/raw/master/csl-citation.json"} </w:instrText>
      </w:r>
      <w:r w:rsidR="00AF62A0" w:rsidRPr="002B3D14">
        <w:rPr>
          <w:rFonts w:ascii="Latin Modern Roman 10" w:hAnsi="Latin Modern Roman 10"/>
        </w:rPr>
        <w:fldChar w:fldCharType="separate"/>
      </w:r>
      <w:r w:rsidR="00AF62A0" w:rsidRPr="002B3D14">
        <w:rPr>
          <w:rFonts w:ascii="Latin Modern Roman 10" w:hAnsi="Latin Modern Roman 10"/>
          <w:noProof/>
        </w:rPr>
        <w:t>(Serrato, 2010)</w:t>
      </w:r>
      <w:r w:rsidR="00AF62A0" w:rsidRPr="002B3D14">
        <w:rPr>
          <w:rFonts w:ascii="Latin Modern Roman 10" w:hAnsi="Latin Modern Roman 10"/>
        </w:rPr>
        <w:fldChar w:fldCharType="end"/>
      </w:r>
      <w:r w:rsidR="00AF62A0" w:rsidRPr="002B3D14">
        <w:rPr>
          <w:rFonts w:ascii="Latin Modern Roman 10" w:hAnsi="Latin Modern Roman 10"/>
        </w:rPr>
        <w:t xml:space="preserve"> </w:t>
      </w:r>
      <w:r w:rsidRPr="002B3D14">
        <w:rPr>
          <w:rFonts w:ascii="Latin Modern Roman 10" w:hAnsi="Latin Modern Roman 10"/>
        </w:rPr>
        <w:t>or pure fusion</w:t>
      </w:r>
      <w:r w:rsidR="005D0BF5" w:rsidRPr="002B3D14">
        <w:rPr>
          <w:rFonts w:ascii="Latin Modern Roman 10" w:hAnsi="Latin Modern Roman 10"/>
        </w:rPr>
        <w:t xml:space="preserve"> </w:t>
      </w:r>
      <w:r w:rsidR="005D0BF5"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1j3ptsq2t5","properties":{"formattedCitation":"(Jones &amp; von Hippel, 1998)","plainCitation":"(Jones &amp; von Hippel, 1998)","noteIndex":0},"citationItems":[{"id":7113,"uris":["http://zotero.org/users/3736454/items/WIMIZ9VG"],"uri":["http://zotero.org/users/3736454/items/WIMIZ9VG"],"itemData":{"id":7113,"type":"article-journal","title":"The question of pure fusion explosions under the CTBT","container-title":"Science &amp; Global Security","page":"129–150","volume":"7","issue":"2","source":"Google Scholar","author":[{"family":"Jones","given":"Suzanne L."},{"family":"Hippel","given":"Frank N.","non-dropping-particle":"von"}],"issued":{"date-parts":[["1998"]]}}}],"schema":"https://github.com/citation-style-language/schema/raw/master/csl-citation.json"} </w:instrText>
      </w:r>
      <w:r w:rsidR="005D0BF5" w:rsidRPr="002B3D14">
        <w:rPr>
          <w:rFonts w:ascii="Latin Modern Roman 10" w:hAnsi="Latin Modern Roman 10"/>
        </w:rPr>
        <w:fldChar w:fldCharType="separate"/>
      </w:r>
      <w:r w:rsidR="005D0BF5" w:rsidRPr="002B3D14">
        <w:rPr>
          <w:rFonts w:ascii="Latin Modern Roman 10" w:hAnsi="Latin Modern Roman 10"/>
          <w:noProof/>
        </w:rPr>
        <w:t>(Jones &amp; von Hippel, 1998)</w:t>
      </w:r>
      <w:r w:rsidR="005D0BF5" w:rsidRPr="002B3D14">
        <w:rPr>
          <w:rFonts w:ascii="Latin Modern Roman 10" w:hAnsi="Latin Modern Roman 10"/>
        </w:rPr>
        <w:fldChar w:fldCharType="end"/>
      </w:r>
      <w:r w:rsidRPr="002B3D14">
        <w:rPr>
          <w:rFonts w:ascii="Latin Modern Roman 10" w:hAnsi="Latin Modern Roman 10"/>
        </w:rPr>
        <w:t xml:space="preserve"> could make </w:t>
      </w:r>
      <w:r w:rsidR="00B07127" w:rsidRPr="002B3D14">
        <w:rPr>
          <w:rFonts w:ascii="Latin Modern Roman 10" w:hAnsi="Latin Modern Roman 10"/>
        </w:rPr>
        <w:t xml:space="preserve">nuclear </w:t>
      </w:r>
      <w:r w:rsidRPr="002B3D14">
        <w:rPr>
          <w:rFonts w:ascii="Latin Modern Roman 10" w:hAnsi="Latin Modern Roman 10"/>
        </w:rPr>
        <w:t>bombs much cheaper.</w:t>
      </w:r>
    </w:p>
    <w:p w14:paraId="349F3658" w14:textId="77777777" w:rsidR="00B63775" w:rsidRPr="002B3D14" w:rsidRDefault="00B63775" w:rsidP="00B76ABF">
      <w:pPr>
        <w:ind w:firstLine="720"/>
        <w:rPr>
          <w:rFonts w:ascii="Latin Modern Roman 10" w:hAnsi="Latin Modern Roman 10"/>
        </w:rPr>
      </w:pPr>
    </w:p>
    <w:p w14:paraId="5AF4ABDA" w14:textId="2E2BCDB3" w:rsidR="00B63775" w:rsidRPr="002B3D14" w:rsidRDefault="0062325A" w:rsidP="00630D4D">
      <w:pPr>
        <w:pStyle w:val="Heading2"/>
        <w:rPr>
          <w:rFonts w:ascii="Latin Modern Roman 10" w:hAnsi="Latin Modern Roman 10"/>
        </w:rPr>
      </w:pPr>
      <w:bookmarkStart w:id="67" w:name="_Toc505169949"/>
      <w:bookmarkStart w:id="68" w:name="_Toc506566629"/>
      <w:r w:rsidRPr="002B3D14">
        <w:rPr>
          <w:rFonts w:ascii="Latin Modern Roman 10" w:hAnsi="Latin Modern Roman 10"/>
        </w:rPr>
        <w:t>7.3</w:t>
      </w:r>
      <w:r w:rsidR="006B31AB" w:rsidRPr="002B3D14">
        <w:rPr>
          <w:rFonts w:ascii="Latin Modern Roman 10" w:hAnsi="Latin Modern Roman 10"/>
        </w:rPr>
        <w:t xml:space="preserve"> </w:t>
      </w:r>
      <w:r w:rsidR="00B63775" w:rsidRPr="002B3D14">
        <w:rPr>
          <w:rFonts w:ascii="Latin Modern Roman 10" w:hAnsi="Latin Modern Roman 10"/>
        </w:rPr>
        <w:t>Civilizational collapse or existential risk?</w:t>
      </w:r>
      <w:bookmarkEnd w:id="67"/>
      <w:bookmarkEnd w:id="68"/>
    </w:p>
    <w:p w14:paraId="16C702E3" w14:textId="41B5486A" w:rsidR="00B63775" w:rsidRPr="002B3D14" w:rsidRDefault="00775F73" w:rsidP="004A003E">
      <w:pPr>
        <w:ind w:firstLine="720"/>
        <w:jc w:val="both"/>
        <w:rPr>
          <w:rFonts w:ascii="Latin Modern Roman 10" w:hAnsi="Latin Modern Roman 10"/>
        </w:rPr>
      </w:pPr>
      <w:r w:rsidRPr="002B3D14">
        <w:rPr>
          <w:rFonts w:ascii="Latin Modern Roman 10" w:hAnsi="Latin Modern Roman 10"/>
        </w:rPr>
        <w:t xml:space="preserve">It seems like it is technically possible to create human extinction </w:t>
      </w:r>
      <w:r w:rsidR="00166C28" w:rsidRPr="002B3D14">
        <w:rPr>
          <w:rFonts w:ascii="Latin Modern Roman 10" w:hAnsi="Latin Modern Roman 10"/>
        </w:rPr>
        <w:t xml:space="preserve">via </w:t>
      </w:r>
      <w:r w:rsidRPr="002B3D14">
        <w:rPr>
          <w:rFonts w:ascii="Latin Modern Roman 10" w:hAnsi="Latin Modern Roman 10"/>
        </w:rPr>
        <w:t xml:space="preserve">drone swarm robotics, but it requires </w:t>
      </w:r>
      <w:r w:rsidR="00166C28" w:rsidRPr="002B3D14">
        <w:rPr>
          <w:rFonts w:ascii="Latin Modern Roman 10" w:hAnsi="Latin Modern Roman 10"/>
        </w:rPr>
        <w:t xml:space="preserve">a specific </w:t>
      </w:r>
      <w:r w:rsidRPr="002B3D14">
        <w:rPr>
          <w:rFonts w:ascii="Latin Modern Roman 10" w:hAnsi="Latin Modern Roman 10"/>
        </w:rPr>
        <w:t>chain of events, like delay in AGI, creation of larger drone stockpiles</w:t>
      </w:r>
      <w:r w:rsidR="00166C28" w:rsidRPr="002B3D14">
        <w:rPr>
          <w:rFonts w:ascii="Latin Modern Roman 10" w:hAnsi="Latin Modern Roman 10"/>
        </w:rPr>
        <w:t>,</w:t>
      </w:r>
      <w:r w:rsidRPr="002B3D14">
        <w:rPr>
          <w:rFonts w:ascii="Latin Modern Roman 10" w:hAnsi="Latin Modern Roman 10"/>
        </w:rPr>
        <w:t xml:space="preserve"> and </w:t>
      </w:r>
      <w:r w:rsidR="00166C28" w:rsidRPr="002B3D14">
        <w:rPr>
          <w:rFonts w:ascii="Latin Modern Roman 10" w:hAnsi="Latin Modern Roman 10"/>
        </w:rPr>
        <w:t xml:space="preserve">issuance of an </w:t>
      </w:r>
      <w:r w:rsidRPr="002B3D14">
        <w:rPr>
          <w:rFonts w:ascii="Latin Modern Roman 10" w:hAnsi="Latin Modern Roman 10"/>
        </w:rPr>
        <w:t xml:space="preserve">accidental command for </w:t>
      </w:r>
      <w:r w:rsidR="00166C28" w:rsidRPr="002B3D14">
        <w:rPr>
          <w:rFonts w:ascii="Latin Modern Roman 10" w:hAnsi="Latin Modern Roman 10"/>
        </w:rPr>
        <w:t xml:space="preserve">it to launch an </w:t>
      </w:r>
      <w:r w:rsidRPr="002B3D14">
        <w:rPr>
          <w:rFonts w:ascii="Latin Modern Roman 10" w:hAnsi="Latin Modern Roman 10"/>
        </w:rPr>
        <w:t xml:space="preserve">indiscriminate attack on all humans. Such </w:t>
      </w:r>
      <w:r w:rsidR="00166C28" w:rsidRPr="002B3D14">
        <w:rPr>
          <w:rFonts w:ascii="Latin Modern Roman 10" w:hAnsi="Latin Modern Roman 10"/>
        </w:rPr>
        <w:t xml:space="preserve">a </w:t>
      </w:r>
      <w:r w:rsidRPr="002B3D14">
        <w:rPr>
          <w:rFonts w:ascii="Latin Modern Roman 10" w:hAnsi="Latin Modern Roman 10"/>
        </w:rPr>
        <w:t>cha</w:t>
      </w:r>
      <w:r w:rsidR="004A003E" w:rsidRPr="002B3D14">
        <w:rPr>
          <w:rFonts w:ascii="Latin Modern Roman 10" w:hAnsi="Latin Modern Roman 10"/>
        </w:rPr>
        <w:t>in of events may seem</w:t>
      </w:r>
      <w:r w:rsidRPr="002B3D14">
        <w:rPr>
          <w:rFonts w:ascii="Latin Modern Roman 10" w:hAnsi="Latin Modern Roman 10"/>
        </w:rPr>
        <w:t xml:space="preserve"> more probable based on </w:t>
      </w:r>
      <w:r w:rsidR="004A003E" w:rsidRPr="002B3D14">
        <w:rPr>
          <w:rFonts w:ascii="Latin Modern Roman 10" w:hAnsi="Latin Modern Roman 10"/>
        </w:rPr>
        <w:t xml:space="preserve">the considerations </w:t>
      </w:r>
      <w:r w:rsidR="00166C28" w:rsidRPr="002B3D14">
        <w:rPr>
          <w:rFonts w:ascii="Latin Modern Roman 10" w:hAnsi="Latin Modern Roman 10"/>
        </w:rPr>
        <w:t xml:space="preserve">relating to </w:t>
      </w:r>
      <w:r w:rsidR="004A003E" w:rsidRPr="002B3D14">
        <w:rPr>
          <w:rFonts w:ascii="Latin Modern Roman 10" w:hAnsi="Latin Modern Roman 10"/>
        </w:rPr>
        <w:t>arms races, difficulties of defense and price of manufacturing</w:t>
      </w:r>
      <w:r w:rsidR="00166C28" w:rsidRPr="002B3D14">
        <w:rPr>
          <w:rFonts w:ascii="Latin Modern Roman 10" w:hAnsi="Latin Modern Roman 10"/>
        </w:rPr>
        <w:t xml:space="preserve"> described above,</w:t>
      </w:r>
      <w:r w:rsidR="004A003E" w:rsidRPr="002B3D14">
        <w:rPr>
          <w:rFonts w:ascii="Latin Modern Roman 10" w:hAnsi="Latin Modern Roman 10"/>
        </w:rPr>
        <w:t xml:space="preserve"> but still is not 100 per cent certainty, and more correct estimation will be 1 percent</w:t>
      </w:r>
      <w:r w:rsidR="00D3010D" w:rsidRPr="002B3D14">
        <w:rPr>
          <w:rFonts w:ascii="Latin Modern Roman 10" w:hAnsi="Latin Modern Roman 10"/>
        </w:rPr>
        <w:t xml:space="preserve"> (or</w:t>
      </w:r>
      <w:r w:rsidR="00166C28" w:rsidRPr="002B3D14">
        <w:rPr>
          <w:rFonts w:ascii="Latin Modern Roman 10" w:hAnsi="Latin Modern Roman 10"/>
        </w:rPr>
        <w:t xml:space="preserve"> an</w:t>
      </w:r>
      <w:r w:rsidR="00D3010D" w:rsidRPr="002B3D14">
        <w:rPr>
          <w:rFonts w:ascii="Latin Modern Roman 10" w:hAnsi="Latin Modern Roman 10"/>
        </w:rPr>
        <w:t xml:space="preserve"> orange level of risk in </w:t>
      </w:r>
      <w:r w:rsidR="00166C28" w:rsidRPr="002B3D14">
        <w:rPr>
          <w:rFonts w:ascii="Latin Modern Roman 10" w:hAnsi="Latin Modern Roman 10"/>
        </w:rPr>
        <w:t xml:space="preserve">the </w:t>
      </w:r>
      <w:r w:rsidR="00D3010D" w:rsidRPr="002B3D14">
        <w:rPr>
          <w:rFonts w:ascii="Latin Modern Roman 10" w:hAnsi="Latin Modern Roman 10"/>
        </w:rPr>
        <w:t>classification</w:t>
      </w:r>
      <w:r w:rsidR="00166C28" w:rsidRPr="002B3D14">
        <w:rPr>
          <w:rFonts w:ascii="Latin Modern Roman 10" w:hAnsi="Latin Modern Roman 10"/>
        </w:rPr>
        <w:t xml:space="preserve"> of </w:t>
      </w:r>
      <w:r w:rsidR="005D0BF5"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gi4rk7h80","properties":{"formattedCitation":"(Turchin &amp; Denkenberger, 2018a)","plainCitation":"(Turchin &amp; Denkenberger, 2018a)","noteIndex":0},"citationItems":[{"id":2799,"uris":["http://zotero.org/users/3736454/items/PWD29SPM"],"uri":["http://zotero.org/users/3736454/items/PWD29SPM"],"itemData":{"id":2799,"type":"article-journal","title":"Global Catastrophic and Existential Risks Scale","container-title":"Futures, in press","author":[{"family":"Turchin","given":"A."},{"family":"Denkenberger","given":"D."}],"issued":{"date-parts":[["2018"]]}}}],"schema":"https://github.com/citation-style-language/schema/raw/master/csl-citation.json"} </w:instrText>
      </w:r>
      <w:r w:rsidR="005D0BF5" w:rsidRPr="002B3D14">
        <w:rPr>
          <w:rFonts w:ascii="Latin Modern Roman 10" w:hAnsi="Latin Modern Roman 10"/>
        </w:rPr>
        <w:fldChar w:fldCharType="separate"/>
      </w:r>
      <w:r w:rsidR="00D0691F" w:rsidRPr="002B3D14">
        <w:rPr>
          <w:rFonts w:ascii="Latin Modern Roman 10" w:hAnsi="Latin Modern Roman 10"/>
          <w:noProof/>
        </w:rPr>
        <w:t>(Turchin &amp; Denkenberger, 2018a)</w:t>
      </w:r>
      <w:r w:rsidR="005D0BF5" w:rsidRPr="002B3D14">
        <w:rPr>
          <w:rFonts w:ascii="Latin Modern Roman 10" w:hAnsi="Latin Modern Roman 10"/>
        </w:rPr>
        <w:fldChar w:fldCharType="end"/>
      </w:r>
      <w:r w:rsidR="00D3010D" w:rsidRPr="002B3D14">
        <w:rPr>
          <w:rFonts w:ascii="Latin Modern Roman 10" w:hAnsi="Latin Modern Roman 10"/>
        </w:rPr>
        <w:t xml:space="preserve">). </w:t>
      </w:r>
    </w:p>
    <w:p w14:paraId="3D084D8C" w14:textId="242DAD0A" w:rsidR="007D6F42" w:rsidRPr="002B3D14" w:rsidRDefault="008474B2" w:rsidP="005D0BF5">
      <w:pPr>
        <w:ind w:firstLine="720"/>
        <w:jc w:val="both"/>
        <w:rPr>
          <w:rFonts w:ascii="Latin Modern Roman 10" w:hAnsi="Latin Modern Roman 10"/>
        </w:rPr>
      </w:pPr>
      <w:r w:rsidRPr="002B3D14">
        <w:rPr>
          <w:rFonts w:ascii="Latin Modern Roman 10" w:hAnsi="Latin Modern Roman 10"/>
        </w:rPr>
        <w:t>A</w:t>
      </w:r>
      <w:r w:rsidR="001969EC" w:rsidRPr="002B3D14">
        <w:rPr>
          <w:rFonts w:ascii="Latin Modern Roman 10" w:hAnsi="Latin Modern Roman 10"/>
        </w:rPr>
        <w:t xml:space="preserve"> </w:t>
      </w:r>
      <w:r w:rsidR="004370A6" w:rsidRPr="002B3D14">
        <w:rPr>
          <w:rFonts w:ascii="Latin Modern Roman 10" w:hAnsi="Latin Modern Roman 10"/>
        </w:rPr>
        <w:t xml:space="preserve">much more probable scenario is one </w:t>
      </w:r>
      <w:r w:rsidRPr="002B3D14">
        <w:rPr>
          <w:rFonts w:ascii="Latin Modern Roman 10" w:hAnsi="Latin Modern Roman 10"/>
        </w:rPr>
        <w:t xml:space="preserve">in which </w:t>
      </w:r>
      <w:r w:rsidR="004370A6" w:rsidRPr="002B3D14">
        <w:rPr>
          <w:rFonts w:ascii="Latin Modern Roman 10" w:hAnsi="Latin Modern Roman 10"/>
        </w:rPr>
        <w:t>drone only contribute to a global catastrophe, where several other factors play role</w:t>
      </w:r>
      <w:r w:rsidRPr="002B3D14">
        <w:rPr>
          <w:rFonts w:ascii="Latin Modern Roman 10" w:hAnsi="Latin Modern Roman 10"/>
        </w:rPr>
        <w:t>s</w:t>
      </w:r>
      <w:r w:rsidR="004370A6" w:rsidRPr="002B3D14">
        <w:rPr>
          <w:rFonts w:ascii="Latin Modern Roman 10" w:hAnsi="Latin Modern Roman 10"/>
        </w:rPr>
        <w:t xml:space="preserve">, like in </w:t>
      </w:r>
      <w:r w:rsidRPr="002B3D14">
        <w:rPr>
          <w:rFonts w:ascii="Latin Modern Roman 10" w:hAnsi="Latin Modern Roman 10"/>
        </w:rPr>
        <w:t xml:space="preserve">the </w:t>
      </w:r>
      <w:r w:rsidR="004370A6" w:rsidRPr="002B3D14">
        <w:rPr>
          <w:rFonts w:ascii="Latin Modern Roman 10" w:hAnsi="Latin Modern Roman 10"/>
        </w:rPr>
        <w:t xml:space="preserve">case of </w:t>
      </w:r>
      <w:r w:rsidRPr="002B3D14">
        <w:rPr>
          <w:rFonts w:ascii="Latin Modern Roman 10" w:hAnsi="Latin Modern Roman 10"/>
        </w:rPr>
        <w:t xml:space="preserve">a </w:t>
      </w:r>
      <w:r w:rsidR="004370A6" w:rsidRPr="002B3D14">
        <w:rPr>
          <w:rFonts w:ascii="Latin Modern Roman 10" w:hAnsi="Latin Modern Roman 10"/>
        </w:rPr>
        <w:t>world war. It is much more difficult to protect against both drone swarms and biological contamination</w:t>
      </w:r>
      <w:r w:rsidR="00522B66" w:rsidRPr="002B3D14">
        <w:rPr>
          <w:rFonts w:ascii="Latin Modern Roman 10" w:hAnsi="Latin Modern Roman 10"/>
        </w:rPr>
        <w:t xml:space="preserve"> an</w:t>
      </w:r>
      <w:r w:rsidR="009014EA" w:rsidRPr="002B3D14">
        <w:rPr>
          <w:rFonts w:ascii="Latin Modern Roman 10" w:hAnsi="Latin Modern Roman 10"/>
        </w:rPr>
        <w:t>d</w:t>
      </w:r>
      <w:r w:rsidR="00522B66" w:rsidRPr="002B3D14">
        <w:rPr>
          <w:rFonts w:ascii="Latin Modern Roman 10" w:hAnsi="Latin Modern Roman 10"/>
        </w:rPr>
        <w:t xml:space="preserve"> use of </w:t>
      </w:r>
      <w:r w:rsidRPr="002B3D14">
        <w:rPr>
          <w:rFonts w:ascii="Latin Modern Roman 10" w:hAnsi="Latin Modern Roman 10"/>
        </w:rPr>
        <w:t>nuclear-</w:t>
      </w:r>
      <w:r w:rsidR="00522B66" w:rsidRPr="002B3D14">
        <w:rPr>
          <w:rFonts w:ascii="Latin Modern Roman 10" w:hAnsi="Latin Modern Roman 10"/>
        </w:rPr>
        <w:t xml:space="preserve">salted weapons </w:t>
      </w:r>
      <w:r w:rsidRPr="002B3D14">
        <w:rPr>
          <w:rFonts w:ascii="Latin Modern Roman 10" w:hAnsi="Latin Modern Roman 10"/>
        </w:rPr>
        <w:t xml:space="preserve">would </w:t>
      </w:r>
      <w:r w:rsidR="00522B66" w:rsidRPr="002B3D14">
        <w:rPr>
          <w:rFonts w:ascii="Latin Modern Roman 10" w:hAnsi="Latin Modern Roman 10"/>
        </w:rPr>
        <w:t xml:space="preserve">contribute even more to the risk. </w:t>
      </w:r>
      <w:r w:rsidRPr="002B3D14">
        <w:rPr>
          <w:rFonts w:ascii="Latin Modern Roman 10" w:hAnsi="Latin Modern Roman 10"/>
        </w:rPr>
        <w:t xml:space="preserve"> </w:t>
      </w:r>
    </w:p>
    <w:p w14:paraId="3FF52814" w14:textId="481831FB" w:rsidR="001969EC" w:rsidRPr="002B3D14" w:rsidRDefault="00522B66" w:rsidP="004A003E">
      <w:pPr>
        <w:ind w:firstLine="720"/>
        <w:jc w:val="both"/>
        <w:rPr>
          <w:rFonts w:ascii="Latin Modern Roman 10" w:hAnsi="Latin Modern Roman 10"/>
        </w:rPr>
      </w:pPr>
      <w:r w:rsidRPr="002B3D14">
        <w:rPr>
          <w:rFonts w:ascii="Latin Modern Roman 10" w:hAnsi="Latin Modern Roman 10"/>
        </w:rPr>
        <w:t xml:space="preserve">If drone swarms are able to reduce global population by </w:t>
      </w:r>
      <w:r w:rsidR="007D6F42" w:rsidRPr="002B3D14">
        <w:rPr>
          <w:rFonts w:ascii="Latin Modern Roman 10" w:hAnsi="Latin Modern Roman 10"/>
        </w:rPr>
        <w:t xml:space="preserve">a </w:t>
      </w:r>
      <w:r w:rsidRPr="002B3D14">
        <w:rPr>
          <w:rFonts w:ascii="Latin Modern Roman 10" w:hAnsi="Latin Modern Roman 10"/>
        </w:rPr>
        <w:t xml:space="preserve">factor of </w:t>
      </w:r>
      <w:r w:rsidR="007D6F42" w:rsidRPr="002B3D14">
        <w:rPr>
          <w:rFonts w:ascii="Latin Modern Roman 10" w:hAnsi="Latin Modern Roman 10"/>
        </w:rPr>
        <w:t>ten</w:t>
      </w:r>
      <w:r w:rsidRPr="002B3D14">
        <w:rPr>
          <w:rFonts w:ascii="Latin Modern Roman 10" w:hAnsi="Latin Modern Roman 10"/>
        </w:rPr>
        <w:t xml:space="preserve">, </w:t>
      </w:r>
      <w:r w:rsidR="007D6F42" w:rsidRPr="002B3D14">
        <w:rPr>
          <w:rFonts w:ascii="Latin Modern Roman 10" w:hAnsi="Latin Modern Roman 10"/>
        </w:rPr>
        <w:t xml:space="preserve">humanity could survive, despite it being </w:t>
      </w:r>
      <w:r w:rsidRPr="002B3D14">
        <w:rPr>
          <w:rFonts w:ascii="Latin Modern Roman 10" w:hAnsi="Latin Modern Roman 10"/>
        </w:rPr>
        <w:t>a global catastroph</w:t>
      </w:r>
      <w:r w:rsidR="002A7112" w:rsidRPr="002B3D14">
        <w:rPr>
          <w:rFonts w:ascii="Latin Modern Roman 10" w:hAnsi="Latin Modern Roman 10"/>
        </w:rPr>
        <w:t>e</w:t>
      </w:r>
      <w:r w:rsidR="007D6F42" w:rsidRPr="002B3D14">
        <w:rPr>
          <w:rFonts w:ascii="Latin Modern Roman 10" w:hAnsi="Latin Modern Roman 10"/>
        </w:rPr>
        <w:t xml:space="preserve">. </w:t>
      </w:r>
      <w:r w:rsidR="002073A9" w:rsidRPr="002B3D14">
        <w:rPr>
          <w:rFonts w:ascii="Latin Modern Roman 10" w:hAnsi="Latin Modern Roman 10"/>
        </w:rPr>
        <w:t xml:space="preserve">But drone swarms </w:t>
      </w:r>
      <w:r w:rsidR="002A7112" w:rsidRPr="002B3D14">
        <w:rPr>
          <w:rFonts w:ascii="Latin Modern Roman 10" w:hAnsi="Latin Modern Roman 10"/>
        </w:rPr>
        <w:t>could be</w:t>
      </w:r>
      <w:r w:rsidR="007D6F42" w:rsidRPr="002B3D14">
        <w:rPr>
          <w:rFonts w:ascii="Latin Modern Roman 10" w:hAnsi="Latin Modern Roman 10"/>
        </w:rPr>
        <w:t xml:space="preserve"> the</w:t>
      </w:r>
      <w:r w:rsidR="002A7112" w:rsidRPr="002B3D14">
        <w:rPr>
          <w:rFonts w:ascii="Latin Modern Roman 10" w:hAnsi="Latin Modern Roman 10"/>
        </w:rPr>
        <w:t xml:space="preserve"> last straw</w:t>
      </w:r>
      <w:r w:rsidR="002073A9" w:rsidRPr="002B3D14">
        <w:rPr>
          <w:rFonts w:ascii="Latin Modern Roman 10" w:hAnsi="Latin Modern Roman 10"/>
        </w:rPr>
        <w:t xml:space="preserve"> </w:t>
      </w:r>
      <w:r w:rsidR="007D6F42" w:rsidRPr="002B3D14">
        <w:rPr>
          <w:rFonts w:ascii="Latin Modern Roman 10" w:hAnsi="Latin Modern Roman 10"/>
        </w:rPr>
        <w:t xml:space="preserve">when combined with other factors to create a </w:t>
      </w:r>
      <w:r w:rsidR="002073A9" w:rsidRPr="002B3D14">
        <w:rPr>
          <w:rFonts w:ascii="Latin Modern Roman 10" w:hAnsi="Latin Modern Roman 10"/>
        </w:rPr>
        <w:t>complex catastrophe</w:t>
      </w:r>
      <w:r w:rsidR="002A7112" w:rsidRPr="002B3D14">
        <w:rPr>
          <w:rFonts w:ascii="Latin Modern Roman 10" w:hAnsi="Latin Modern Roman 10"/>
        </w:rPr>
        <w:t xml:space="preserve"> </w:t>
      </w:r>
      <w:r w:rsidR="007D6F42" w:rsidRPr="002B3D14">
        <w:rPr>
          <w:rFonts w:ascii="Latin Modern Roman 10" w:hAnsi="Latin Modern Roman 10"/>
        </w:rPr>
        <w:t xml:space="preserve">that could </w:t>
      </w:r>
      <w:r w:rsidR="002A7112" w:rsidRPr="002B3D14">
        <w:rPr>
          <w:rFonts w:ascii="Latin Modern Roman 10" w:hAnsi="Latin Modern Roman 10"/>
        </w:rPr>
        <w:t xml:space="preserve">kill </w:t>
      </w:r>
      <w:r w:rsidR="007D6F42" w:rsidRPr="002B3D14">
        <w:rPr>
          <w:rFonts w:ascii="Latin Modern Roman 10" w:hAnsi="Latin Modern Roman 10"/>
        </w:rPr>
        <w:t xml:space="preserve">the </w:t>
      </w:r>
      <w:r w:rsidR="002A7112" w:rsidRPr="002B3D14">
        <w:rPr>
          <w:rFonts w:ascii="Latin Modern Roman 10" w:hAnsi="Latin Modern Roman 10"/>
        </w:rPr>
        <w:t>last remaining humans</w:t>
      </w:r>
      <w:r w:rsidR="00A70836" w:rsidRPr="002B3D14">
        <w:rPr>
          <w:rFonts w:ascii="Latin Modern Roman 10" w:hAnsi="Latin Modern Roman 10"/>
        </w:rPr>
        <w:t>—</w:t>
      </w:r>
      <w:r w:rsidR="007D6F42" w:rsidRPr="002B3D14">
        <w:rPr>
          <w:rFonts w:ascii="Latin Modern Roman 10" w:hAnsi="Latin Modern Roman 10"/>
        </w:rPr>
        <w:t xml:space="preserve">or </w:t>
      </w:r>
      <w:r w:rsidR="002A7112" w:rsidRPr="002B3D14">
        <w:rPr>
          <w:rFonts w:ascii="Latin Modern Roman 10" w:hAnsi="Latin Modern Roman 10"/>
        </w:rPr>
        <w:t xml:space="preserve">at least </w:t>
      </w:r>
      <w:r w:rsidR="007E0EC3" w:rsidRPr="002B3D14">
        <w:rPr>
          <w:rFonts w:ascii="Latin Modern Roman 10" w:hAnsi="Latin Modern Roman 10"/>
        </w:rPr>
        <w:t xml:space="preserve">contribute to the </w:t>
      </w:r>
      <w:r w:rsidR="002A7112" w:rsidRPr="002B3D14">
        <w:rPr>
          <w:rFonts w:ascii="Latin Modern Roman 10" w:hAnsi="Latin Modern Roman 10"/>
        </w:rPr>
        <w:t xml:space="preserve">start </w:t>
      </w:r>
      <w:r w:rsidR="002E025C" w:rsidRPr="002B3D14">
        <w:rPr>
          <w:rFonts w:ascii="Latin Modern Roman 10" w:hAnsi="Latin Modern Roman 10"/>
        </w:rPr>
        <w:t xml:space="preserve">of </w:t>
      </w:r>
      <w:r w:rsidR="00A70836" w:rsidRPr="002B3D14">
        <w:rPr>
          <w:rFonts w:ascii="Latin Modern Roman 10" w:hAnsi="Latin Modern Roman 10"/>
        </w:rPr>
        <w:t xml:space="preserve">the </w:t>
      </w:r>
      <w:r w:rsidR="002A7112" w:rsidRPr="002B3D14">
        <w:rPr>
          <w:rFonts w:ascii="Latin Modern Roman 10" w:hAnsi="Latin Modern Roman 10"/>
        </w:rPr>
        <w:t xml:space="preserve">demise of technological civilization with </w:t>
      </w:r>
      <w:r w:rsidR="00A70836" w:rsidRPr="002B3D14">
        <w:rPr>
          <w:rFonts w:ascii="Latin Modern Roman 10" w:hAnsi="Latin Modern Roman 10"/>
        </w:rPr>
        <w:t xml:space="preserve">the </w:t>
      </w:r>
      <w:r w:rsidR="002A7112" w:rsidRPr="002B3D14">
        <w:rPr>
          <w:rFonts w:ascii="Latin Modern Roman 10" w:hAnsi="Latin Modern Roman 10"/>
        </w:rPr>
        <w:t xml:space="preserve">loss of needed technologies. </w:t>
      </w:r>
      <w:r w:rsidR="002E025C" w:rsidRPr="002B3D14">
        <w:rPr>
          <w:rFonts w:ascii="Latin Modern Roman 10" w:hAnsi="Latin Modern Roman 10"/>
        </w:rPr>
        <w:t>Such civilizational catastrophe could later evolve into full degradation and subsequent extinction.</w:t>
      </w:r>
    </w:p>
    <w:p w14:paraId="42D064DE" w14:textId="70305B5D" w:rsidR="00A44EAA" w:rsidRPr="002B3D14" w:rsidRDefault="00CB46A8" w:rsidP="00A70836">
      <w:pPr>
        <w:ind w:firstLine="720"/>
        <w:jc w:val="both"/>
        <w:rPr>
          <w:rFonts w:ascii="Latin Modern Roman 10" w:hAnsi="Latin Modern Roman 10"/>
        </w:rPr>
      </w:pPr>
      <w:r w:rsidRPr="002B3D14">
        <w:rPr>
          <w:rFonts w:ascii="Latin Modern Roman 10" w:hAnsi="Latin Modern Roman 10"/>
        </w:rPr>
        <w:t xml:space="preserve">Lowering </w:t>
      </w:r>
      <w:r w:rsidR="00A70836" w:rsidRPr="002B3D14">
        <w:rPr>
          <w:rFonts w:ascii="Latin Modern Roman 10" w:hAnsi="Latin Modern Roman 10"/>
        </w:rPr>
        <w:t xml:space="preserve">the </w:t>
      </w:r>
      <w:r w:rsidRPr="002B3D14">
        <w:rPr>
          <w:rFonts w:ascii="Latin Modern Roman 10" w:hAnsi="Latin Modern Roman 10"/>
        </w:rPr>
        <w:t>computational complexity of omnicide remov</w:t>
      </w:r>
      <w:r w:rsidR="00A70836" w:rsidRPr="002B3D14">
        <w:rPr>
          <w:rFonts w:ascii="Latin Modern Roman 10" w:hAnsi="Latin Modern Roman 10"/>
        </w:rPr>
        <w:t>es the</w:t>
      </w:r>
      <w:r w:rsidRPr="002B3D14">
        <w:rPr>
          <w:rFonts w:ascii="Latin Modern Roman 10" w:hAnsi="Latin Modern Roman 10"/>
        </w:rPr>
        <w:t xml:space="preserve"> requirement of superintelligence</w:t>
      </w:r>
      <w:r w:rsidR="00CD0FB7" w:rsidRPr="002B3D14">
        <w:rPr>
          <w:rFonts w:ascii="Latin Modern Roman 10" w:hAnsi="Latin Modern Roman 10"/>
        </w:rPr>
        <w:t>, and thus</w:t>
      </w:r>
      <w:r w:rsidR="00A70836" w:rsidRPr="002B3D14">
        <w:rPr>
          <w:rFonts w:ascii="Latin Modern Roman 10" w:hAnsi="Latin Modern Roman 10"/>
        </w:rPr>
        <w:t>,</w:t>
      </w:r>
      <w:r w:rsidR="00CD0FB7" w:rsidRPr="002B3D14">
        <w:rPr>
          <w:rFonts w:ascii="Latin Modern Roman 10" w:hAnsi="Latin Modern Roman 10"/>
        </w:rPr>
        <w:t xml:space="preserve"> the opposition between drone swarm catastrophe and self-improving AI catastrophe is dissolving.</w:t>
      </w:r>
      <w:r w:rsidR="00A70836" w:rsidRPr="002B3D14">
        <w:rPr>
          <w:rFonts w:ascii="Latin Modern Roman 10" w:hAnsi="Latin Modern Roman 10"/>
        </w:rPr>
        <w:t xml:space="preserve"> </w:t>
      </w:r>
      <w:r w:rsidR="00FF081E" w:rsidRPr="002B3D14">
        <w:rPr>
          <w:rFonts w:ascii="Latin Modern Roman 10" w:hAnsi="Latin Modern Roman 10"/>
        </w:rPr>
        <w:t>As drone-swarm catastrophe is technologically simpler than superintelligence</w:t>
      </w:r>
      <w:r w:rsidR="00A70836" w:rsidRPr="002B3D14">
        <w:rPr>
          <w:rFonts w:ascii="Latin Modern Roman 10" w:hAnsi="Latin Modern Roman 10"/>
        </w:rPr>
        <w:t>,</w:t>
      </w:r>
      <w:r w:rsidR="00FF081E" w:rsidRPr="002B3D14">
        <w:rPr>
          <w:rFonts w:ascii="Latin Modern Roman 10" w:hAnsi="Latin Modern Roman 10"/>
        </w:rPr>
        <w:t xml:space="preserve"> it could happen earlier</w:t>
      </w:r>
      <w:r w:rsidR="00A70836" w:rsidRPr="002B3D14">
        <w:rPr>
          <w:rFonts w:ascii="Latin Modern Roman 10" w:hAnsi="Latin Modern Roman 10"/>
        </w:rPr>
        <w:t>,</w:t>
      </w:r>
      <w:r w:rsidR="00FF081E" w:rsidRPr="002B3D14">
        <w:rPr>
          <w:rFonts w:ascii="Latin Modern Roman 10" w:hAnsi="Latin Modern Roman 10"/>
        </w:rPr>
        <w:t xml:space="preserve"> and even prevent</w:t>
      </w:r>
      <w:r w:rsidR="00A70836" w:rsidRPr="002B3D14">
        <w:rPr>
          <w:rFonts w:ascii="Latin Modern Roman 10" w:hAnsi="Latin Modern Roman 10"/>
        </w:rPr>
        <w:t xml:space="preserve"> the emergence of</w:t>
      </w:r>
      <w:r w:rsidR="00FF081E" w:rsidRPr="002B3D14">
        <w:rPr>
          <w:rFonts w:ascii="Latin Modern Roman 10" w:hAnsi="Latin Modern Roman 10"/>
        </w:rPr>
        <w:t xml:space="preserve"> superintelligence. </w:t>
      </w:r>
      <w:r w:rsidR="009A5232" w:rsidRPr="002B3D14">
        <w:rPr>
          <w:rFonts w:ascii="Latin Modern Roman 10" w:hAnsi="Latin Modern Roman 10"/>
        </w:rPr>
        <w:t xml:space="preserve">Unabomber </w:t>
      </w:r>
      <w:r w:rsidR="00A70836" w:rsidRPr="002B3D14">
        <w:rPr>
          <w:rFonts w:ascii="Latin Modern Roman 10" w:hAnsi="Latin Modern Roman 10"/>
        </w:rPr>
        <w:t xml:space="preserve">Ted </w:t>
      </w:r>
      <w:r w:rsidR="007B382F" w:rsidRPr="002B3D14">
        <w:rPr>
          <w:rFonts w:ascii="Latin Modern Roman 10" w:hAnsi="Latin Modern Roman 10"/>
        </w:rPr>
        <w:t xml:space="preserve">Kaczynski </w:t>
      </w:r>
      <w:r w:rsidR="00AD465A" w:rsidRPr="002B3D14">
        <w:rPr>
          <w:rFonts w:ascii="Latin Modern Roman 10" w:hAnsi="Latin Modern Roman 10"/>
        </w:rPr>
        <w:t>wrote from jail</w:t>
      </w:r>
      <w:r w:rsidR="00B94DF1" w:rsidRPr="002B3D14">
        <w:rPr>
          <w:rFonts w:ascii="Latin Modern Roman 10" w:hAnsi="Latin Modern Roman 10"/>
        </w:rPr>
        <w:t xml:space="preserve"> </w:t>
      </w:r>
      <w:r w:rsidR="00AD465A" w:rsidRPr="002B3D14">
        <w:rPr>
          <w:rFonts w:ascii="Latin Modern Roman 10" w:hAnsi="Latin Modern Roman 10"/>
        </w:rPr>
        <w:t xml:space="preserve">that </w:t>
      </w:r>
      <w:r w:rsidR="009A5232" w:rsidRPr="002B3D14">
        <w:rPr>
          <w:rFonts w:ascii="Latin Modern Roman 10" w:hAnsi="Latin Modern Roman 10"/>
        </w:rPr>
        <w:t xml:space="preserve">the only chance </w:t>
      </w:r>
      <w:r w:rsidR="00A70836" w:rsidRPr="002B3D14">
        <w:rPr>
          <w:rFonts w:ascii="Latin Modern Roman 10" w:hAnsi="Latin Modern Roman 10"/>
        </w:rPr>
        <w:t xml:space="preserve">for </w:t>
      </w:r>
      <w:r w:rsidR="009A5232" w:rsidRPr="002B3D14">
        <w:rPr>
          <w:rFonts w:ascii="Latin Modern Roman 10" w:hAnsi="Latin Modern Roman 10"/>
        </w:rPr>
        <w:lastRenderedPageBreak/>
        <w:t>human survival is</w:t>
      </w:r>
      <w:r w:rsidR="00B94DF1" w:rsidRPr="002B3D14">
        <w:rPr>
          <w:rFonts w:ascii="Latin Modern Roman 10" w:hAnsi="Latin Modern Roman 10"/>
        </w:rPr>
        <w:t xml:space="preserve"> a</w:t>
      </w:r>
      <w:r w:rsidR="009A5232" w:rsidRPr="002B3D14">
        <w:rPr>
          <w:rFonts w:ascii="Latin Modern Roman 10" w:hAnsi="Latin Modern Roman 10"/>
        </w:rPr>
        <w:t xml:space="preserve"> smaller catastrophe which will stop creation even of more advance</w:t>
      </w:r>
      <w:r w:rsidR="00A70836" w:rsidRPr="002B3D14">
        <w:rPr>
          <w:rFonts w:ascii="Latin Modern Roman 10" w:hAnsi="Latin Modern Roman 10"/>
        </w:rPr>
        <w:t>d</w:t>
      </w:r>
      <w:r w:rsidR="009A5232" w:rsidRPr="002B3D14">
        <w:rPr>
          <w:rFonts w:ascii="Latin Modern Roman 10" w:hAnsi="Latin Modern Roman 10"/>
        </w:rPr>
        <w:t xml:space="preserve"> technologies</w:t>
      </w:r>
      <w:r w:rsidR="00A70836" w:rsidRPr="002B3D14">
        <w:rPr>
          <w:rFonts w:ascii="Latin Modern Roman 10" w:hAnsi="Latin Modern Roman 10"/>
        </w:rPr>
        <w:t xml:space="preserve"> </w:t>
      </w:r>
      <w:r w:rsidR="00A70836" w:rsidRPr="002B3D14">
        <w:rPr>
          <w:rFonts w:ascii="Latin Modern Roman 10" w:hAnsi="Latin Modern Roman 10"/>
        </w:rPr>
        <w:fldChar w:fldCharType="begin"/>
      </w:r>
      <w:r w:rsidR="003E71C6">
        <w:rPr>
          <w:rFonts w:ascii="Latin Modern Roman 10" w:hAnsi="Latin Modern Roman 10"/>
        </w:rPr>
        <w:instrText xml:space="preserve"> ADDIN ZOTERO_ITEM CSL_CITATION {"citationID":"a1g4tdj52rl","properties":{"formattedCitation":"(Hanson, 2018)","plainCitation":"(Hanson, 2018)","noteIndex":0},"citationItems":[{"id":7065,"uris":["http://zotero.org/users/3736454/items/AGWRJZMT"],"uri":["http://zotero.org/users/3736454/items/AGWRJZMT"],"itemData":{"id":7065,"type":"post-weblog","title":"Overcoming Bias : Kaczynski’s Collapse Theory","URL":"http://www.overcomingbias.com/2018/01/kaczynskis-collapse-theory.html","author":[{"family":"Hanson","given":"R"}],"issued":{"date-parts":[["2018"]]},"accessed":{"date-parts":[["2018",2,13]]}}}],"schema":"https://github.com/citation-style-language/schema/raw/master/csl-citation.json"} </w:instrText>
      </w:r>
      <w:r w:rsidR="00A70836" w:rsidRPr="002B3D14">
        <w:rPr>
          <w:rFonts w:ascii="Latin Modern Roman 10" w:hAnsi="Latin Modern Roman 10"/>
        </w:rPr>
        <w:fldChar w:fldCharType="separate"/>
      </w:r>
      <w:r w:rsidR="00A70836" w:rsidRPr="002B3D14">
        <w:rPr>
          <w:rFonts w:ascii="Latin Modern Roman 10" w:hAnsi="Latin Modern Roman 10"/>
          <w:noProof/>
        </w:rPr>
        <w:t>(Hanson, 2018)</w:t>
      </w:r>
      <w:r w:rsidR="00A70836" w:rsidRPr="002B3D14">
        <w:rPr>
          <w:rFonts w:ascii="Latin Modern Roman 10" w:hAnsi="Latin Modern Roman 10"/>
        </w:rPr>
        <w:fldChar w:fldCharType="end"/>
      </w:r>
      <w:r w:rsidR="009A5232" w:rsidRPr="002B3D14">
        <w:rPr>
          <w:rFonts w:ascii="Latin Modern Roman 10" w:hAnsi="Latin Modern Roman 10"/>
        </w:rPr>
        <w:t xml:space="preserve">. We think that </w:t>
      </w:r>
      <w:r w:rsidR="00A70836" w:rsidRPr="002B3D14">
        <w:rPr>
          <w:rFonts w:ascii="Latin Modern Roman 10" w:hAnsi="Latin Modern Roman 10"/>
        </w:rPr>
        <w:t xml:space="preserve">the </w:t>
      </w:r>
      <w:r w:rsidR="009A5232" w:rsidRPr="002B3D14">
        <w:rPr>
          <w:rFonts w:ascii="Latin Modern Roman 10" w:hAnsi="Latin Modern Roman 10"/>
        </w:rPr>
        <w:t xml:space="preserve">risks </w:t>
      </w:r>
      <w:r w:rsidR="00A70836" w:rsidRPr="002B3D14">
        <w:rPr>
          <w:rFonts w:ascii="Latin Modern Roman 10" w:hAnsi="Latin Modern Roman 10"/>
        </w:rPr>
        <w:t xml:space="preserve">posed by </w:t>
      </w:r>
      <w:r w:rsidR="009A5232" w:rsidRPr="002B3D14">
        <w:rPr>
          <w:rFonts w:ascii="Latin Modern Roman 10" w:hAnsi="Latin Modern Roman 10"/>
        </w:rPr>
        <w:t xml:space="preserve">a smaller catastrophe could help humanity to unite and create </w:t>
      </w:r>
      <w:r w:rsidR="00A70836" w:rsidRPr="002B3D14">
        <w:rPr>
          <w:rFonts w:ascii="Latin Modern Roman 10" w:hAnsi="Latin Modern Roman 10"/>
        </w:rPr>
        <w:t xml:space="preserve">an </w:t>
      </w:r>
      <w:r w:rsidR="009A5232" w:rsidRPr="002B3D14">
        <w:rPr>
          <w:rFonts w:ascii="Latin Modern Roman 10" w:hAnsi="Latin Modern Roman 10"/>
        </w:rPr>
        <w:t xml:space="preserve">effective “global risks prevention committee” </w:t>
      </w:r>
      <w:r w:rsidR="00A70836" w:rsidRPr="002B3D14">
        <w:rPr>
          <w:rFonts w:ascii="Latin Modern Roman 10" w:hAnsi="Latin Modern Roman 10"/>
        </w:rPr>
        <w:t xml:space="preserve">at the </w:t>
      </w:r>
      <w:r w:rsidR="009A5232" w:rsidRPr="002B3D14">
        <w:rPr>
          <w:rFonts w:ascii="Latin Modern Roman 10" w:hAnsi="Latin Modern Roman 10"/>
        </w:rPr>
        <w:t>U</w:t>
      </w:r>
      <w:r w:rsidR="00A70836" w:rsidRPr="002B3D14">
        <w:rPr>
          <w:rFonts w:ascii="Latin Modern Roman 10" w:hAnsi="Latin Modern Roman 10"/>
        </w:rPr>
        <w:t xml:space="preserve">nited </w:t>
      </w:r>
      <w:r w:rsidR="009A5232" w:rsidRPr="002B3D14">
        <w:rPr>
          <w:rFonts w:ascii="Latin Modern Roman 10" w:hAnsi="Latin Modern Roman 10"/>
        </w:rPr>
        <w:t>N</w:t>
      </w:r>
      <w:r w:rsidR="00A70836" w:rsidRPr="002B3D14">
        <w:rPr>
          <w:rFonts w:ascii="Latin Modern Roman 10" w:hAnsi="Latin Modern Roman 10"/>
        </w:rPr>
        <w:t>ations</w:t>
      </w:r>
      <w:r w:rsidR="009A5232" w:rsidRPr="002B3D14">
        <w:rPr>
          <w:rFonts w:ascii="Latin Modern Roman 10" w:hAnsi="Latin Modern Roman 10"/>
        </w:rPr>
        <w:t>.</w:t>
      </w:r>
    </w:p>
    <w:p w14:paraId="3B0F55F1" w14:textId="77777777" w:rsidR="001969EC" w:rsidRPr="002B3D14" w:rsidRDefault="001969EC" w:rsidP="004A003E">
      <w:pPr>
        <w:ind w:firstLine="720"/>
        <w:jc w:val="both"/>
        <w:rPr>
          <w:rFonts w:ascii="Latin Modern Roman 10" w:hAnsi="Latin Modern Roman 10"/>
        </w:rPr>
      </w:pPr>
    </w:p>
    <w:p w14:paraId="5AC2185D" w14:textId="401A295B" w:rsidR="001969EC" w:rsidRPr="002B3D14" w:rsidRDefault="0062325A" w:rsidP="001969EC">
      <w:pPr>
        <w:pStyle w:val="Heading2"/>
        <w:rPr>
          <w:rFonts w:ascii="Latin Modern Roman 10" w:hAnsi="Latin Modern Roman 10"/>
        </w:rPr>
      </w:pPr>
      <w:bookmarkStart w:id="69" w:name="_Toc505169950"/>
      <w:bookmarkStart w:id="70" w:name="_Toc506566630"/>
      <w:r w:rsidRPr="002B3D14">
        <w:rPr>
          <w:rFonts w:ascii="Latin Modern Roman 10" w:hAnsi="Latin Modern Roman 10"/>
        </w:rPr>
        <w:t>7.4</w:t>
      </w:r>
      <w:r w:rsidR="00FC03F9" w:rsidRPr="002B3D14">
        <w:rPr>
          <w:rFonts w:ascii="Latin Modern Roman 10" w:hAnsi="Latin Modern Roman 10"/>
        </w:rPr>
        <w:t xml:space="preserve"> </w:t>
      </w:r>
      <w:r w:rsidR="001969EC" w:rsidRPr="002B3D14">
        <w:rPr>
          <w:rFonts w:ascii="Latin Modern Roman 10" w:hAnsi="Latin Modern Roman 10"/>
        </w:rPr>
        <w:t xml:space="preserve">What </w:t>
      </w:r>
      <w:r w:rsidR="00256EF5" w:rsidRPr="002B3D14">
        <w:rPr>
          <w:rFonts w:ascii="Latin Modern Roman 10" w:hAnsi="Latin Modern Roman 10"/>
        </w:rPr>
        <w:t xml:space="preserve">can </w:t>
      </w:r>
      <w:r w:rsidR="001969EC" w:rsidRPr="002B3D14">
        <w:rPr>
          <w:rFonts w:ascii="Latin Modern Roman 10" w:hAnsi="Latin Modern Roman 10"/>
        </w:rPr>
        <w:t>be done?</w:t>
      </w:r>
      <w:bookmarkEnd w:id="69"/>
      <w:bookmarkEnd w:id="70"/>
    </w:p>
    <w:p w14:paraId="62DAA875" w14:textId="2E17B8C0" w:rsidR="0062325A" w:rsidRPr="002B3D14" w:rsidRDefault="00054DF7" w:rsidP="00455B62">
      <w:pPr>
        <w:ind w:firstLine="720"/>
        <w:jc w:val="both"/>
        <w:rPr>
          <w:rFonts w:ascii="Latin Modern Roman 10" w:hAnsi="Latin Modern Roman 10"/>
        </w:rPr>
      </w:pPr>
      <w:r w:rsidRPr="002B3D14">
        <w:rPr>
          <w:rFonts w:ascii="Latin Modern Roman 10" w:hAnsi="Latin Modern Roman 10"/>
        </w:rPr>
        <w:t>The campaign to stop killer robot is great initiative</w:t>
      </w:r>
      <w:r w:rsidR="009A7AE8" w:rsidRPr="002B3D14">
        <w:rPr>
          <w:rFonts w:ascii="Latin Modern Roman 10" w:hAnsi="Latin Modern Roman 10"/>
        </w:rPr>
        <w:t xml:space="preserve"> and they did a lo</w:t>
      </w:r>
      <w:r w:rsidR="005F56CB" w:rsidRPr="002B3D14">
        <w:rPr>
          <w:rFonts w:ascii="Latin Modern Roman 10" w:hAnsi="Latin Modern Roman 10"/>
        </w:rPr>
        <w:t>t of work on promotion the risks of autonomous weapons. Where are several examples where international treaties helped to reduce the risks of biological, chemical and even nuclear weapons, and it all started from the rising awareness about the nature of the risk.</w:t>
      </w:r>
    </w:p>
    <w:p w14:paraId="0F40D446" w14:textId="3FFED3FF" w:rsidR="00CD0EC3" w:rsidRPr="002B3D14" w:rsidRDefault="0062325A" w:rsidP="00455B62">
      <w:pPr>
        <w:pStyle w:val="Heading1"/>
        <w:rPr>
          <w:rFonts w:ascii="Latin Modern Roman 10" w:hAnsi="Latin Modern Roman 10"/>
        </w:rPr>
      </w:pPr>
      <w:bookmarkStart w:id="71" w:name="_Toc505169951"/>
      <w:bookmarkStart w:id="72" w:name="_Toc506566631"/>
      <w:r w:rsidRPr="002B3D14">
        <w:rPr>
          <w:rFonts w:ascii="Latin Modern Roman 10" w:hAnsi="Latin Modern Roman 10"/>
        </w:rPr>
        <w:t>Conclusion</w:t>
      </w:r>
      <w:bookmarkEnd w:id="71"/>
      <w:bookmarkEnd w:id="72"/>
    </w:p>
    <w:p w14:paraId="3AEB7060" w14:textId="0F2A1155" w:rsidR="00455B62" w:rsidRPr="002B3D14" w:rsidRDefault="00CD0EC3" w:rsidP="00455B62">
      <w:pPr>
        <w:ind w:firstLine="720"/>
        <w:jc w:val="both"/>
        <w:rPr>
          <w:rFonts w:ascii="Latin Modern Roman 10" w:hAnsi="Latin Modern Roman 10"/>
        </w:rPr>
      </w:pPr>
      <w:r w:rsidRPr="002B3D14">
        <w:rPr>
          <w:rFonts w:ascii="Latin Modern Roman 10" w:hAnsi="Latin Modern Roman 10"/>
        </w:rPr>
        <w:t>In this article</w:t>
      </w:r>
      <w:r w:rsidR="00455B62" w:rsidRPr="002B3D14">
        <w:rPr>
          <w:rFonts w:ascii="Latin Modern Roman 10" w:hAnsi="Latin Modern Roman 10"/>
        </w:rPr>
        <w:t>,</w:t>
      </w:r>
      <w:r w:rsidRPr="002B3D14">
        <w:rPr>
          <w:rFonts w:ascii="Latin Modern Roman 10" w:hAnsi="Latin Modern Roman 10"/>
        </w:rPr>
        <w:t xml:space="preserve"> </w:t>
      </w:r>
      <w:r w:rsidR="007E3884" w:rsidRPr="002B3D14">
        <w:rPr>
          <w:rFonts w:ascii="Latin Modern Roman 10" w:hAnsi="Latin Modern Roman 10"/>
        </w:rPr>
        <w:t xml:space="preserve">I </w:t>
      </w:r>
      <w:r w:rsidRPr="002B3D14">
        <w:rPr>
          <w:rFonts w:ascii="Latin Modern Roman 10" w:hAnsi="Latin Modern Roman 10"/>
        </w:rPr>
        <w:t xml:space="preserve">explore </w:t>
      </w:r>
      <w:r w:rsidR="007E3884" w:rsidRPr="002B3D14">
        <w:rPr>
          <w:rFonts w:ascii="Latin Modern Roman 10" w:hAnsi="Latin Modern Roman 10"/>
        </w:rPr>
        <w:t xml:space="preserve">the </w:t>
      </w:r>
      <w:r w:rsidRPr="002B3D14">
        <w:rPr>
          <w:rFonts w:ascii="Latin Modern Roman 10" w:hAnsi="Latin Modern Roman 10"/>
        </w:rPr>
        <w:t>future evolution of the new weapon of mass destruction</w:t>
      </w:r>
      <w:r w:rsidR="007427A3" w:rsidRPr="002B3D14">
        <w:rPr>
          <w:rFonts w:ascii="Latin Modern Roman 10" w:hAnsi="Latin Modern Roman 10"/>
        </w:rPr>
        <w:t>—</w:t>
      </w:r>
      <w:r w:rsidRPr="002B3D14">
        <w:rPr>
          <w:rFonts w:ascii="Latin Modern Roman 10" w:hAnsi="Latin Modern Roman 10"/>
        </w:rPr>
        <w:t xml:space="preserve"> swarm</w:t>
      </w:r>
      <w:r w:rsidR="007427A3" w:rsidRPr="002B3D14">
        <w:rPr>
          <w:rFonts w:ascii="Latin Modern Roman 10" w:hAnsi="Latin Modern Roman 10"/>
        </w:rPr>
        <w:t>s</w:t>
      </w:r>
      <w:r w:rsidRPr="002B3D14">
        <w:rPr>
          <w:rFonts w:ascii="Latin Modern Roman 10" w:hAnsi="Latin Modern Roman 10"/>
        </w:rPr>
        <w:t xml:space="preserve"> of military robots</w:t>
      </w:r>
      <w:r w:rsidR="007427A3" w:rsidRPr="002B3D14">
        <w:rPr>
          <w:rFonts w:ascii="Latin Modern Roman 10" w:hAnsi="Latin Modern Roman 10"/>
        </w:rPr>
        <w:t>—</w:t>
      </w:r>
      <w:r w:rsidR="00455B62" w:rsidRPr="002B3D14">
        <w:rPr>
          <w:rFonts w:ascii="Latin Modern Roman 10" w:hAnsi="Latin Modern Roman 10"/>
        </w:rPr>
        <w:t>and explore the question</w:t>
      </w:r>
      <w:r w:rsidR="007427A3" w:rsidRPr="002B3D14">
        <w:rPr>
          <w:rFonts w:ascii="Latin Modern Roman 10" w:hAnsi="Latin Modern Roman 10"/>
        </w:rPr>
        <w:t xml:space="preserve"> of if they</w:t>
      </w:r>
      <w:r w:rsidR="00455B62" w:rsidRPr="002B3D14">
        <w:rPr>
          <w:rFonts w:ascii="Latin Modern Roman 10" w:hAnsi="Latin Modern Roman 10"/>
        </w:rPr>
        <w:t xml:space="preserve"> could pose existential risk</w:t>
      </w:r>
      <w:r w:rsidR="007427A3" w:rsidRPr="002B3D14">
        <w:rPr>
          <w:rFonts w:ascii="Latin Modern Roman 10" w:hAnsi="Latin Modern Roman 10"/>
        </w:rPr>
        <w:t>,</w:t>
      </w:r>
      <w:r w:rsidR="00455B62" w:rsidRPr="002B3D14">
        <w:rPr>
          <w:rFonts w:ascii="Latin Modern Roman 10" w:hAnsi="Latin Modern Roman 10"/>
        </w:rPr>
        <w:t xml:space="preserve"> or at least global catastrophic risk.</w:t>
      </w:r>
      <w:r w:rsidR="007427A3" w:rsidRPr="002B3D14">
        <w:rPr>
          <w:rFonts w:ascii="Latin Modern Roman 10" w:hAnsi="Latin Modern Roman 10"/>
        </w:rPr>
        <w:t xml:space="preserve"> </w:t>
      </w:r>
      <w:r w:rsidR="00455B62" w:rsidRPr="002B3D14">
        <w:rPr>
          <w:rFonts w:ascii="Latin Modern Roman 10" w:hAnsi="Latin Modern Roman 10"/>
        </w:rPr>
        <w:t xml:space="preserve">We find that existential risk </w:t>
      </w:r>
      <w:r w:rsidR="007427A3" w:rsidRPr="002B3D14">
        <w:rPr>
          <w:rFonts w:ascii="Latin Modern Roman 10" w:hAnsi="Latin Modern Roman 10"/>
        </w:rPr>
        <w:t xml:space="preserve">posed </w:t>
      </w:r>
      <w:r w:rsidR="00455B62" w:rsidRPr="002B3D14">
        <w:rPr>
          <w:rFonts w:ascii="Latin Modern Roman 10" w:hAnsi="Latin Modern Roman 10"/>
        </w:rPr>
        <w:t>by robotic armies alone is possible, but unlikely, as it requires very speci</w:t>
      </w:r>
      <w:r w:rsidR="007427A3" w:rsidRPr="002B3D14">
        <w:rPr>
          <w:rFonts w:ascii="Latin Modern Roman 10" w:hAnsi="Latin Modern Roman 10"/>
        </w:rPr>
        <w:t>fic</w:t>
      </w:r>
      <w:r w:rsidR="00455B62" w:rsidRPr="002B3D14">
        <w:rPr>
          <w:rFonts w:ascii="Latin Modern Roman 10" w:hAnsi="Latin Modern Roman 10"/>
        </w:rPr>
        <w:t xml:space="preserve"> social and technological line</w:t>
      </w:r>
      <w:r w:rsidR="007427A3" w:rsidRPr="002B3D14">
        <w:rPr>
          <w:rFonts w:ascii="Latin Modern Roman 10" w:hAnsi="Latin Modern Roman 10"/>
        </w:rPr>
        <w:t>s</w:t>
      </w:r>
      <w:r w:rsidR="00455B62" w:rsidRPr="002B3D14">
        <w:rPr>
          <w:rFonts w:ascii="Latin Modern Roman 10" w:hAnsi="Latin Modern Roman 10"/>
        </w:rPr>
        <w:t xml:space="preserve"> of future development. </w:t>
      </w:r>
    </w:p>
    <w:p w14:paraId="53CC9C7B" w14:textId="673B9C2D" w:rsidR="00455B62" w:rsidRPr="002B3D14" w:rsidRDefault="00455B62" w:rsidP="00455B62">
      <w:pPr>
        <w:ind w:firstLine="720"/>
        <w:jc w:val="both"/>
        <w:rPr>
          <w:rFonts w:ascii="Latin Modern Roman 10" w:hAnsi="Latin Modern Roman 10"/>
        </w:rPr>
      </w:pPr>
      <w:r w:rsidRPr="002B3D14">
        <w:rPr>
          <w:rFonts w:ascii="Latin Modern Roman 10" w:hAnsi="Latin Modern Roman 10"/>
        </w:rPr>
        <w:t xml:space="preserve">But </w:t>
      </w:r>
      <w:r w:rsidR="007427A3" w:rsidRPr="002B3D14">
        <w:rPr>
          <w:rFonts w:ascii="Latin Modern Roman 10" w:hAnsi="Latin Modern Roman 10"/>
        </w:rPr>
        <w:t xml:space="preserve">the </w:t>
      </w:r>
      <w:r w:rsidRPr="002B3D14">
        <w:rPr>
          <w:rFonts w:ascii="Latin Modern Roman 10" w:hAnsi="Latin Modern Roman 10"/>
        </w:rPr>
        <w:t xml:space="preserve">chances that </w:t>
      </w:r>
      <w:r w:rsidR="00995970" w:rsidRPr="002B3D14">
        <w:rPr>
          <w:rFonts w:ascii="Latin Modern Roman 10" w:hAnsi="Latin Modern Roman 10"/>
        </w:rPr>
        <w:t xml:space="preserve">the </w:t>
      </w:r>
      <w:r w:rsidRPr="002B3D14">
        <w:rPr>
          <w:rFonts w:ascii="Latin Modern Roman 10" w:hAnsi="Latin Modern Roman 10"/>
        </w:rPr>
        <w:t>military robotics could contribute to a global catastrophe and subsequent civilizational collapse are much large</w:t>
      </w:r>
      <w:r w:rsidR="007427A3" w:rsidRPr="002B3D14">
        <w:rPr>
          <w:rFonts w:ascii="Latin Modern Roman 10" w:hAnsi="Latin Modern Roman 10"/>
        </w:rPr>
        <w:t>r</w:t>
      </w:r>
      <w:r w:rsidRPr="002B3D14">
        <w:rPr>
          <w:rFonts w:ascii="Latin Modern Roman 10" w:hAnsi="Latin Modern Roman 10"/>
        </w:rPr>
        <w:t xml:space="preserve">, if </w:t>
      </w:r>
      <w:r w:rsidR="00F756DA" w:rsidRPr="002B3D14">
        <w:rPr>
          <w:rFonts w:ascii="Latin Modern Roman 10" w:hAnsi="Latin Modern Roman 10"/>
        </w:rPr>
        <w:t>it</w:t>
      </w:r>
      <w:r w:rsidRPr="002B3D14">
        <w:rPr>
          <w:rFonts w:ascii="Latin Modern Roman 10" w:hAnsi="Latin Modern Roman 10"/>
        </w:rPr>
        <w:t xml:space="preserve"> </w:t>
      </w:r>
      <w:r w:rsidR="007427A3" w:rsidRPr="002B3D14">
        <w:rPr>
          <w:rFonts w:ascii="Latin Modern Roman 10" w:hAnsi="Latin Modern Roman 10"/>
        </w:rPr>
        <w:t>is</w:t>
      </w:r>
      <w:r w:rsidRPr="002B3D14">
        <w:rPr>
          <w:rFonts w:ascii="Latin Modern Roman 10" w:hAnsi="Latin Modern Roman 10"/>
        </w:rPr>
        <w:t xml:space="preserve"> one</w:t>
      </w:r>
      <w:r w:rsidR="00F756DA" w:rsidRPr="002B3D14">
        <w:rPr>
          <w:rFonts w:ascii="Latin Modern Roman 10" w:hAnsi="Latin Modern Roman 10"/>
        </w:rPr>
        <w:t xml:space="preserve"> </w:t>
      </w:r>
      <w:r w:rsidRPr="002B3D14">
        <w:rPr>
          <w:rFonts w:ascii="Latin Modern Roman 10" w:hAnsi="Latin Modern Roman 10"/>
        </w:rPr>
        <w:t xml:space="preserve">step </w:t>
      </w:r>
      <w:r w:rsidR="00F756DA" w:rsidRPr="002B3D14">
        <w:rPr>
          <w:rFonts w:ascii="Latin Modern Roman 10" w:hAnsi="Latin Modern Roman 10"/>
        </w:rPr>
        <w:t>in</w:t>
      </w:r>
      <w:r w:rsidRPr="002B3D14">
        <w:rPr>
          <w:rFonts w:ascii="Latin Modern Roman 10" w:hAnsi="Latin Modern Roman 10"/>
        </w:rPr>
        <w:t xml:space="preserve"> a complex catastrophe, </w:t>
      </w:r>
      <w:r w:rsidR="007427A3" w:rsidRPr="002B3D14">
        <w:rPr>
          <w:rFonts w:ascii="Latin Modern Roman 10" w:hAnsi="Latin Modern Roman 10"/>
        </w:rPr>
        <w:t xml:space="preserve">e.g. </w:t>
      </w:r>
      <w:r w:rsidRPr="002B3D14">
        <w:rPr>
          <w:rFonts w:ascii="Latin Modern Roman 10" w:hAnsi="Latin Modern Roman 10"/>
        </w:rPr>
        <w:t xml:space="preserve">in </w:t>
      </w:r>
      <w:r w:rsidR="007427A3" w:rsidRPr="002B3D14">
        <w:rPr>
          <w:rFonts w:ascii="Latin Modern Roman 10" w:hAnsi="Latin Modern Roman 10"/>
        </w:rPr>
        <w:t xml:space="preserve">the </w:t>
      </w:r>
      <w:r w:rsidRPr="002B3D14">
        <w:rPr>
          <w:rFonts w:ascii="Latin Modern Roman 10" w:hAnsi="Latin Modern Roman 10"/>
        </w:rPr>
        <w:t>case of WW3.</w:t>
      </w:r>
      <w:r w:rsidR="00604579" w:rsidRPr="002B3D14">
        <w:rPr>
          <w:rFonts w:ascii="Latin Modern Roman 10" w:hAnsi="Latin Modern Roman 10"/>
        </w:rPr>
        <w:t xml:space="preserve"> </w:t>
      </w:r>
    </w:p>
    <w:p w14:paraId="4349B7E0" w14:textId="7B0DFFAF" w:rsidR="00AF4755" w:rsidRPr="002B3D14" w:rsidRDefault="00604579" w:rsidP="00AE2DD8">
      <w:pPr>
        <w:ind w:firstLine="720"/>
        <w:jc w:val="both"/>
        <w:rPr>
          <w:rFonts w:ascii="Latin Modern Roman 10" w:hAnsi="Latin Modern Roman 10"/>
        </w:rPr>
      </w:pPr>
      <w:r w:rsidRPr="002B3D14">
        <w:rPr>
          <w:rFonts w:ascii="Latin Modern Roman 10" w:hAnsi="Latin Modern Roman 10"/>
        </w:rPr>
        <w:t xml:space="preserve">Military robots could be useful to track some other types of catastrophic risks, like targeting potential terrorists working on biological weapons in remote locations. </w:t>
      </w:r>
      <w:r w:rsidR="00AE2DD8" w:rsidRPr="002B3D14">
        <w:rPr>
          <w:rFonts w:ascii="Latin Modern Roman 10" w:hAnsi="Latin Modern Roman 10"/>
        </w:rPr>
        <w:t>However, the g</w:t>
      </w:r>
      <w:r w:rsidR="00AF4755" w:rsidRPr="002B3D14">
        <w:rPr>
          <w:rFonts w:ascii="Latin Modern Roman 10" w:hAnsi="Latin Modern Roman 10"/>
        </w:rPr>
        <w:t xml:space="preserve">rowing social </w:t>
      </w:r>
      <w:r w:rsidR="00AE2DD8" w:rsidRPr="002B3D14">
        <w:rPr>
          <w:rFonts w:ascii="Latin Modern Roman 10" w:hAnsi="Latin Modern Roman 10"/>
        </w:rPr>
        <w:t xml:space="preserve">resistance to </w:t>
      </w:r>
      <w:r w:rsidR="00AF4755" w:rsidRPr="002B3D14">
        <w:rPr>
          <w:rFonts w:ascii="Latin Modern Roman 10" w:hAnsi="Latin Modern Roman 10"/>
        </w:rPr>
        <w:t xml:space="preserve">large military robotic swarms may limit their implementation and </w:t>
      </w:r>
      <w:r w:rsidR="00B4043E" w:rsidRPr="002B3D14">
        <w:rPr>
          <w:rFonts w:ascii="Latin Modern Roman 10" w:hAnsi="Latin Modern Roman 10"/>
        </w:rPr>
        <w:t xml:space="preserve">become </w:t>
      </w:r>
      <w:r w:rsidR="00AE2DD8" w:rsidRPr="002B3D14">
        <w:rPr>
          <w:rFonts w:ascii="Latin Modern Roman 10" w:hAnsi="Latin Modern Roman 10"/>
        </w:rPr>
        <w:t xml:space="preserve">the </w:t>
      </w:r>
      <w:r w:rsidR="00D0691F" w:rsidRPr="002B3D14">
        <w:rPr>
          <w:rFonts w:ascii="Latin Modern Roman 10" w:hAnsi="Latin Modern Roman 10"/>
        </w:rPr>
        <w:t>starting point</w:t>
      </w:r>
      <w:r w:rsidR="00AE2DD8" w:rsidRPr="002B3D14">
        <w:rPr>
          <w:rFonts w:ascii="Latin Modern Roman 10" w:hAnsi="Latin Modern Roman 10"/>
        </w:rPr>
        <w:t xml:space="preserve"> for </w:t>
      </w:r>
      <w:r w:rsidR="00B4043E" w:rsidRPr="002B3D14">
        <w:rPr>
          <w:rFonts w:ascii="Latin Modern Roman 10" w:hAnsi="Latin Modern Roman 10"/>
        </w:rPr>
        <w:t xml:space="preserve">international treaty </w:t>
      </w:r>
      <w:r w:rsidR="00AE2DD8" w:rsidRPr="002B3D14">
        <w:rPr>
          <w:rFonts w:ascii="Latin Modern Roman 10" w:hAnsi="Latin Modern Roman 10"/>
        </w:rPr>
        <w:t xml:space="preserve">to </w:t>
      </w:r>
      <w:r w:rsidR="00B4043E" w:rsidRPr="002B3D14">
        <w:rPr>
          <w:rFonts w:ascii="Latin Modern Roman 10" w:hAnsi="Latin Modern Roman 10"/>
        </w:rPr>
        <w:t xml:space="preserve">regulate such activity. </w:t>
      </w:r>
    </w:p>
    <w:p w14:paraId="00D1DE88" w14:textId="77777777" w:rsidR="00EF6E46" w:rsidRPr="002B3D14" w:rsidRDefault="00EF6E46" w:rsidP="00AE2DD8">
      <w:pPr>
        <w:ind w:firstLine="720"/>
        <w:jc w:val="both"/>
        <w:rPr>
          <w:rFonts w:ascii="Latin Modern Roman 10" w:hAnsi="Latin Modern Roman 10"/>
        </w:rPr>
      </w:pPr>
    </w:p>
    <w:p w14:paraId="0E52C321" w14:textId="54D4AF91" w:rsidR="00EF6E46" w:rsidRPr="002B3D14" w:rsidRDefault="00EF6E46" w:rsidP="00AE2DD8">
      <w:pPr>
        <w:ind w:firstLine="720"/>
        <w:jc w:val="both"/>
        <w:rPr>
          <w:rFonts w:ascii="Latin Modern Roman 10" w:hAnsi="Latin Modern Roman 10"/>
        </w:rPr>
      </w:pPr>
      <w:r w:rsidRPr="002B3D14">
        <w:rPr>
          <w:rFonts w:ascii="Latin Modern Roman 10" w:hAnsi="Latin Modern Roman 10"/>
        </w:rPr>
        <w:t>References:</w:t>
      </w:r>
    </w:p>
    <w:p w14:paraId="75517AB6" w14:textId="1D5D4AEE" w:rsidR="006D348C" w:rsidRPr="002B3D14" w:rsidRDefault="006D348C" w:rsidP="00B76ABF">
      <w:pPr>
        <w:ind w:firstLine="720"/>
        <w:rPr>
          <w:rFonts w:ascii="Latin Modern Roman 10" w:hAnsi="Latin Modern Roman 10"/>
        </w:rPr>
      </w:pPr>
    </w:p>
    <w:p w14:paraId="0B908AD5" w14:textId="77777777" w:rsidR="003E71C6" w:rsidRPr="003E71C6" w:rsidRDefault="00EF6E46" w:rsidP="003E71C6">
      <w:pPr>
        <w:pStyle w:val="Bibliography"/>
      </w:pPr>
      <w:r w:rsidRPr="002B3D14">
        <w:rPr>
          <w:rFonts w:ascii="Latin Modern Roman 10" w:hAnsi="Latin Modern Roman 10"/>
        </w:rPr>
        <w:fldChar w:fldCharType="begin"/>
      </w:r>
      <w:r w:rsidRPr="002B3D14">
        <w:rPr>
          <w:rFonts w:ascii="Latin Modern Roman 10" w:hAnsi="Latin Modern Roman 10"/>
        </w:rPr>
        <w:instrText xml:space="preserve"> ADDIN ZOTERO_BIBL {"custom":[]} CSL_BIBLIOGRAPHY </w:instrText>
      </w:r>
      <w:r w:rsidRPr="002B3D14">
        <w:rPr>
          <w:rFonts w:ascii="Latin Modern Roman 10" w:hAnsi="Latin Modern Roman 10"/>
        </w:rPr>
        <w:fldChar w:fldCharType="separate"/>
      </w:r>
      <w:r w:rsidR="003E71C6" w:rsidRPr="003E71C6">
        <w:t>Ackerman, E. (2017). EU Developing Robot Badgers for Underground Excavation - IEEE Spectrum. Retrieved February 16, 2018, from https://spectrum.ieee.org/automaton/robotics/industrial-robots/eu-developing-robot-badgers-for-underground-excavation</w:t>
      </w:r>
    </w:p>
    <w:p w14:paraId="432AC294" w14:textId="77777777" w:rsidR="003E71C6" w:rsidRPr="003E71C6" w:rsidRDefault="003E71C6" w:rsidP="003E71C6">
      <w:pPr>
        <w:pStyle w:val="Bibliography"/>
      </w:pPr>
      <w:r w:rsidRPr="003E71C6">
        <w:t xml:space="preserve">Ackerman, E. (2018). AI-Powered Drone Mimics Cars and Bikes to Navigate Through City Streets -. </w:t>
      </w:r>
      <w:r w:rsidRPr="003E71C6">
        <w:rPr>
          <w:i/>
          <w:iCs/>
        </w:rPr>
        <w:t>IEEE Spectrum</w:t>
      </w:r>
      <w:r w:rsidRPr="003E71C6">
        <w:t>. Retrieved from https://spectrum.ieee.org/automaton/robotics/drones/ai-powered-drone-mimics-cars-and-bikes-to-navigate-through-city-streets</w:t>
      </w:r>
    </w:p>
    <w:p w14:paraId="5A778041" w14:textId="77777777" w:rsidR="003E71C6" w:rsidRPr="003E71C6" w:rsidRDefault="003E71C6" w:rsidP="003E71C6">
      <w:pPr>
        <w:pStyle w:val="Bibliography"/>
      </w:pPr>
      <w:r w:rsidRPr="003E71C6">
        <w:lastRenderedPageBreak/>
        <w:t>Alibaba.com. (2018). 2017 Hot Sale Mini Opital Flow Sensor Rc Quadcopter Pocket Selfie Foldable Drone With Hd Camera Phone Wifi Control - Buy 2017. Retrieved February 13, 2018, from https://www.alibaba.com/product-detail/2017-Hot-Sale-Mini-Opital-Flow_60703190763.html?spm=a2700.7724838.2017115.1.6ddedaabc34R7D</w:t>
      </w:r>
    </w:p>
    <w:p w14:paraId="35802B4F" w14:textId="77777777" w:rsidR="003E71C6" w:rsidRPr="003E71C6" w:rsidRDefault="003E71C6" w:rsidP="003E71C6">
      <w:pPr>
        <w:pStyle w:val="Bibliography"/>
      </w:pPr>
      <w:r w:rsidRPr="003E71C6">
        <w:t>Amazon.com. (2018a). Amazon.com: Estes Proto X Nano R/C Quadcopter, Green: Toys &amp; Games. Retrieved February 13, 2018, from https://www.amazon.com/Estes-Proto-Nano-Quadcopter-Green/dp/B00M852FZ8/ref=br_lf_m_ovy3ww2eoxqq4g6_ttl?_encoding=UTF8&amp;s=toys-and-games</w:t>
      </w:r>
    </w:p>
    <w:p w14:paraId="110A4C8B" w14:textId="77777777" w:rsidR="003E71C6" w:rsidRPr="003E71C6" w:rsidRDefault="003E71C6" w:rsidP="003E71C6">
      <w:pPr>
        <w:pStyle w:val="Bibliography"/>
      </w:pPr>
      <w:r w:rsidRPr="003E71C6">
        <w:t>Amazon.com. (2018b). The Smallest 4G Smartphone in the World, Android 7.0. Retrieved February 13, 2018, from https://www.amazon.com/Unihertz-Smallest-Smartphone-Android-Unlocked/dp/B0752CMXJM</w:t>
      </w:r>
    </w:p>
    <w:p w14:paraId="532737FA" w14:textId="77777777" w:rsidR="003E71C6" w:rsidRPr="003E71C6" w:rsidRDefault="003E71C6" w:rsidP="003E71C6">
      <w:pPr>
        <w:pStyle w:val="Bibliography"/>
      </w:pPr>
      <w:r w:rsidRPr="003E71C6">
        <w:t>Andre. (2016). UPENN students 3D print Piccolissimo, world’s smallest self-powered flying robot. Retrieved February 13, 2018, from http://www.3ders.org/articles/20161101-upenn-students-3d-print-worlds-smallest-self-powered-remote-controlled-flying-droid.html</w:t>
      </w:r>
    </w:p>
    <w:p w14:paraId="229B569A" w14:textId="77777777" w:rsidR="003E71C6" w:rsidRPr="003E71C6" w:rsidRDefault="003E71C6" w:rsidP="003E71C6">
      <w:pPr>
        <w:pStyle w:val="Bibliography"/>
      </w:pPr>
      <w:r w:rsidRPr="003E71C6">
        <w:t>Ayre, J. (2017, October 11). NVIDIA Shows Off New Self-Driving Car Chips To Be Used By Deutsche Post DHL &amp; Others. Retrieved January 23, 2018, from https://cleantechnica.com/2017/10/11/nvidia-shows-off-new-self-driving-car-chips-used-deutsche-post-dhl-others/</w:t>
      </w:r>
    </w:p>
    <w:p w14:paraId="3C56112F" w14:textId="77777777" w:rsidR="003E71C6" w:rsidRPr="003E71C6" w:rsidRDefault="003E71C6" w:rsidP="003E71C6">
      <w:pPr>
        <w:pStyle w:val="Bibliography"/>
      </w:pPr>
      <w:r w:rsidRPr="003E71C6">
        <w:t>Aysan, Z. (2018). Self-Crashing Cars. Retrieved January 30, 2018, from https://www.zachaysan.com/writing/2018-01-17-self-crashing-cars</w:t>
      </w:r>
    </w:p>
    <w:p w14:paraId="4CDE1D9A" w14:textId="77777777" w:rsidR="003E71C6" w:rsidRPr="003E71C6" w:rsidRDefault="003E71C6" w:rsidP="003E71C6">
      <w:pPr>
        <w:pStyle w:val="Bibliography"/>
      </w:pPr>
      <w:r w:rsidRPr="003E71C6">
        <w:t xml:space="preserve">Baum, S. D., Denkenberger, D., &amp; J,  and H.-M. (2015). Isolated Refuges for Surviving Global Catastrophes. </w:t>
      </w:r>
      <w:r w:rsidRPr="003E71C6">
        <w:rPr>
          <w:i/>
          <w:iCs/>
        </w:rPr>
        <w:t>Futures</w:t>
      </w:r>
      <w:r w:rsidRPr="003E71C6">
        <w:t xml:space="preserve">, </w:t>
      </w:r>
      <w:r w:rsidRPr="003E71C6">
        <w:rPr>
          <w:i/>
          <w:iCs/>
        </w:rPr>
        <w:t>72</w:t>
      </w:r>
      <w:r w:rsidRPr="003E71C6">
        <w:t>, 45–56.</w:t>
      </w:r>
    </w:p>
    <w:p w14:paraId="00227B82" w14:textId="77777777" w:rsidR="003E71C6" w:rsidRPr="003E71C6" w:rsidRDefault="003E71C6" w:rsidP="003E71C6">
      <w:pPr>
        <w:pStyle w:val="Bibliography"/>
      </w:pPr>
      <w:r w:rsidRPr="003E71C6">
        <w:lastRenderedPageBreak/>
        <w:t>Biggs, J. (2017). A defense company put a machine gun on a drone. Retrieved February 16, 2018, from http://social.techcrunch.com/2017/08/17/a-defense-company-put-a-machine-gun-on-a-drone/</w:t>
      </w:r>
    </w:p>
    <w:p w14:paraId="45E8E68B" w14:textId="77777777" w:rsidR="003E71C6" w:rsidRPr="003E71C6" w:rsidRDefault="003E71C6" w:rsidP="003E71C6">
      <w:pPr>
        <w:pStyle w:val="Bibliography"/>
      </w:pPr>
      <w:r w:rsidRPr="003E71C6">
        <w:t xml:space="preserve">Bitzinger, R., &amp; Leah, C. (2016). Nuclear-Armed Drones? They May be Closer Than You Think. </w:t>
      </w:r>
      <w:r w:rsidRPr="003E71C6">
        <w:rPr>
          <w:i/>
          <w:iCs/>
        </w:rPr>
        <w:t>The National Interest</w:t>
      </w:r>
      <w:r w:rsidRPr="003E71C6">
        <w:t>. Retrieved from http://nationalinterest.org/blog/the-buzz/nuclear-armed-drones-they-may-be-closer-you-think-18034</w:t>
      </w:r>
    </w:p>
    <w:p w14:paraId="12E144CE" w14:textId="77777777" w:rsidR="003E71C6" w:rsidRPr="003E71C6" w:rsidRDefault="003E71C6" w:rsidP="003E71C6">
      <w:pPr>
        <w:pStyle w:val="Bibliography"/>
      </w:pPr>
      <w:r w:rsidRPr="003E71C6">
        <w:t>Bode, I., &amp; Huelss, H. (2017). The Implications of Emerging Lethal Autonomous Weapons Systems for International Peace and Security.</w:t>
      </w:r>
    </w:p>
    <w:p w14:paraId="671960AF" w14:textId="77777777" w:rsidR="003E71C6" w:rsidRPr="003E71C6" w:rsidRDefault="003E71C6" w:rsidP="003E71C6">
      <w:pPr>
        <w:pStyle w:val="Bibliography"/>
      </w:pPr>
      <w:r w:rsidRPr="003E71C6">
        <w:t>Bogosian, K. (2017). Nothing Wrong With AI Weapons - Effective Altruism Forum. effective-altruism.com. Retrieved from http://effective-altruism.com/ea/1dz/nothing_wrong_with_ai_weapons/</w:t>
      </w:r>
    </w:p>
    <w:p w14:paraId="539F0F36" w14:textId="77777777" w:rsidR="003E71C6" w:rsidRPr="003E71C6" w:rsidRDefault="003E71C6" w:rsidP="003E71C6">
      <w:pPr>
        <w:pStyle w:val="Bibliography"/>
      </w:pPr>
      <w:r w:rsidRPr="003E71C6">
        <w:t xml:space="preserve">Bostrom, N. (2014). </w:t>
      </w:r>
      <w:r w:rsidRPr="003E71C6">
        <w:rPr>
          <w:i/>
          <w:iCs/>
        </w:rPr>
        <w:t>Superintelligence</w:t>
      </w:r>
      <w:r w:rsidRPr="003E71C6">
        <w:t>. Oxford: Oxford University Press.</w:t>
      </w:r>
    </w:p>
    <w:p w14:paraId="18176B34" w14:textId="77777777" w:rsidR="003E71C6" w:rsidRPr="003E71C6" w:rsidRDefault="003E71C6" w:rsidP="003E71C6">
      <w:pPr>
        <w:pStyle w:val="Bibliography"/>
      </w:pPr>
      <w:r w:rsidRPr="003E71C6">
        <w:t>Boulanin, V., &amp; Verbruggen, M. (2017). MAPPING THE DEVELOPMENT OF AUTONOMY IN WEAPON SYSTEMS. Retrieved from https://www.sipri.org/sites/default/files/2017-11/siprireport_mapping_the_development_of_autonomy_in_weapon_systems_1117_1.pdf</w:t>
      </w:r>
    </w:p>
    <w:p w14:paraId="55786289" w14:textId="77777777" w:rsidR="003E71C6" w:rsidRPr="003E71C6" w:rsidRDefault="003E71C6" w:rsidP="003E71C6">
      <w:pPr>
        <w:pStyle w:val="Bibliography"/>
      </w:pPr>
      <w:r w:rsidRPr="003E71C6">
        <w:t xml:space="preserve">Cameron, J., &amp; Wisher, W. (1991). </w:t>
      </w:r>
      <w:r w:rsidRPr="003E71C6">
        <w:rPr>
          <w:i/>
          <w:iCs/>
        </w:rPr>
        <w:t>Terminator 2: Judgment Day</w:t>
      </w:r>
      <w:r w:rsidRPr="003E71C6">
        <w:t xml:space="preserve"> (Vol. 2). USA.</w:t>
      </w:r>
    </w:p>
    <w:p w14:paraId="066907E7" w14:textId="77777777" w:rsidR="003E71C6" w:rsidRPr="003E71C6" w:rsidRDefault="003E71C6" w:rsidP="003E71C6">
      <w:pPr>
        <w:pStyle w:val="Bibliography"/>
      </w:pPr>
      <w:r w:rsidRPr="003E71C6">
        <w:t>Cheaperthandirt.com. (2018). Browning .22LR Ammunition 1600 Rounds LRN Blackened. Retrieved from https://www.cheaperthandirt.com/product/browning-22lr-ammunition-1600-rounds-lrn-blackened-00020892130586.do?sortby=ourPicks&amp;refType=&amp;from=fn&amp;ecList=7&amp;ecCategory=444638</w:t>
      </w:r>
    </w:p>
    <w:p w14:paraId="0660CC23" w14:textId="77777777" w:rsidR="003E71C6" w:rsidRPr="003E71C6" w:rsidRDefault="003E71C6" w:rsidP="003E71C6">
      <w:pPr>
        <w:pStyle w:val="Bibliography"/>
      </w:pPr>
      <w:r w:rsidRPr="003E71C6">
        <w:t xml:space="preserve">Chen, Y., Wang, H., Helbling, E. F., Jafferis, N. T., Zufferey, R., Ong, A., … Kovac, M. (2017). A biologically inspired, flapping-wing, hybrid aerial-aquatic microrobot. </w:t>
      </w:r>
      <w:r w:rsidRPr="003E71C6">
        <w:rPr>
          <w:i/>
          <w:iCs/>
        </w:rPr>
        <w:t>Science Robotics</w:t>
      </w:r>
      <w:r w:rsidRPr="003E71C6">
        <w:t xml:space="preserve">, </w:t>
      </w:r>
      <w:r w:rsidRPr="003E71C6">
        <w:rPr>
          <w:i/>
          <w:iCs/>
        </w:rPr>
        <w:t>2</w:t>
      </w:r>
      <w:r w:rsidRPr="003E71C6">
        <w:t>(11), eaao5619.</w:t>
      </w:r>
    </w:p>
    <w:p w14:paraId="4A841C6D" w14:textId="77777777" w:rsidR="003E71C6" w:rsidRPr="003E71C6" w:rsidRDefault="003E71C6" w:rsidP="003E71C6">
      <w:pPr>
        <w:pStyle w:val="Bibliography"/>
      </w:pPr>
      <w:r w:rsidRPr="003E71C6">
        <w:lastRenderedPageBreak/>
        <w:t xml:space="preserve">Chirikjian, G. S., Zhou, Y., &amp; Suthakorn, J. (2002). Self-replicating robots for lunar development. </w:t>
      </w:r>
      <w:r w:rsidRPr="003E71C6">
        <w:rPr>
          <w:i/>
          <w:iCs/>
        </w:rPr>
        <w:t>IEEE/ASME Transactions on Mechatronics</w:t>
      </w:r>
      <w:r w:rsidRPr="003E71C6">
        <w:t xml:space="preserve">, </w:t>
      </w:r>
      <w:r w:rsidRPr="003E71C6">
        <w:rPr>
          <w:i/>
          <w:iCs/>
        </w:rPr>
        <w:t>7</w:t>
      </w:r>
      <w:r w:rsidRPr="003E71C6">
        <w:t>(4), 462–472. https://doi.org/10.1109/TMECH.2002.806232</w:t>
      </w:r>
    </w:p>
    <w:p w14:paraId="494366E7" w14:textId="77777777" w:rsidR="003E71C6" w:rsidRPr="003E71C6" w:rsidRDefault="003E71C6" w:rsidP="003E71C6">
      <w:pPr>
        <w:pStyle w:val="Bibliography"/>
      </w:pPr>
      <w:r w:rsidRPr="003E71C6">
        <w:t xml:space="preserve">Davis, S. (2013). “RoboBees” take first flight. </w:t>
      </w:r>
      <w:r w:rsidRPr="003E71C6">
        <w:rPr>
          <w:i/>
          <w:iCs/>
        </w:rPr>
        <w:t>CBCnews</w:t>
      </w:r>
      <w:r w:rsidRPr="003E71C6">
        <w:t>. Retrieved from https://www.cbsnews.com/news/robobees-take-first-flight/</w:t>
      </w:r>
    </w:p>
    <w:p w14:paraId="39CF7593" w14:textId="77777777" w:rsidR="003E71C6" w:rsidRPr="003E71C6" w:rsidRDefault="003E71C6" w:rsidP="003E71C6">
      <w:pPr>
        <w:pStyle w:val="Bibliography"/>
      </w:pPr>
      <w:r w:rsidRPr="003E71C6">
        <w:t>De Spiegeleire, S., Maas, M., &amp; Sweijs, T. (2017). Artificial intelligence and the future of defence. The Hague Centre for Strategic Studies. Retrieved from http://www.hcss.nl/sites/default/files/files/reports/Artificial%20Intelligence%20and%20the%20Future%20of%20Defense.pdf</w:t>
      </w:r>
    </w:p>
    <w:p w14:paraId="66DE5115" w14:textId="77777777" w:rsidR="003E71C6" w:rsidRPr="003E71C6" w:rsidRDefault="003E71C6" w:rsidP="003E71C6">
      <w:pPr>
        <w:pStyle w:val="Bibliography"/>
      </w:pPr>
      <w:r w:rsidRPr="003E71C6">
        <w:t>Department of Defense. (2017). Department of Defense Announces Successful Micro-Drone Demonstration. Retrieved from https://www.defense.gov/News/News-Releases/News-Release-View/Article/1044811/department-of-defense-announces-successful-micro-drone-demonstration/</w:t>
      </w:r>
    </w:p>
    <w:p w14:paraId="79D973CF" w14:textId="77777777" w:rsidR="003E71C6" w:rsidRPr="003E71C6" w:rsidRDefault="003E71C6" w:rsidP="003E71C6">
      <w:pPr>
        <w:pStyle w:val="Bibliography"/>
      </w:pPr>
      <w:r w:rsidRPr="003E71C6">
        <w:t>Dunn, D. H. (2017). Small drones and the use of chemical weapons as a terrorist threat. - University of Birmingham. Retrieved February 16, 2018, from https://www.birmingham.ac.uk/research/perspective/small-drones-chemical-weapons-terrorist-threat.aspx</w:t>
      </w:r>
    </w:p>
    <w:p w14:paraId="263CBC98" w14:textId="77777777" w:rsidR="003E71C6" w:rsidRPr="003E71C6" w:rsidRDefault="003E71C6" w:rsidP="003E71C6">
      <w:pPr>
        <w:pStyle w:val="Bibliography"/>
      </w:pPr>
      <w:r w:rsidRPr="003E71C6">
        <w:t>Freitas, V. (2006). Nanoshield project. Retrieved from https://lifeboat.com/ex/nano.shield</w:t>
      </w:r>
    </w:p>
    <w:p w14:paraId="031BD862" w14:textId="77777777" w:rsidR="003E71C6" w:rsidRPr="003E71C6" w:rsidRDefault="003E71C6" w:rsidP="003E71C6">
      <w:pPr>
        <w:pStyle w:val="Bibliography"/>
      </w:pPr>
      <w:r w:rsidRPr="003E71C6">
        <w:t xml:space="preserve">Friedman, A., Moore, T., &amp; Procaccia, A. (2010). Cyber-sword v. cyber-shield: The dynamics of us cybersecurity policy priorities. </w:t>
      </w:r>
      <w:r w:rsidRPr="003E71C6">
        <w:rPr>
          <w:i/>
          <w:iCs/>
        </w:rPr>
        <w:t>Under Review</w:t>
      </w:r>
      <w:r w:rsidRPr="003E71C6">
        <w:t>.</w:t>
      </w:r>
    </w:p>
    <w:p w14:paraId="5E48CDD0" w14:textId="77777777" w:rsidR="003E71C6" w:rsidRPr="003E71C6" w:rsidRDefault="003E71C6" w:rsidP="003E71C6">
      <w:pPr>
        <w:pStyle w:val="Bibliography"/>
      </w:pPr>
      <w:r w:rsidRPr="003E71C6">
        <w:t>Future of life insitute. (2017). Open Letter on Autonomous Weapons. Retrieved November 4, 2017, from https://futureoflife.org/open-letter-autonomous-weapons/</w:t>
      </w:r>
    </w:p>
    <w:p w14:paraId="2A0C96D5" w14:textId="77777777" w:rsidR="003E71C6" w:rsidRPr="003E71C6" w:rsidRDefault="003E71C6" w:rsidP="003E71C6">
      <w:pPr>
        <w:pStyle w:val="Bibliography"/>
      </w:pPr>
      <w:r w:rsidRPr="003E71C6">
        <w:t xml:space="preserve">Gibbons-Neff, T. (2017, June 14). ISIS drones are attacking U.S. troops and disrupting airstrikes in Raqqa, officials say. </w:t>
      </w:r>
      <w:r w:rsidRPr="003E71C6">
        <w:rPr>
          <w:i/>
          <w:iCs/>
        </w:rPr>
        <w:t>Washington Post</w:t>
      </w:r>
      <w:r w:rsidRPr="003E71C6">
        <w:t xml:space="preserve">. Retrieved from </w:t>
      </w:r>
      <w:r w:rsidRPr="003E71C6">
        <w:lastRenderedPageBreak/>
        <w:t>https://www.washingtonpost.com/news/checkpoint/wp/2017/06/14/isis-drones-are-attacking-u-s-troops-and-disrupting-airstrikes-in-raqqa-officials-say/</w:t>
      </w:r>
    </w:p>
    <w:p w14:paraId="400333EF" w14:textId="77777777" w:rsidR="003E71C6" w:rsidRPr="003E71C6" w:rsidRDefault="003E71C6" w:rsidP="003E71C6">
      <w:pPr>
        <w:pStyle w:val="Bibliography"/>
      </w:pPr>
      <w:r w:rsidRPr="003E71C6">
        <w:t xml:space="preserve">Guckel, H. (1996). Deep x‐ray lithography for micromechanics and precision engineering (invited). </w:t>
      </w:r>
      <w:r w:rsidRPr="003E71C6">
        <w:rPr>
          <w:i/>
          <w:iCs/>
        </w:rPr>
        <w:t>Review of Scientific Instruments</w:t>
      </w:r>
      <w:r w:rsidRPr="003E71C6">
        <w:t xml:space="preserve">, </w:t>
      </w:r>
      <w:r w:rsidRPr="003E71C6">
        <w:rPr>
          <w:i/>
          <w:iCs/>
        </w:rPr>
        <w:t>67</w:t>
      </w:r>
      <w:r w:rsidRPr="003E71C6">
        <w:t>(9), 3357–3357. https://doi.org/10.1063/1.1147379</w:t>
      </w:r>
    </w:p>
    <w:p w14:paraId="55EC2766" w14:textId="77777777" w:rsidR="003E71C6" w:rsidRPr="003E71C6" w:rsidRDefault="003E71C6" w:rsidP="003E71C6">
      <w:pPr>
        <w:pStyle w:val="Bibliography"/>
      </w:pPr>
      <w:r w:rsidRPr="003E71C6">
        <w:t xml:space="preserve">Haas, M. C., &amp; Fischer, S.-C. (2017). The evolution of targeted killing practices: Autonomous weapons, future conflict, and the international order. </w:t>
      </w:r>
      <w:r w:rsidRPr="003E71C6">
        <w:rPr>
          <w:i/>
          <w:iCs/>
        </w:rPr>
        <w:t>Contemporary Security Policy</w:t>
      </w:r>
      <w:r w:rsidRPr="003E71C6">
        <w:t xml:space="preserve">, </w:t>
      </w:r>
      <w:r w:rsidRPr="003E71C6">
        <w:rPr>
          <w:i/>
          <w:iCs/>
        </w:rPr>
        <w:t>38</w:t>
      </w:r>
      <w:r w:rsidRPr="003E71C6">
        <w:t>(2), 281–306. https://doi.org/10.1080/13523260.2017.1336407</w:t>
      </w:r>
    </w:p>
    <w:p w14:paraId="5FB04A25" w14:textId="77777777" w:rsidR="003E71C6" w:rsidRPr="003E71C6" w:rsidRDefault="003E71C6" w:rsidP="003E71C6">
      <w:pPr>
        <w:pStyle w:val="Bibliography"/>
      </w:pPr>
      <w:r w:rsidRPr="003E71C6">
        <w:t xml:space="preserve">Hambling, D. (2016, October 12). The U.S. Is Upgrading Its Tiniest Killer Drones Before It Even Gets Them. </w:t>
      </w:r>
      <w:r w:rsidRPr="003E71C6">
        <w:rPr>
          <w:i/>
          <w:iCs/>
        </w:rPr>
        <w:t>Popular Mechanics</w:t>
      </w:r>
      <w:r w:rsidRPr="003E71C6">
        <w:t>. Retrieved from http://www.popularmechanics.com/military/research/a23346/us-upgrading-tiniest-killer-drones/</w:t>
      </w:r>
    </w:p>
    <w:p w14:paraId="09196255" w14:textId="77777777" w:rsidR="003E71C6" w:rsidRPr="003E71C6" w:rsidRDefault="003E71C6" w:rsidP="003E71C6">
      <w:pPr>
        <w:pStyle w:val="Bibliography"/>
      </w:pPr>
      <w:r w:rsidRPr="003E71C6">
        <w:t>Hanson, R. (2018). Overcoming Bias : Kaczynski’s Collapse Theory. Retrieved February 13, 2018, from http://www.overcomingbias.com/2018/01/kaczynskis-collapse-theory.html</w:t>
      </w:r>
    </w:p>
    <w:p w14:paraId="2DDE1825" w14:textId="77777777" w:rsidR="003E71C6" w:rsidRPr="003E71C6" w:rsidRDefault="003E71C6" w:rsidP="003E71C6">
      <w:pPr>
        <w:pStyle w:val="Bibliography"/>
      </w:pPr>
      <w:r w:rsidRPr="003E71C6">
        <w:t xml:space="preserve">Jenks, C. (2017). The Gathering Swarm: The Path to Increasingly Autonomous Weapons Systems. </w:t>
      </w:r>
      <w:r w:rsidRPr="003E71C6">
        <w:rPr>
          <w:i/>
          <w:iCs/>
        </w:rPr>
        <w:t>57 Jurimetrics J. 341–359 (2017); SMU Dedman School of Law Legal Studies Research Paper No. 363. Available at SSRN: Https://Ssrn.Com/Abstract=3023410</w:t>
      </w:r>
      <w:r w:rsidRPr="003E71C6">
        <w:t>.</w:t>
      </w:r>
    </w:p>
    <w:p w14:paraId="3C50FEEF" w14:textId="77777777" w:rsidR="003E71C6" w:rsidRPr="003E71C6" w:rsidRDefault="003E71C6" w:rsidP="003E71C6">
      <w:pPr>
        <w:pStyle w:val="Bibliography"/>
      </w:pPr>
      <w:r w:rsidRPr="003E71C6">
        <w:t>jlredford. (2010, February 2). Insects of Doom. Retrieved February 16, 2018, from https://babelniche.wordpress.com/2010/02/02/insects-of-doom/</w:t>
      </w:r>
    </w:p>
    <w:p w14:paraId="0A50F935" w14:textId="77777777" w:rsidR="003E71C6" w:rsidRPr="003E71C6" w:rsidRDefault="003E71C6" w:rsidP="003E71C6">
      <w:pPr>
        <w:pStyle w:val="Bibliography"/>
      </w:pPr>
      <w:r w:rsidRPr="003E71C6">
        <w:t xml:space="preserve">Jones, S. L., &amp; von Hippel, F. N. (1998). The question of pure fusion explosions under the CTBT. </w:t>
      </w:r>
      <w:r w:rsidRPr="003E71C6">
        <w:rPr>
          <w:i/>
          <w:iCs/>
        </w:rPr>
        <w:t>Science &amp; Global Security</w:t>
      </w:r>
      <w:r w:rsidRPr="003E71C6">
        <w:t xml:space="preserve">, </w:t>
      </w:r>
      <w:r w:rsidRPr="003E71C6">
        <w:rPr>
          <w:i/>
          <w:iCs/>
        </w:rPr>
        <w:t>7</w:t>
      </w:r>
      <w:r w:rsidRPr="003E71C6">
        <w:t>(2), 129–150.</w:t>
      </w:r>
    </w:p>
    <w:p w14:paraId="5F752CAF" w14:textId="77777777" w:rsidR="003E71C6" w:rsidRPr="003E71C6" w:rsidRDefault="003E71C6" w:rsidP="003E71C6">
      <w:pPr>
        <w:pStyle w:val="Bibliography"/>
      </w:pPr>
      <w:r w:rsidRPr="003E71C6">
        <w:t xml:space="preserve">Karger, B., Teige, K., &amp; Brinkmann, B. (1997). Laceration of the thoracic aorta from a. 22 lr bullet. </w:t>
      </w:r>
      <w:r w:rsidRPr="003E71C6">
        <w:rPr>
          <w:i/>
          <w:iCs/>
        </w:rPr>
        <w:t>International Journal of Legal Medicine</w:t>
      </w:r>
      <w:r w:rsidRPr="003E71C6">
        <w:t xml:space="preserve">, </w:t>
      </w:r>
      <w:r w:rsidRPr="003E71C6">
        <w:rPr>
          <w:i/>
          <w:iCs/>
        </w:rPr>
        <w:t>110</w:t>
      </w:r>
      <w:r w:rsidRPr="003E71C6">
        <w:t>(2), 92–94.</w:t>
      </w:r>
    </w:p>
    <w:p w14:paraId="2D402BE3" w14:textId="77777777" w:rsidR="003E71C6" w:rsidRPr="003E71C6" w:rsidRDefault="003E71C6" w:rsidP="003E71C6">
      <w:pPr>
        <w:pStyle w:val="Bibliography"/>
      </w:pPr>
      <w:r w:rsidRPr="003E71C6">
        <w:lastRenderedPageBreak/>
        <w:t xml:space="preserve">Kott, A. (2018). Challenges and Characteristics of Intelligent Autonomy for Internet of Battle Things in Highly Adversarial Environments. </w:t>
      </w:r>
      <w:r w:rsidRPr="003E71C6">
        <w:rPr>
          <w:i/>
          <w:iCs/>
        </w:rPr>
        <w:t>ArXiv:1803.11256 [Cs]</w:t>
      </w:r>
      <w:r w:rsidRPr="003E71C6">
        <w:t>. Retrieved from http://arxiv.org/abs/1803.11256</w:t>
      </w:r>
    </w:p>
    <w:p w14:paraId="11E0760A" w14:textId="77777777" w:rsidR="003E71C6" w:rsidRPr="003E71C6" w:rsidRDefault="003E71C6" w:rsidP="003E71C6">
      <w:pPr>
        <w:pStyle w:val="Bibliography"/>
      </w:pPr>
      <w:r w:rsidRPr="003E71C6">
        <w:t xml:space="preserve">Lem, S. (1986). Weapon Systems of the Twenty-First Century or the Upside-Down Evolution. </w:t>
      </w:r>
      <w:r w:rsidRPr="003E71C6">
        <w:rPr>
          <w:i/>
          <w:iCs/>
        </w:rPr>
        <w:t>Stanislaw Lem, Biblioteka XXI Wieku [Twenty-First Century Library], Krakow: Wydawnictwo Literackie</w:t>
      </w:r>
      <w:r w:rsidRPr="003E71C6">
        <w:t>, 44–81.</w:t>
      </w:r>
    </w:p>
    <w:p w14:paraId="6B1D178D" w14:textId="77777777" w:rsidR="003E71C6" w:rsidRPr="003E71C6" w:rsidRDefault="003E71C6" w:rsidP="003E71C6">
      <w:pPr>
        <w:pStyle w:val="Bibliography"/>
      </w:pPr>
      <w:r w:rsidRPr="003E71C6">
        <w:t xml:space="preserve">Lem, Stanislaw. (1973). </w:t>
      </w:r>
      <w:r w:rsidRPr="003E71C6">
        <w:rPr>
          <w:i/>
          <w:iCs/>
        </w:rPr>
        <w:t>The Invincible: science fiction</w:t>
      </w:r>
      <w:r w:rsidRPr="003E71C6">
        <w:t>. Sidgwick &amp; Jackson.</w:t>
      </w:r>
    </w:p>
    <w:p w14:paraId="561D65B8" w14:textId="77777777" w:rsidR="003E71C6" w:rsidRPr="003E71C6" w:rsidRDefault="003E71C6" w:rsidP="003E71C6">
      <w:pPr>
        <w:pStyle w:val="Bibliography"/>
      </w:pPr>
      <w:r w:rsidRPr="003E71C6">
        <w:t>Liszewski, A. (2016). Watch a Drone-Hunting Quadcopter Attack Its Prey. Retrieved February 16, 2018, from https://gizmodo.com/watch-a-drone-hunting-quadcopter-attack-its-prey-1787762611</w:t>
      </w:r>
    </w:p>
    <w:p w14:paraId="40D43A75" w14:textId="77777777" w:rsidR="003E71C6" w:rsidRPr="003E71C6" w:rsidRDefault="003E71C6" w:rsidP="003E71C6">
      <w:pPr>
        <w:pStyle w:val="Bibliography"/>
      </w:pPr>
      <w:r w:rsidRPr="003E71C6">
        <w:t xml:space="preserve">Lockie, A. (2017). MDA wants a laser-equipped drone for stopping North Korea - BI. </w:t>
      </w:r>
      <w:r w:rsidRPr="003E71C6">
        <w:rPr>
          <w:i/>
          <w:iCs/>
        </w:rPr>
        <w:t>Buziness Insider</w:t>
      </w:r>
      <w:r w:rsidRPr="003E71C6">
        <w:t>. Retrieved from http://www.businessinsider.com/laser-drone-missile-defense-boost-phase-intercept-2017-6</w:t>
      </w:r>
    </w:p>
    <w:p w14:paraId="28D36296" w14:textId="77777777" w:rsidR="003E71C6" w:rsidRPr="003E71C6" w:rsidRDefault="003E71C6" w:rsidP="003E71C6">
      <w:pPr>
        <w:pStyle w:val="Bibliography"/>
      </w:pPr>
      <w:r w:rsidRPr="003E71C6">
        <w:t xml:space="preserve">Lorenz, M. W. (2009). Migration and trans-Atlantic flight of locusts. </w:t>
      </w:r>
      <w:r w:rsidRPr="003E71C6">
        <w:rPr>
          <w:i/>
          <w:iCs/>
        </w:rPr>
        <w:t>Quaternary International</w:t>
      </w:r>
      <w:r w:rsidRPr="003E71C6">
        <w:t xml:space="preserve">, </w:t>
      </w:r>
      <w:r w:rsidRPr="003E71C6">
        <w:rPr>
          <w:i/>
          <w:iCs/>
        </w:rPr>
        <w:t>196</w:t>
      </w:r>
      <w:r w:rsidRPr="003E71C6">
        <w:t>(1), 4–12.</w:t>
      </w:r>
    </w:p>
    <w:p w14:paraId="5079E44A" w14:textId="77777777" w:rsidR="003E71C6" w:rsidRPr="003E71C6" w:rsidRDefault="003E71C6" w:rsidP="003E71C6">
      <w:pPr>
        <w:pStyle w:val="Bibliography"/>
      </w:pPr>
      <w:r w:rsidRPr="003E71C6">
        <w:t>lrp.cc. (2018). Nitro Motor ZR.21 Spec.4 Pullstart | Product | LRP Home. Retrieved February 16, 2018, from http://www.lrp.cc/en/product/nitro-engine-zr21-spec4-pullstart/</w:t>
      </w:r>
    </w:p>
    <w:p w14:paraId="6F37D5E1" w14:textId="77777777" w:rsidR="003E71C6" w:rsidRPr="003E71C6" w:rsidRDefault="003E71C6" w:rsidP="003E71C6">
      <w:pPr>
        <w:pStyle w:val="Bibliography"/>
      </w:pPr>
      <w:r w:rsidRPr="003E71C6">
        <w:t xml:space="preserve">Martin, D. (2017). Autonomous drones set to revolutionize warfare - 60 Minutes - CBS News. </w:t>
      </w:r>
      <w:r w:rsidRPr="003E71C6">
        <w:rPr>
          <w:i/>
          <w:iCs/>
        </w:rPr>
        <w:t>CNBS</w:t>
      </w:r>
      <w:r w:rsidRPr="003E71C6">
        <w:t>. Retrieved from https://www.cbsnews.com/news/60-minutes-autonomous-drones-set-to-revolutionize-military-technology-2/</w:t>
      </w:r>
    </w:p>
    <w:p w14:paraId="4C150143" w14:textId="77777777" w:rsidR="003E71C6" w:rsidRPr="003E71C6" w:rsidRDefault="003E71C6" w:rsidP="003E71C6">
      <w:pPr>
        <w:pStyle w:val="Bibliography"/>
      </w:pPr>
      <w:r w:rsidRPr="003E71C6">
        <w:t xml:space="preserve">Naval Research Laboratory. (2017). Autonomous “soaring with solar” concept. </w:t>
      </w:r>
      <w:r w:rsidRPr="003E71C6">
        <w:rPr>
          <w:i/>
          <w:iCs/>
        </w:rPr>
        <w:t>ScienceDaily</w:t>
      </w:r>
      <w:r w:rsidRPr="003E71C6">
        <w:t>. Retrieved from https://www.sciencedaily.com/releases/2017/05/170517101152.htm</w:t>
      </w:r>
    </w:p>
    <w:p w14:paraId="5CDE502A" w14:textId="77777777" w:rsidR="003E71C6" w:rsidRPr="003E71C6" w:rsidRDefault="003E71C6" w:rsidP="003E71C6">
      <w:pPr>
        <w:pStyle w:val="Bibliography"/>
      </w:pPr>
      <w:r w:rsidRPr="003E71C6">
        <w:t xml:space="preserve">Nazaretian, A. (2004). </w:t>
      </w:r>
      <w:r w:rsidRPr="003E71C6">
        <w:rPr>
          <w:i/>
          <w:iCs/>
        </w:rPr>
        <w:t>Civilizationa crisises in the context iof universal history. (In Russian)</w:t>
      </w:r>
      <w:r w:rsidRPr="003E71C6">
        <w:t>. Mir.</w:t>
      </w:r>
    </w:p>
    <w:p w14:paraId="57B63984" w14:textId="77777777" w:rsidR="003E71C6" w:rsidRPr="003E71C6" w:rsidRDefault="003E71C6" w:rsidP="003E71C6">
      <w:pPr>
        <w:pStyle w:val="Bibliography"/>
      </w:pPr>
      <w:r w:rsidRPr="003E71C6">
        <w:t xml:space="preserve">Neal. (2017, June 30). IBM’s Artificial Brain Has Grown From 256 Neurons to 64 Million Neurons in 6 Years - 10 Billion Projected by 2020. Retrieved January 24, 2018, from </w:t>
      </w:r>
      <w:r w:rsidRPr="003E71C6">
        <w:lastRenderedPageBreak/>
        <w:t>https://www.singularityarchive.com/ibms-artificial-brain-has-grown-from-256-neurons-to-64-million-neurons-in-6-years/</w:t>
      </w:r>
    </w:p>
    <w:p w14:paraId="04C96A21" w14:textId="77777777" w:rsidR="003E71C6" w:rsidRPr="003E71C6" w:rsidRDefault="003E71C6" w:rsidP="003E71C6">
      <w:pPr>
        <w:pStyle w:val="Bibliography"/>
      </w:pPr>
      <w:r w:rsidRPr="003E71C6">
        <w:t>Nelson, D. (2018, February 15). Boston Dynamics’ Dog Robots Can Now Open Doors. Retrieved February 16, 2018, from https://sciencetrends.com/boston-dynamics-dog-robots-can-now-open-doors/</w:t>
      </w:r>
    </w:p>
    <w:p w14:paraId="3DF91A0D" w14:textId="77777777" w:rsidR="003E71C6" w:rsidRPr="003E71C6" w:rsidRDefault="003E71C6" w:rsidP="003E71C6">
      <w:pPr>
        <w:pStyle w:val="Bibliography"/>
      </w:pPr>
      <w:r w:rsidRPr="003E71C6">
        <w:t>Oberhaus, D. (2017). Watch ‘Slaughterbots,’ A Warning About the Future of Killer Bots. Retrieved December 17, 2017, from https://motherboard.vice.com/en_us/article/9kqmy5/slaughterbots-autonomous-weapons-future-of-life</w:t>
      </w:r>
    </w:p>
    <w:p w14:paraId="1869490E" w14:textId="77777777" w:rsidR="003E71C6" w:rsidRPr="003E71C6" w:rsidRDefault="003E71C6" w:rsidP="003E71C6">
      <w:pPr>
        <w:pStyle w:val="Bibliography"/>
      </w:pPr>
      <w:r w:rsidRPr="003E71C6">
        <w:t xml:space="preserve">Ostwald, P. F. (1992). </w:t>
      </w:r>
      <w:r w:rsidRPr="003E71C6">
        <w:rPr>
          <w:i/>
          <w:iCs/>
        </w:rPr>
        <w:t>Engineering cost estimating</w:t>
      </w:r>
      <w:r w:rsidRPr="003E71C6">
        <w:t>. Prentice Hall.</w:t>
      </w:r>
    </w:p>
    <w:p w14:paraId="1A2459E2" w14:textId="77777777" w:rsidR="003E71C6" w:rsidRPr="003E71C6" w:rsidRDefault="003E71C6" w:rsidP="003E71C6">
      <w:pPr>
        <w:pStyle w:val="Bibliography"/>
      </w:pPr>
      <w:r w:rsidRPr="003E71C6">
        <w:t>PerRapPro. (2018). RepRapPro - home of open source, replicating 3D printers. Retrieved February 16, 2018, from https://reprappro.com/</w:t>
      </w:r>
    </w:p>
    <w:p w14:paraId="7F98E4A0" w14:textId="77777777" w:rsidR="003E71C6" w:rsidRPr="003E71C6" w:rsidRDefault="003E71C6" w:rsidP="003E71C6">
      <w:pPr>
        <w:pStyle w:val="Bibliography"/>
      </w:pPr>
      <w:r w:rsidRPr="003E71C6">
        <w:t xml:space="preserve">Porter, T. (2018). Russia Develops “Doomsday” Nuclear Torpedo Designed to Wipe Out U.S. Coastal Cities. </w:t>
      </w:r>
      <w:r w:rsidRPr="003E71C6">
        <w:rPr>
          <w:i/>
          <w:iCs/>
        </w:rPr>
        <w:t>Newsweek</w:t>
      </w:r>
      <w:r w:rsidRPr="003E71C6">
        <w:t>. Retrieved from http://www.newsweek.com/russia-develops-doomsday-nuclear-torpedo-designed-wipe-out-us-coastal-cities-798946</w:t>
      </w:r>
    </w:p>
    <w:p w14:paraId="2787D0CD" w14:textId="77777777" w:rsidR="003E71C6" w:rsidRPr="003E71C6" w:rsidRDefault="003E71C6" w:rsidP="003E71C6">
      <w:pPr>
        <w:pStyle w:val="Bibliography"/>
      </w:pPr>
      <w:r w:rsidRPr="003E71C6">
        <w:t>Reid, D. (2018, January 11). Swarm of armed DIY drones attacks Russian military base in Syria. Retrieved January 14, 2018, from https://www.cnbc.com/2018/01/11/swarm-of-armed-diy-drones-attacks-russian-military-base-in-syria.html</w:t>
      </w:r>
    </w:p>
    <w:p w14:paraId="206219EC" w14:textId="77777777" w:rsidR="003E71C6" w:rsidRPr="003E71C6" w:rsidRDefault="003E71C6" w:rsidP="003E71C6">
      <w:pPr>
        <w:pStyle w:val="Bibliography"/>
      </w:pPr>
      <w:r w:rsidRPr="003E71C6">
        <w:t xml:space="preserve">Reiger, F. (2012, September 24). Swarming Killing Machines. </w:t>
      </w:r>
      <w:r w:rsidRPr="003E71C6">
        <w:rPr>
          <w:i/>
          <w:iCs/>
        </w:rPr>
        <w:t>FAZ.NET</w:t>
      </w:r>
      <w:r w:rsidRPr="003E71C6">
        <w:t>. Retrieved from http://www.faz.net/1.1901656</w:t>
      </w:r>
    </w:p>
    <w:p w14:paraId="6E893737" w14:textId="77777777" w:rsidR="003E71C6" w:rsidRPr="003E71C6" w:rsidRDefault="003E71C6" w:rsidP="003E71C6">
      <w:pPr>
        <w:pStyle w:val="Bibliography"/>
      </w:pPr>
      <w:r w:rsidRPr="003E71C6">
        <w:t>Repetitive Learning Cost Model And Calculator. (2018). Repetitive Learning Cost Model And Calculator. Retrieved from http://www.csgnetwork.com/learncurvecalc.html</w:t>
      </w:r>
    </w:p>
    <w:p w14:paraId="211839EF" w14:textId="77777777" w:rsidR="003E71C6" w:rsidRPr="003E71C6" w:rsidRDefault="003E71C6" w:rsidP="003E71C6">
      <w:pPr>
        <w:pStyle w:val="Bibliography"/>
      </w:pPr>
      <w:r w:rsidRPr="003E71C6">
        <w:t>Scharre, P. (2017). Why You Shouldn’t Fear “Slaughterbots.” Retrieved from https://spectrum.ieee.org/automaton/robotics/military-robots/why-you-shouldnt-fear-slaughterbots</w:t>
      </w:r>
    </w:p>
    <w:p w14:paraId="39735087" w14:textId="77777777" w:rsidR="003E71C6" w:rsidRPr="003E71C6" w:rsidRDefault="003E71C6" w:rsidP="003E71C6">
      <w:pPr>
        <w:pStyle w:val="Bibliography"/>
      </w:pPr>
      <w:r w:rsidRPr="003E71C6">
        <w:lastRenderedPageBreak/>
        <w:t xml:space="preserve">Serrato, R. M. (2010). </w:t>
      </w:r>
      <w:r w:rsidRPr="003E71C6">
        <w:rPr>
          <w:i/>
          <w:iCs/>
        </w:rPr>
        <w:t>Laser Isotope Separation and the Future of Nuclear Proliferation</w:t>
      </w:r>
      <w:r w:rsidRPr="003E71C6">
        <w:t>. Universal-Publishers.</w:t>
      </w:r>
    </w:p>
    <w:p w14:paraId="17E5288E" w14:textId="77777777" w:rsidR="003E71C6" w:rsidRPr="003E71C6" w:rsidRDefault="003E71C6" w:rsidP="003E71C6">
      <w:pPr>
        <w:pStyle w:val="Bibliography"/>
      </w:pPr>
      <w:r w:rsidRPr="003E71C6">
        <w:t xml:space="preserve">Sharkey, N. (2017). Why robots should not be delegated with the decision to kill. </w:t>
      </w:r>
      <w:r w:rsidRPr="003E71C6">
        <w:rPr>
          <w:i/>
          <w:iCs/>
        </w:rPr>
        <w:t>Connection Science</w:t>
      </w:r>
      <w:r w:rsidRPr="003E71C6">
        <w:t xml:space="preserve">, </w:t>
      </w:r>
      <w:r w:rsidRPr="003E71C6">
        <w:rPr>
          <w:i/>
          <w:iCs/>
        </w:rPr>
        <w:t>29</w:t>
      </w:r>
      <w:r w:rsidRPr="003E71C6">
        <w:t>(2), 177–186. https://doi.org/10.1080/09540091.2017.1310183</w:t>
      </w:r>
    </w:p>
    <w:p w14:paraId="4D519D70" w14:textId="77777777" w:rsidR="003E71C6" w:rsidRPr="003E71C6" w:rsidRDefault="003E71C6" w:rsidP="003E71C6">
      <w:pPr>
        <w:pStyle w:val="Bibliography"/>
      </w:pPr>
      <w:r w:rsidRPr="003E71C6">
        <w:t xml:space="preserve">Singh, T. (2011). Worlds Smallest Petrol Engine. </w:t>
      </w:r>
      <w:r w:rsidRPr="003E71C6">
        <w:rPr>
          <w:i/>
          <w:iCs/>
        </w:rPr>
        <w:t>Geeknizer</w:t>
      </w:r>
      <w:r w:rsidRPr="003E71C6">
        <w:t>. Retrieved from http://geeknizer.com/worlds-smallest-petrol-engine/</w:t>
      </w:r>
    </w:p>
    <w:p w14:paraId="4F11A0F6" w14:textId="77777777" w:rsidR="003E71C6" w:rsidRPr="003E71C6" w:rsidRDefault="003E71C6" w:rsidP="003E71C6">
      <w:pPr>
        <w:pStyle w:val="Bibliography"/>
      </w:pPr>
      <w:r w:rsidRPr="003E71C6">
        <w:t xml:space="preserve">Stice, J. (2016). New “Smart” Bullets are Able to Change Direction in Midair. </w:t>
      </w:r>
      <w:r w:rsidRPr="003E71C6">
        <w:rPr>
          <w:i/>
          <w:iCs/>
        </w:rPr>
        <w:t>Buzzworthy</w:t>
      </w:r>
      <w:r w:rsidRPr="003E71C6">
        <w:t>. Retrieved from https://www.buzzworthy.com/exacto-smart-bullet-changes-direction-midflight-darpa/</w:t>
      </w:r>
    </w:p>
    <w:p w14:paraId="7258DDF2" w14:textId="77777777" w:rsidR="003E71C6" w:rsidRPr="003E71C6" w:rsidRDefault="003E71C6" w:rsidP="003E71C6">
      <w:pPr>
        <w:pStyle w:val="Bibliography"/>
      </w:pPr>
      <w:r w:rsidRPr="003E71C6">
        <w:t>Straub, J. (2018). Artificial intelligence is the weapon of the next Cold War. Retrieved from https://phys.org/news/2018-01-artificial-intelligence-weapon-cold-war.html</w:t>
      </w:r>
    </w:p>
    <w:p w14:paraId="56479249" w14:textId="77777777" w:rsidR="003E71C6" w:rsidRPr="003E71C6" w:rsidRDefault="003E71C6" w:rsidP="003E71C6">
      <w:pPr>
        <w:pStyle w:val="Bibliography"/>
      </w:pPr>
      <w:r w:rsidRPr="003E71C6">
        <w:t xml:space="preserve">Tegmark, M., Russel, S., Conn, A., &amp; Aguirre, A. (2018, January 23). Why You Should Fear ’Slaughterbots’—A Response. </w:t>
      </w:r>
      <w:r w:rsidRPr="003E71C6">
        <w:rPr>
          <w:i/>
          <w:iCs/>
        </w:rPr>
        <w:t>IEEE Spectrum: Technology, Engineering, and Science News</w:t>
      </w:r>
      <w:r w:rsidRPr="003E71C6">
        <w:t>. Retrieved from https://spectrum.ieee.org/automaton/robotics/artificial-intelligence/why-you-should-fear-slaughterbots-a-response</w:t>
      </w:r>
    </w:p>
    <w:p w14:paraId="12C3E0A6" w14:textId="77777777" w:rsidR="003E71C6" w:rsidRPr="003E71C6" w:rsidRDefault="003E71C6" w:rsidP="003E71C6">
      <w:pPr>
        <w:pStyle w:val="Bibliography"/>
      </w:pPr>
      <w:r w:rsidRPr="003E71C6">
        <w:t>Tegmark, M., Russel, S., &amp; Walsh, T. (2015, August 3). Why We Really Should Ban Autonomous Weapons: A Response. Retrieved January 29, 2018, from https://spectrum.ieee.org/automaton/robotics/artificial-intelligence/why-we-really-should-ban-autonomous-weapons</w:t>
      </w:r>
    </w:p>
    <w:p w14:paraId="7F8E09E1" w14:textId="77777777" w:rsidR="003E71C6" w:rsidRPr="003E71C6" w:rsidRDefault="003E71C6" w:rsidP="003E71C6">
      <w:pPr>
        <w:pStyle w:val="Bibliography"/>
      </w:pPr>
      <w:r w:rsidRPr="003E71C6">
        <w:t>Textron Systems. (2018). Spider</w:t>
      </w:r>
      <w:r w:rsidRPr="003E71C6">
        <w:rPr>
          <w:vertAlign w:val="superscript"/>
        </w:rPr>
        <w:t>TM</w:t>
      </w:r>
      <w:r w:rsidRPr="003E71C6">
        <w:t xml:space="preserve"> | Textron Systems. Retrieved February 16, 2018, from https://www.textronsystems.com/what-we-do/weapon-sensor-systems/spider</w:t>
      </w:r>
    </w:p>
    <w:p w14:paraId="071E0B2E" w14:textId="77777777" w:rsidR="003E71C6" w:rsidRPr="003E71C6" w:rsidRDefault="003E71C6" w:rsidP="003E71C6">
      <w:pPr>
        <w:pStyle w:val="Bibliography"/>
      </w:pPr>
      <w:r w:rsidRPr="003E71C6">
        <w:t>The Fund for Peace. (2018). What do the Colors and Categories in the Index and on the Map Signify? | Fragile States Index. Retrieved January 30, 2018, from http://fundforpeace.org/fsi/frequently-asked-questions/what-do-the-colors-and-categories-in-the-index-and-on-the-map-signify/</w:t>
      </w:r>
    </w:p>
    <w:p w14:paraId="269FA2BA" w14:textId="77777777" w:rsidR="003E71C6" w:rsidRPr="003E71C6" w:rsidRDefault="003E71C6" w:rsidP="003E71C6">
      <w:pPr>
        <w:pStyle w:val="Bibliography"/>
      </w:pPr>
      <w:r w:rsidRPr="003E71C6">
        <w:lastRenderedPageBreak/>
        <w:t xml:space="preserve">The week. (2012). The military’s new weapon: Mini spy robots you throw like grenades. </w:t>
      </w:r>
      <w:r w:rsidRPr="003E71C6">
        <w:rPr>
          <w:i/>
          <w:iCs/>
        </w:rPr>
        <w:t>The Week</w:t>
      </w:r>
      <w:r w:rsidRPr="003E71C6">
        <w:t>. Retrieved from http://theweek.com/articles/476995/militarys-new-weapon-mini-spy-robots-throw-like-grenades</w:t>
      </w:r>
    </w:p>
    <w:p w14:paraId="55328A31" w14:textId="77777777" w:rsidR="003E71C6" w:rsidRPr="003E71C6" w:rsidRDefault="003E71C6" w:rsidP="003E71C6">
      <w:pPr>
        <w:pStyle w:val="Bibliography"/>
      </w:pPr>
      <w:r w:rsidRPr="003E71C6">
        <w:t>top10drone. (2018). The Best Underwater Drones - 2018 | Top10Drone.com. Retrieved February 16, 2018, from http://www.top10drone.com/best-underwater-drones/</w:t>
      </w:r>
    </w:p>
    <w:p w14:paraId="0EEC64BA" w14:textId="77777777" w:rsidR="003E71C6" w:rsidRPr="003E71C6" w:rsidRDefault="003E71C6" w:rsidP="003E71C6">
      <w:pPr>
        <w:pStyle w:val="Bibliography"/>
      </w:pPr>
      <w:r w:rsidRPr="003E71C6">
        <w:t xml:space="preserve">Torres, P. (2016). Agential Risks: A Comprehensive Introduction. 2016. </w:t>
      </w:r>
      <w:r w:rsidRPr="003E71C6">
        <w:rPr>
          <w:i/>
          <w:iCs/>
        </w:rPr>
        <w:t>Journal of Evolution and Technology -</w:t>
      </w:r>
      <w:r w:rsidRPr="003E71C6">
        <w:t xml:space="preserve">, </w:t>
      </w:r>
      <w:r w:rsidRPr="003E71C6">
        <w:rPr>
          <w:i/>
          <w:iCs/>
        </w:rPr>
        <w:t>26</w:t>
      </w:r>
      <w:r w:rsidRPr="003E71C6">
        <w:t>(2).</w:t>
      </w:r>
    </w:p>
    <w:p w14:paraId="1DE0EEC4" w14:textId="77777777" w:rsidR="003E71C6" w:rsidRPr="003E71C6" w:rsidRDefault="003E71C6" w:rsidP="003E71C6">
      <w:pPr>
        <w:pStyle w:val="Bibliography"/>
      </w:pPr>
      <w:r w:rsidRPr="003E71C6">
        <w:t>Tractica. (2016). Consumer Drone Sales to Increase Tenfold to 67.7 Million Units Annually by 2021 | Tractica. Retrieved January 29, 2018, from https://www.tractica.com/newsroom/press-releases/consumer-drone-sales-to-increase-tenfold-to-67-7-million-units-annually-by-2021/</w:t>
      </w:r>
    </w:p>
    <w:p w14:paraId="59349BB6" w14:textId="77777777" w:rsidR="003E71C6" w:rsidRPr="003E71C6" w:rsidRDefault="003E71C6" w:rsidP="003E71C6">
      <w:pPr>
        <w:pStyle w:val="Bibliography"/>
      </w:pPr>
      <w:r w:rsidRPr="003E71C6">
        <w:t xml:space="preserve">Turchin, A., &amp; Denkenberger, D. (2018a). Global Catastrophic and Existential Risks Scale. </w:t>
      </w:r>
      <w:r w:rsidRPr="003E71C6">
        <w:rPr>
          <w:i/>
          <w:iCs/>
        </w:rPr>
        <w:t>Futures, in Press</w:t>
      </w:r>
      <w:r w:rsidRPr="003E71C6">
        <w:t>.</w:t>
      </w:r>
    </w:p>
    <w:p w14:paraId="52466C09" w14:textId="77777777" w:rsidR="003E71C6" w:rsidRPr="003E71C6" w:rsidRDefault="003E71C6" w:rsidP="003E71C6">
      <w:pPr>
        <w:pStyle w:val="Bibliography"/>
      </w:pPr>
      <w:r w:rsidRPr="003E71C6">
        <w:t xml:space="preserve">Turchin, A., &amp; Denkenberger, D. (2018b). Military AI as convergent goal of the self-improving AI. </w:t>
      </w:r>
      <w:r w:rsidRPr="003E71C6">
        <w:rPr>
          <w:i/>
          <w:iCs/>
        </w:rPr>
        <w:t>Artificial Intelligence Safety And Security, (Roman Yampolskiy, Ed.), CRC Press</w:t>
      </w:r>
      <w:r w:rsidRPr="003E71C6">
        <w:t>.</w:t>
      </w:r>
    </w:p>
    <w:p w14:paraId="72AB63B7" w14:textId="77777777" w:rsidR="003E71C6" w:rsidRPr="003E71C6" w:rsidRDefault="003E71C6" w:rsidP="003E71C6">
      <w:pPr>
        <w:pStyle w:val="Bibliography"/>
      </w:pPr>
      <w:r w:rsidRPr="003E71C6">
        <w:t xml:space="preserve">Turchin, A., Green, B., &amp; Dekenbergern, D. (2017). Multiple Simultaneous Pandemics as Most Dangerous Global Catastrophic Risk Connected with Bioweapons and Synthetic Biology. </w:t>
      </w:r>
      <w:r w:rsidRPr="003E71C6">
        <w:rPr>
          <w:i/>
          <w:iCs/>
        </w:rPr>
        <w:t>Forthcoming</w:t>
      </w:r>
      <w:r w:rsidRPr="003E71C6">
        <w:t>.</w:t>
      </w:r>
    </w:p>
    <w:p w14:paraId="341D6A81" w14:textId="77777777" w:rsidR="003E71C6" w:rsidRPr="003E71C6" w:rsidRDefault="003E71C6" w:rsidP="003E71C6">
      <w:pPr>
        <w:pStyle w:val="Bibliography"/>
      </w:pPr>
      <w:r w:rsidRPr="003E71C6">
        <w:t xml:space="preserve">Turchin, A., &amp; Green, B. P. (2017). </w:t>
      </w:r>
      <w:r w:rsidRPr="003E71C6">
        <w:rPr>
          <w:i/>
          <w:iCs/>
        </w:rPr>
        <w:t>Aquatic Refuges for Surviving a Global Catastrophe</w:t>
      </w:r>
      <w:r w:rsidRPr="003E71C6">
        <w:t>.</w:t>
      </w:r>
    </w:p>
    <w:p w14:paraId="678B96A0" w14:textId="77777777" w:rsidR="003E71C6" w:rsidRPr="003E71C6" w:rsidRDefault="003E71C6" w:rsidP="003E71C6">
      <w:pPr>
        <w:pStyle w:val="Bibliography"/>
      </w:pPr>
      <w:r w:rsidRPr="003E71C6">
        <w:t xml:space="preserve">Turchin, A., &amp; Green, B. P. (2018). Islands as refuges for surviving global catastrophes. </w:t>
      </w:r>
      <w:r w:rsidRPr="003E71C6">
        <w:rPr>
          <w:i/>
          <w:iCs/>
        </w:rPr>
        <w:t>Submited to GoCAS Foresight Special Issue</w:t>
      </w:r>
      <w:r w:rsidRPr="003E71C6">
        <w:t>.</w:t>
      </w:r>
    </w:p>
    <w:p w14:paraId="711E6811" w14:textId="77777777" w:rsidR="003E71C6" w:rsidRPr="003E71C6" w:rsidRDefault="003E71C6" w:rsidP="003E71C6">
      <w:pPr>
        <w:pStyle w:val="Bibliography"/>
      </w:pPr>
      <w:r w:rsidRPr="003E71C6">
        <w:t xml:space="preserve">Watkins, J. (2016). </w:t>
      </w:r>
      <w:r w:rsidRPr="003E71C6">
        <w:rPr>
          <w:i/>
          <w:iCs/>
        </w:rPr>
        <w:t>“Hated in the nation” - “Black mirror” series</w:t>
      </w:r>
      <w:r w:rsidRPr="003E71C6">
        <w:t>. Retrieved from http://www.imdb.com/title/tt5709230/</w:t>
      </w:r>
    </w:p>
    <w:p w14:paraId="368B3C41" w14:textId="77777777" w:rsidR="003E71C6" w:rsidRPr="003E71C6" w:rsidRDefault="003E71C6" w:rsidP="003E71C6">
      <w:pPr>
        <w:pStyle w:val="Bibliography"/>
      </w:pPr>
      <w:r w:rsidRPr="003E71C6">
        <w:lastRenderedPageBreak/>
        <w:t xml:space="preserve">Webb, S. (2016). ISIS found using robot-controlled sniper rifles to gun down enemies - Mirror Online. </w:t>
      </w:r>
      <w:r w:rsidRPr="003E71C6">
        <w:rPr>
          <w:i/>
          <w:iCs/>
        </w:rPr>
        <w:t>Mirror</w:t>
      </w:r>
      <w:r w:rsidRPr="003E71C6">
        <w:t>. Retrieved from https://www.mirror.co.uk/news/world-news/isis-found-using-robot-controlled-7685347</w:t>
      </w:r>
    </w:p>
    <w:p w14:paraId="169348A1" w14:textId="77777777" w:rsidR="003E71C6" w:rsidRPr="003E71C6" w:rsidRDefault="003E71C6" w:rsidP="003E71C6">
      <w:pPr>
        <w:pStyle w:val="Bibliography"/>
      </w:pPr>
      <w:r w:rsidRPr="003E71C6">
        <w:t>Weisberger, M. (2017). Amazon’s “Mothership”: Retailer Gets Patent for Mega-Drone. Retrieved February 16, 2018, from https://www.livescience.com/57416-amazon-patents-flying-mega-drone.html</w:t>
      </w:r>
    </w:p>
    <w:p w14:paraId="2B56191D" w14:textId="77777777" w:rsidR="003E71C6" w:rsidRPr="003E71C6" w:rsidRDefault="003E71C6" w:rsidP="003E71C6">
      <w:pPr>
        <w:pStyle w:val="Bibliography"/>
      </w:pPr>
      <w:r w:rsidRPr="003E71C6">
        <w:t xml:space="preserve">Yampolskiy, R., &amp; Spellchecker, M. (2016). Artificial Intelligence Safety and Cybersecurity: a Timeline of AI Failures. </w:t>
      </w:r>
      <w:r w:rsidRPr="003E71C6">
        <w:rPr>
          <w:i/>
          <w:iCs/>
        </w:rPr>
        <w:t>ArXiv Preprint ArXiv:1610.07997</w:t>
      </w:r>
      <w:r w:rsidRPr="003E71C6">
        <w:t>.</w:t>
      </w:r>
    </w:p>
    <w:p w14:paraId="210E3219" w14:textId="77777777" w:rsidR="003E71C6" w:rsidRPr="003E71C6" w:rsidRDefault="003E71C6" w:rsidP="003E71C6">
      <w:pPr>
        <w:pStyle w:val="Bibliography"/>
      </w:pPr>
      <w:r w:rsidRPr="003E71C6">
        <w:t xml:space="preserve">Yudkowsky, E., &amp; and, R. B. (2008). </w:t>
      </w:r>
      <w:r w:rsidRPr="003E71C6">
        <w:rPr>
          <w:i/>
          <w:iCs/>
        </w:rPr>
        <w:t>Artificial Intelligence as a Positive and Negative Factor in Global Risk. Global Catastrophic</w:t>
      </w:r>
      <w:r w:rsidRPr="003E71C6">
        <w:t>. Oxford: Milan Cirkovic.</w:t>
      </w:r>
    </w:p>
    <w:p w14:paraId="38A4A447" w14:textId="77777777" w:rsidR="003E71C6" w:rsidRPr="003E71C6" w:rsidRDefault="003E71C6" w:rsidP="003E71C6">
      <w:pPr>
        <w:pStyle w:val="Bibliography"/>
      </w:pPr>
      <w:r w:rsidRPr="003E71C6">
        <w:t xml:space="preserve">Zhakypov, Z., &amp; Paik, J. (2018). Design Methodology for Constructing Multimaterial Origami Robots and Machines. </w:t>
      </w:r>
      <w:r w:rsidRPr="003E71C6">
        <w:rPr>
          <w:i/>
          <w:iCs/>
        </w:rPr>
        <w:t>IEEE Transactions on Robotics</w:t>
      </w:r>
      <w:r w:rsidRPr="003E71C6">
        <w:t>.</w:t>
      </w:r>
    </w:p>
    <w:p w14:paraId="6316CA58" w14:textId="0A2DF40D" w:rsidR="00D0691F" w:rsidRPr="002B3D14" w:rsidRDefault="00EF6E46" w:rsidP="00B76ABF">
      <w:pPr>
        <w:ind w:firstLine="720"/>
        <w:rPr>
          <w:rFonts w:ascii="Latin Modern Roman 10" w:hAnsi="Latin Modern Roman 10"/>
        </w:rPr>
      </w:pPr>
      <w:r w:rsidRPr="002B3D14">
        <w:rPr>
          <w:rFonts w:ascii="Latin Modern Roman 10" w:hAnsi="Latin Modern Roman 10"/>
        </w:rPr>
        <w:fldChar w:fldCharType="end"/>
      </w:r>
    </w:p>
    <w:sectPr w:rsidR="00D0691F" w:rsidRPr="002B3D14" w:rsidSect="00715EAD">
      <w:pgSz w:w="11900" w:h="16840"/>
      <w:pgMar w:top="1134" w:right="850" w:bottom="1134" w:left="1701"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DCCF97" w16cid:durableId="1E2FDEF2"/>
  <w16cid:commentId w16cid:paraId="154BAFA8" w16cid:durableId="1E2FEAAD"/>
  <w16cid:commentId w16cid:paraId="1C3B2732" w16cid:durableId="1E2FDE95"/>
  <w16cid:commentId w16cid:paraId="33C61B16" w16cid:durableId="1E2FDF3B"/>
  <w16cid:commentId w16cid:paraId="1D966E65" w16cid:durableId="1E2FEE82"/>
  <w16cid:commentId w16cid:paraId="7C3034E2" w16cid:durableId="1E2FE006"/>
  <w16cid:commentId w16cid:paraId="2296DBAA" w16cid:durableId="1E2FE030"/>
  <w16cid:commentId w16cid:paraId="7537AAF4" w16cid:durableId="1E2FE63D"/>
  <w16cid:commentId w16cid:paraId="078E6A6C" w16cid:durableId="1E2FE489"/>
  <w16cid:commentId w16cid:paraId="7D957557" w16cid:durableId="1E2FE488"/>
  <w16cid:commentId w16cid:paraId="51F26927" w16cid:durableId="1E2FE6CA"/>
  <w16cid:commentId w16cid:paraId="4352B38A" w16cid:durableId="1E2FE0D6"/>
  <w16cid:commentId w16cid:paraId="59D6C2BE" w16cid:durableId="1E2FE35C"/>
  <w16cid:commentId w16cid:paraId="35796278" w16cid:durableId="1E2FE41E"/>
  <w16cid:commentId w16cid:paraId="49FA8710" w16cid:durableId="1E2FE453"/>
  <w16cid:commentId w16cid:paraId="0608EB9A" w16cid:durableId="1E301A25"/>
  <w16cid:commentId w16cid:paraId="1303093E" w16cid:durableId="1E301EA4"/>
  <w16cid:commentId w16cid:paraId="70CEBD36" w16cid:durableId="1E2FE976"/>
  <w16cid:commentId w16cid:paraId="73F5723B" w16cid:durableId="1E2FE9A3"/>
  <w16cid:commentId w16cid:paraId="3103CD4B" w16cid:durableId="1E3024A0"/>
  <w16cid:commentId w16cid:paraId="27FF1A7A" w16cid:durableId="1E3025D4"/>
  <w16cid:commentId w16cid:paraId="4A55E992" w16cid:durableId="1E302B32"/>
  <w16cid:commentId w16cid:paraId="335CC38B" w16cid:durableId="1E3025E8"/>
  <w16cid:commentId w16cid:paraId="0A905FCE" w16cid:durableId="1E3025F2"/>
  <w16cid:commentId w16cid:paraId="75D75C05" w16cid:durableId="1E306A27"/>
  <w16cid:commentId w16cid:paraId="13247527" w16cid:durableId="1E2FF007"/>
  <w16cid:commentId w16cid:paraId="0E2FD059" w16cid:durableId="1E307B1D"/>
  <w16cid:commentId w16cid:paraId="242833ED" w16cid:durableId="1E2FF5A4"/>
  <w16cid:commentId w16cid:paraId="31AE8D60" w16cid:durableId="1E307FE5"/>
  <w16cid:commentId w16cid:paraId="7C812B09" w16cid:durableId="1E308097"/>
  <w16cid:commentId w16cid:paraId="478A1B52" w16cid:durableId="1E30837D"/>
  <w16cid:commentId w16cid:paraId="60B1A075" w16cid:durableId="1E3083C7"/>
  <w16cid:commentId w16cid:paraId="2A763316" w16cid:durableId="1E2FECE7"/>
  <w16cid:commentId w16cid:paraId="18D6E9F3" w16cid:durableId="1E2FEE1A"/>
  <w16cid:commentId w16cid:paraId="6EB85E6B" w16cid:durableId="1E30843F"/>
  <w16cid:commentId w16cid:paraId="02E7ADBB" w16cid:durableId="1E307EB0"/>
  <w16cid:commentId w16cid:paraId="454E0EDA" w16cid:durableId="1E307CC6"/>
  <w16cid:commentId w16cid:paraId="78BBE6F3" w16cid:durableId="1E30885C"/>
  <w16cid:commentId w16cid:paraId="78DC2910" w16cid:durableId="1E30888F"/>
  <w16cid:commentId w16cid:paraId="7A26F9CD" w16cid:durableId="1E308916"/>
  <w16cid:commentId w16cid:paraId="74F1B788" w16cid:durableId="1E30895A"/>
  <w16cid:commentId w16cid:paraId="65B8AD7D" w16cid:durableId="1E30897E"/>
  <w16cid:commentId w16cid:paraId="28116950" w16cid:durableId="1E308AFC"/>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53BE61" w14:textId="77777777" w:rsidR="00E43F00" w:rsidRDefault="00E43F00" w:rsidP="002B3D14">
      <w:r>
        <w:separator/>
      </w:r>
    </w:p>
  </w:endnote>
  <w:endnote w:type="continuationSeparator" w:id="0">
    <w:p w14:paraId="04EBFF41" w14:textId="77777777" w:rsidR="00E43F00" w:rsidRDefault="00E43F00" w:rsidP="002B3D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altName w:val="Calibri"/>
    <w:charset w:val="00"/>
    <w:family w:val="swiss"/>
    <w:pitch w:val="variable"/>
    <w:sig w:usb0="E4002EFF" w:usb1="C000E47F" w:usb2="00000009" w:usb3="00000000" w:csb0="000001FF" w:csb1="00000000"/>
  </w:font>
  <w:font w:name="Latin Modern Roman 10">
    <w:panose1 w:val="00000500000000000000"/>
    <w:charset w:val="00"/>
    <w:family w:val="auto"/>
    <w:pitch w:val="variable"/>
    <w:sig w:usb0="20000007" w:usb1="00000000" w:usb2="00000000" w:usb3="00000000" w:csb0="00000193"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9A1C43" w14:textId="77777777" w:rsidR="00E43F00" w:rsidRDefault="00E43F00" w:rsidP="002B3D14">
      <w:r>
        <w:separator/>
      </w:r>
    </w:p>
  </w:footnote>
  <w:footnote w:type="continuationSeparator" w:id="0">
    <w:p w14:paraId="18222F4F" w14:textId="77777777" w:rsidR="00E43F00" w:rsidRDefault="00E43F00" w:rsidP="002B3D1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EC60FE9"/>
    <w:multiLevelType w:val="hybridMultilevel"/>
    <w:tmpl w:val="05248150"/>
    <w:lvl w:ilvl="0" w:tplc="C7BE66F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497E38AD"/>
    <w:multiLevelType w:val="hybridMultilevel"/>
    <w:tmpl w:val="0BC259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AF92205"/>
    <w:multiLevelType w:val="hybridMultilevel"/>
    <w:tmpl w:val="DEE6CF40"/>
    <w:lvl w:ilvl="0" w:tplc="365CCD2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6B933B89"/>
    <w:multiLevelType w:val="hybridMultilevel"/>
    <w:tmpl w:val="9168B7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6C5F5304"/>
    <w:multiLevelType w:val="hybridMultilevel"/>
    <w:tmpl w:val="356E0C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D2F4800"/>
    <w:multiLevelType w:val="hybridMultilevel"/>
    <w:tmpl w:val="C7A20E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0"/>
  </w:num>
  <w:num w:numId="4">
    <w:abstractNumId w:val="3"/>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1CF8"/>
    <w:rsid w:val="00000D37"/>
    <w:rsid w:val="000033E0"/>
    <w:rsid w:val="00006CE6"/>
    <w:rsid w:val="00017F83"/>
    <w:rsid w:val="0002146A"/>
    <w:rsid w:val="000247BF"/>
    <w:rsid w:val="00034E11"/>
    <w:rsid w:val="00035EE1"/>
    <w:rsid w:val="00042370"/>
    <w:rsid w:val="00047938"/>
    <w:rsid w:val="00047CD6"/>
    <w:rsid w:val="00051469"/>
    <w:rsid w:val="00053333"/>
    <w:rsid w:val="00054DF7"/>
    <w:rsid w:val="0005723D"/>
    <w:rsid w:val="00061DD3"/>
    <w:rsid w:val="0006435D"/>
    <w:rsid w:val="00065233"/>
    <w:rsid w:val="00074599"/>
    <w:rsid w:val="0007565C"/>
    <w:rsid w:val="000774D8"/>
    <w:rsid w:val="00077B9A"/>
    <w:rsid w:val="0008096C"/>
    <w:rsid w:val="00080BE0"/>
    <w:rsid w:val="00081559"/>
    <w:rsid w:val="00084AB5"/>
    <w:rsid w:val="0009151E"/>
    <w:rsid w:val="0009292F"/>
    <w:rsid w:val="000929DA"/>
    <w:rsid w:val="0009504F"/>
    <w:rsid w:val="00097A1D"/>
    <w:rsid w:val="000A21E4"/>
    <w:rsid w:val="000A6C80"/>
    <w:rsid w:val="000B5619"/>
    <w:rsid w:val="000B613F"/>
    <w:rsid w:val="000B7AFD"/>
    <w:rsid w:val="000C2E6C"/>
    <w:rsid w:val="000C38AF"/>
    <w:rsid w:val="000C6A9D"/>
    <w:rsid w:val="000C7A80"/>
    <w:rsid w:val="000E56F5"/>
    <w:rsid w:val="000E58F8"/>
    <w:rsid w:val="000F0CFE"/>
    <w:rsid w:val="000F3491"/>
    <w:rsid w:val="001009AE"/>
    <w:rsid w:val="00102E55"/>
    <w:rsid w:val="00103317"/>
    <w:rsid w:val="00105070"/>
    <w:rsid w:val="0011478F"/>
    <w:rsid w:val="001176EA"/>
    <w:rsid w:val="00122FAD"/>
    <w:rsid w:val="00130CEA"/>
    <w:rsid w:val="00132DEC"/>
    <w:rsid w:val="001368A3"/>
    <w:rsid w:val="0014246C"/>
    <w:rsid w:val="00143A0B"/>
    <w:rsid w:val="00145C4E"/>
    <w:rsid w:val="001521C3"/>
    <w:rsid w:val="001521DA"/>
    <w:rsid w:val="00155CC9"/>
    <w:rsid w:val="00160EA8"/>
    <w:rsid w:val="0016200D"/>
    <w:rsid w:val="001622CC"/>
    <w:rsid w:val="00162DAC"/>
    <w:rsid w:val="00163B12"/>
    <w:rsid w:val="001651D0"/>
    <w:rsid w:val="00166C28"/>
    <w:rsid w:val="00176DC5"/>
    <w:rsid w:val="001807ED"/>
    <w:rsid w:val="00182D75"/>
    <w:rsid w:val="0019026B"/>
    <w:rsid w:val="00190F10"/>
    <w:rsid w:val="00192193"/>
    <w:rsid w:val="001942BE"/>
    <w:rsid w:val="001969CD"/>
    <w:rsid w:val="001969EC"/>
    <w:rsid w:val="00197506"/>
    <w:rsid w:val="001A2EE7"/>
    <w:rsid w:val="001A6794"/>
    <w:rsid w:val="001A706A"/>
    <w:rsid w:val="001A79F4"/>
    <w:rsid w:val="001A7BE6"/>
    <w:rsid w:val="001C14CB"/>
    <w:rsid w:val="001C1D9A"/>
    <w:rsid w:val="001C459E"/>
    <w:rsid w:val="001C53ED"/>
    <w:rsid w:val="001D2D90"/>
    <w:rsid w:val="001D34CD"/>
    <w:rsid w:val="001D3F32"/>
    <w:rsid w:val="001D482E"/>
    <w:rsid w:val="001D5852"/>
    <w:rsid w:val="001D793A"/>
    <w:rsid w:val="001E06B7"/>
    <w:rsid w:val="001E38DF"/>
    <w:rsid w:val="001E64AA"/>
    <w:rsid w:val="002073A9"/>
    <w:rsid w:val="002113D3"/>
    <w:rsid w:val="0021486E"/>
    <w:rsid w:val="00216FD2"/>
    <w:rsid w:val="00227D1B"/>
    <w:rsid w:val="002314B6"/>
    <w:rsid w:val="00233CC4"/>
    <w:rsid w:val="002405EB"/>
    <w:rsid w:val="00240F46"/>
    <w:rsid w:val="00242EB0"/>
    <w:rsid w:val="00242F6A"/>
    <w:rsid w:val="00247D5B"/>
    <w:rsid w:val="002507EA"/>
    <w:rsid w:val="00254CC5"/>
    <w:rsid w:val="00254FBE"/>
    <w:rsid w:val="002562C2"/>
    <w:rsid w:val="00256EF5"/>
    <w:rsid w:val="00266F57"/>
    <w:rsid w:val="002708B8"/>
    <w:rsid w:val="0027455D"/>
    <w:rsid w:val="0027590D"/>
    <w:rsid w:val="00276568"/>
    <w:rsid w:val="0028133E"/>
    <w:rsid w:val="002838F3"/>
    <w:rsid w:val="002867B5"/>
    <w:rsid w:val="00290689"/>
    <w:rsid w:val="00296772"/>
    <w:rsid w:val="00297114"/>
    <w:rsid w:val="002A310F"/>
    <w:rsid w:val="002A3A81"/>
    <w:rsid w:val="002A7112"/>
    <w:rsid w:val="002B2AAA"/>
    <w:rsid w:val="002B3D14"/>
    <w:rsid w:val="002B440E"/>
    <w:rsid w:val="002B5ADE"/>
    <w:rsid w:val="002B7142"/>
    <w:rsid w:val="002C2085"/>
    <w:rsid w:val="002C218A"/>
    <w:rsid w:val="002C4A0A"/>
    <w:rsid w:val="002D2F50"/>
    <w:rsid w:val="002D4296"/>
    <w:rsid w:val="002E025C"/>
    <w:rsid w:val="002E02C3"/>
    <w:rsid w:val="002E6706"/>
    <w:rsid w:val="002E6A20"/>
    <w:rsid w:val="002F0859"/>
    <w:rsid w:val="002F385C"/>
    <w:rsid w:val="00303A92"/>
    <w:rsid w:val="003044AE"/>
    <w:rsid w:val="00305B33"/>
    <w:rsid w:val="003069E4"/>
    <w:rsid w:val="00313FC3"/>
    <w:rsid w:val="003159B7"/>
    <w:rsid w:val="00321458"/>
    <w:rsid w:val="00322164"/>
    <w:rsid w:val="0032695F"/>
    <w:rsid w:val="0033030B"/>
    <w:rsid w:val="00336F78"/>
    <w:rsid w:val="00343905"/>
    <w:rsid w:val="0034498A"/>
    <w:rsid w:val="0034673B"/>
    <w:rsid w:val="00347BDE"/>
    <w:rsid w:val="00352139"/>
    <w:rsid w:val="00353461"/>
    <w:rsid w:val="00361C0C"/>
    <w:rsid w:val="003703EB"/>
    <w:rsid w:val="00370E92"/>
    <w:rsid w:val="00370FA8"/>
    <w:rsid w:val="00372B81"/>
    <w:rsid w:val="0037399A"/>
    <w:rsid w:val="0037488A"/>
    <w:rsid w:val="00374BF8"/>
    <w:rsid w:val="00377332"/>
    <w:rsid w:val="00386D4C"/>
    <w:rsid w:val="00387DF7"/>
    <w:rsid w:val="0039243A"/>
    <w:rsid w:val="003970C3"/>
    <w:rsid w:val="003A1125"/>
    <w:rsid w:val="003B028E"/>
    <w:rsid w:val="003B2A12"/>
    <w:rsid w:val="003B365F"/>
    <w:rsid w:val="003B498E"/>
    <w:rsid w:val="003B79CC"/>
    <w:rsid w:val="003C4BB8"/>
    <w:rsid w:val="003C68E1"/>
    <w:rsid w:val="003E0197"/>
    <w:rsid w:val="003E380E"/>
    <w:rsid w:val="003E71C6"/>
    <w:rsid w:val="003E782E"/>
    <w:rsid w:val="003F0960"/>
    <w:rsid w:val="003F35C2"/>
    <w:rsid w:val="003F5B29"/>
    <w:rsid w:val="004046F4"/>
    <w:rsid w:val="00406359"/>
    <w:rsid w:val="00406DF9"/>
    <w:rsid w:val="004104F8"/>
    <w:rsid w:val="00411987"/>
    <w:rsid w:val="00422E38"/>
    <w:rsid w:val="00426E3B"/>
    <w:rsid w:val="00433106"/>
    <w:rsid w:val="004370A6"/>
    <w:rsid w:val="00443508"/>
    <w:rsid w:val="0044492B"/>
    <w:rsid w:val="00445A57"/>
    <w:rsid w:val="00446BA0"/>
    <w:rsid w:val="00446FCA"/>
    <w:rsid w:val="00452BAE"/>
    <w:rsid w:val="00452D6F"/>
    <w:rsid w:val="004542E5"/>
    <w:rsid w:val="004550D4"/>
    <w:rsid w:val="00455B62"/>
    <w:rsid w:val="00455F8B"/>
    <w:rsid w:val="00456640"/>
    <w:rsid w:val="00460DBE"/>
    <w:rsid w:val="004653F9"/>
    <w:rsid w:val="00465C79"/>
    <w:rsid w:val="004738D2"/>
    <w:rsid w:val="0047542A"/>
    <w:rsid w:val="00482FB8"/>
    <w:rsid w:val="00484C5E"/>
    <w:rsid w:val="00484E78"/>
    <w:rsid w:val="00485CE2"/>
    <w:rsid w:val="00487BE9"/>
    <w:rsid w:val="00487C6A"/>
    <w:rsid w:val="004960A1"/>
    <w:rsid w:val="004A003E"/>
    <w:rsid w:val="004B0A40"/>
    <w:rsid w:val="004B4323"/>
    <w:rsid w:val="004D105B"/>
    <w:rsid w:val="004D2480"/>
    <w:rsid w:val="004D657B"/>
    <w:rsid w:val="004E0837"/>
    <w:rsid w:val="004E2B7C"/>
    <w:rsid w:val="004E4369"/>
    <w:rsid w:val="004E59E0"/>
    <w:rsid w:val="004F234F"/>
    <w:rsid w:val="004F30EC"/>
    <w:rsid w:val="005039E1"/>
    <w:rsid w:val="00506E3C"/>
    <w:rsid w:val="00511A9C"/>
    <w:rsid w:val="00515B3F"/>
    <w:rsid w:val="00516B0D"/>
    <w:rsid w:val="00522B66"/>
    <w:rsid w:val="00523065"/>
    <w:rsid w:val="00523A37"/>
    <w:rsid w:val="00525D8B"/>
    <w:rsid w:val="0053326B"/>
    <w:rsid w:val="005333FE"/>
    <w:rsid w:val="00540E39"/>
    <w:rsid w:val="005461C2"/>
    <w:rsid w:val="00562293"/>
    <w:rsid w:val="00563793"/>
    <w:rsid w:val="005638BA"/>
    <w:rsid w:val="00564241"/>
    <w:rsid w:val="00564304"/>
    <w:rsid w:val="00564924"/>
    <w:rsid w:val="00571044"/>
    <w:rsid w:val="00571CDE"/>
    <w:rsid w:val="00574086"/>
    <w:rsid w:val="00574F2A"/>
    <w:rsid w:val="00575825"/>
    <w:rsid w:val="00576C38"/>
    <w:rsid w:val="0057792F"/>
    <w:rsid w:val="00581B3D"/>
    <w:rsid w:val="00582A78"/>
    <w:rsid w:val="00590DC9"/>
    <w:rsid w:val="00596E20"/>
    <w:rsid w:val="005B2FC9"/>
    <w:rsid w:val="005B4B57"/>
    <w:rsid w:val="005C03EF"/>
    <w:rsid w:val="005C2409"/>
    <w:rsid w:val="005C4A64"/>
    <w:rsid w:val="005C4ABB"/>
    <w:rsid w:val="005D0BF5"/>
    <w:rsid w:val="005D19E0"/>
    <w:rsid w:val="005D3C39"/>
    <w:rsid w:val="005D4F85"/>
    <w:rsid w:val="005E1C78"/>
    <w:rsid w:val="005F56CB"/>
    <w:rsid w:val="00601B9A"/>
    <w:rsid w:val="00604579"/>
    <w:rsid w:val="0060457C"/>
    <w:rsid w:val="00612DC7"/>
    <w:rsid w:val="0061417B"/>
    <w:rsid w:val="00621DD1"/>
    <w:rsid w:val="0062325A"/>
    <w:rsid w:val="00625953"/>
    <w:rsid w:val="00630D4D"/>
    <w:rsid w:val="0063170D"/>
    <w:rsid w:val="00633328"/>
    <w:rsid w:val="00636E49"/>
    <w:rsid w:val="00643073"/>
    <w:rsid w:val="0064326E"/>
    <w:rsid w:val="0064373C"/>
    <w:rsid w:val="00651658"/>
    <w:rsid w:val="0065510E"/>
    <w:rsid w:val="0065761C"/>
    <w:rsid w:val="0065782D"/>
    <w:rsid w:val="00660510"/>
    <w:rsid w:val="006627A0"/>
    <w:rsid w:val="006633CF"/>
    <w:rsid w:val="00663C27"/>
    <w:rsid w:val="00664D9F"/>
    <w:rsid w:val="00670BDD"/>
    <w:rsid w:val="00673968"/>
    <w:rsid w:val="00684C23"/>
    <w:rsid w:val="00686BED"/>
    <w:rsid w:val="00686D55"/>
    <w:rsid w:val="006909AF"/>
    <w:rsid w:val="00692663"/>
    <w:rsid w:val="00692BC0"/>
    <w:rsid w:val="006955C7"/>
    <w:rsid w:val="006A1784"/>
    <w:rsid w:val="006A3F9D"/>
    <w:rsid w:val="006A7F94"/>
    <w:rsid w:val="006B1B4A"/>
    <w:rsid w:val="006B31AB"/>
    <w:rsid w:val="006B613D"/>
    <w:rsid w:val="006C0D9A"/>
    <w:rsid w:val="006C1E64"/>
    <w:rsid w:val="006C4D31"/>
    <w:rsid w:val="006C6BB8"/>
    <w:rsid w:val="006D14CE"/>
    <w:rsid w:val="006D348C"/>
    <w:rsid w:val="006D5A61"/>
    <w:rsid w:val="006E602C"/>
    <w:rsid w:val="006E7491"/>
    <w:rsid w:val="006F054F"/>
    <w:rsid w:val="006F33C5"/>
    <w:rsid w:val="00700C9C"/>
    <w:rsid w:val="0071270A"/>
    <w:rsid w:val="0071391D"/>
    <w:rsid w:val="0071438F"/>
    <w:rsid w:val="00715EAD"/>
    <w:rsid w:val="00722D53"/>
    <w:rsid w:val="0072516E"/>
    <w:rsid w:val="00730461"/>
    <w:rsid w:val="0073505A"/>
    <w:rsid w:val="00735A26"/>
    <w:rsid w:val="00737176"/>
    <w:rsid w:val="00737EAA"/>
    <w:rsid w:val="00740F38"/>
    <w:rsid w:val="007427A3"/>
    <w:rsid w:val="007467C3"/>
    <w:rsid w:val="00752537"/>
    <w:rsid w:val="007539E8"/>
    <w:rsid w:val="00756F71"/>
    <w:rsid w:val="00757882"/>
    <w:rsid w:val="007578C7"/>
    <w:rsid w:val="007627A8"/>
    <w:rsid w:val="007730B1"/>
    <w:rsid w:val="00775F73"/>
    <w:rsid w:val="00786A74"/>
    <w:rsid w:val="0079219B"/>
    <w:rsid w:val="007932D8"/>
    <w:rsid w:val="00797570"/>
    <w:rsid w:val="007A0CAD"/>
    <w:rsid w:val="007A59B4"/>
    <w:rsid w:val="007B0FF8"/>
    <w:rsid w:val="007B382F"/>
    <w:rsid w:val="007B3BC6"/>
    <w:rsid w:val="007B7757"/>
    <w:rsid w:val="007C37E4"/>
    <w:rsid w:val="007C492E"/>
    <w:rsid w:val="007C741D"/>
    <w:rsid w:val="007D1B7B"/>
    <w:rsid w:val="007D6F42"/>
    <w:rsid w:val="007E0EC3"/>
    <w:rsid w:val="007E101C"/>
    <w:rsid w:val="007E33CD"/>
    <w:rsid w:val="007E3884"/>
    <w:rsid w:val="007F2413"/>
    <w:rsid w:val="007F32EA"/>
    <w:rsid w:val="0080267B"/>
    <w:rsid w:val="0081496D"/>
    <w:rsid w:val="00814A2C"/>
    <w:rsid w:val="00815944"/>
    <w:rsid w:val="00826A3B"/>
    <w:rsid w:val="0083397F"/>
    <w:rsid w:val="00834161"/>
    <w:rsid w:val="008343F4"/>
    <w:rsid w:val="00836043"/>
    <w:rsid w:val="00837E3C"/>
    <w:rsid w:val="00841495"/>
    <w:rsid w:val="008417CF"/>
    <w:rsid w:val="00843F40"/>
    <w:rsid w:val="0084652F"/>
    <w:rsid w:val="008474B2"/>
    <w:rsid w:val="00860842"/>
    <w:rsid w:val="008765C5"/>
    <w:rsid w:val="00881595"/>
    <w:rsid w:val="0088347F"/>
    <w:rsid w:val="00883F0F"/>
    <w:rsid w:val="008851F9"/>
    <w:rsid w:val="00885984"/>
    <w:rsid w:val="00885EA1"/>
    <w:rsid w:val="0089260E"/>
    <w:rsid w:val="00897594"/>
    <w:rsid w:val="008A26A4"/>
    <w:rsid w:val="008A44D3"/>
    <w:rsid w:val="008A6DA6"/>
    <w:rsid w:val="008B4FF0"/>
    <w:rsid w:val="008C5CC6"/>
    <w:rsid w:val="008C7C85"/>
    <w:rsid w:val="008D4E14"/>
    <w:rsid w:val="008E26B4"/>
    <w:rsid w:val="008E4BEB"/>
    <w:rsid w:val="008F6269"/>
    <w:rsid w:val="008F6442"/>
    <w:rsid w:val="008F6FA9"/>
    <w:rsid w:val="009014EA"/>
    <w:rsid w:val="0090728D"/>
    <w:rsid w:val="009138F9"/>
    <w:rsid w:val="00913C76"/>
    <w:rsid w:val="009146C4"/>
    <w:rsid w:val="00915986"/>
    <w:rsid w:val="00915FCA"/>
    <w:rsid w:val="00921472"/>
    <w:rsid w:val="0092340A"/>
    <w:rsid w:val="00923EDC"/>
    <w:rsid w:val="00926F94"/>
    <w:rsid w:val="00933267"/>
    <w:rsid w:val="0093353C"/>
    <w:rsid w:val="0093402B"/>
    <w:rsid w:val="00936D0F"/>
    <w:rsid w:val="009414B1"/>
    <w:rsid w:val="009452A2"/>
    <w:rsid w:val="00952CF8"/>
    <w:rsid w:val="0095341A"/>
    <w:rsid w:val="009560B7"/>
    <w:rsid w:val="00956521"/>
    <w:rsid w:val="00957220"/>
    <w:rsid w:val="0095729E"/>
    <w:rsid w:val="00962260"/>
    <w:rsid w:val="00962643"/>
    <w:rsid w:val="00963912"/>
    <w:rsid w:val="0097254C"/>
    <w:rsid w:val="0097798F"/>
    <w:rsid w:val="009813DA"/>
    <w:rsid w:val="009817AF"/>
    <w:rsid w:val="00982548"/>
    <w:rsid w:val="00987601"/>
    <w:rsid w:val="00993D95"/>
    <w:rsid w:val="00994EBA"/>
    <w:rsid w:val="00995970"/>
    <w:rsid w:val="00995E82"/>
    <w:rsid w:val="00996573"/>
    <w:rsid w:val="009A0CCF"/>
    <w:rsid w:val="009A2A35"/>
    <w:rsid w:val="009A2B22"/>
    <w:rsid w:val="009A34C7"/>
    <w:rsid w:val="009A3AD2"/>
    <w:rsid w:val="009A5232"/>
    <w:rsid w:val="009A60A7"/>
    <w:rsid w:val="009A7AE8"/>
    <w:rsid w:val="009B2D14"/>
    <w:rsid w:val="009B2F9F"/>
    <w:rsid w:val="009B3D8E"/>
    <w:rsid w:val="009B3F42"/>
    <w:rsid w:val="009B5EBB"/>
    <w:rsid w:val="009B645C"/>
    <w:rsid w:val="009C3B88"/>
    <w:rsid w:val="009C6D58"/>
    <w:rsid w:val="009C6F16"/>
    <w:rsid w:val="009C6F8B"/>
    <w:rsid w:val="009D0BA5"/>
    <w:rsid w:val="009D42BD"/>
    <w:rsid w:val="009D7BD0"/>
    <w:rsid w:val="009E319C"/>
    <w:rsid w:val="009E473D"/>
    <w:rsid w:val="009E4812"/>
    <w:rsid w:val="009E708D"/>
    <w:rsid w:val="009F02C0"/>
    <w:rsid w:val="009F1C66"/>
    <w:rsid w:val="009F2CCA"/>
    <w:rsid w:val="009F465D"/>
    <w:rsid w:val="009F666E"/>
    <w:rsid w:val="00A00F2D"/>
    <w:rsid w:val="00A0151F"/>
    <w:rsid w:val="00A03A5F"/>
    <w:rsid w:val="00A10398"/>
    <w:rsid w:val="00A225FF"/>
    <w:rsid w:val="00A23AEB"/>
    <w:rsid w:val="00A2663D"/>
    <w:rsid w:val="00A3040A"/>
    <w:rsid w:val="00A36A56"/>
    <w:rsid w:val="00A42690"/>
    <w:rsid w:val="00A44EAA"/>
    <w:rsid w:val="00A50BEE"/>
    <w:rsid w:val="00A53085"/>
    <w:rsid w:val="00A54AF7"/>
    <w:rsid w:val="00A55BB3"/>
    <w:rsid w:val="00A564AF"/>
    <w:rsid w:val="00A567F5"/>
    <w:rsid w:val="00A6093B"/>
    <w:rsid w:val="00A621A3"/>
    <w:rsid w:val="00A63841"/>
    <w:rsid w:val="00A63989"/>
    <w:rsid w:val="00A66299"/>
    <w:rsid w:val="00A67F51"/>
    <w:rsid w:val="00A70836"/>
    <w:rsid w:val="00A80427"/>
    <w:rsid w:val="00A826F0"/>
    <w:rsid w:val="00A837D0"/>
    <w:rsid w:val="00A90584"/>
    <w:rsid w:val="00A91450"/>
    <w:rsid w:val="00A91775"/>
    <w:rsid w:val="00A91A2D"/>
    <w:rsid w:val="00A924B1"/>
    <w:rsid w:val="00A93BF9"/>
    <w:rsid w:val="00AA1140"/>
    <w:rsid w:val="00AB62FC"/>
    <w:rsid w:val="00AB6851"/>
    <w:rsid w:val="00AB6BEF"/>
    <w:rsid w:val="00AB7335"/>
    <w:rsid w:val="00AC136C"/>
    <w:rsid w:val="00AC4EBD"/>
    <w:rsid w:val="00AC6FDC"/>
    <w:rsid w:val="00AD0651"/>
    <w:rsid w:val="00AD2A1E"/>
    <w:rsid w:val="00AD465A"/>
    <w:rsid w:val="00AD5CF4"/>
    <w:rsid w:val="00AD6BFB"/>
    <w:rsid w:val="00AE2AE9"/>
    <w:rsid w:val="00AE2DD8"/>
    <w:rsid w:val="00AE56B0"/>
    <w:rsid w:val="00AF09E9"/>
    <w:rsid w:val="00AF3954"/>
    <w:rsid w:val="00AF3D07"/>
    <w:rsid w:val="00AF4540"/>
    <w:rsid w:val="00AF4755"/>
    <w:rsid w:val="00AF62A0"/>
    <w:rsid w:val="00B011FB"/>
    <w:rsid w:val="00B01B59"/>
    <w:rsid w:val="00B01C17"/>
    <w:rsid w:val="00B02167"/>
    <w:rsid w:val="00B07127"/>
    <w:rsid w:val="00B100D0"/>
    <w:rsid w:val="00B122ED"/>
    <w:rsid w:val="00B20314"/>
    <w:rsid w:val="00B21305"/>
    <w:rsid w:val="00B215DB"/>
    <w:rsid w:val="00B236DB"/>
    <w:rsid w:val="00B26821"/>
    <w:rsid w:val="00B272B3"/>
    <w:rsid w:val="00B32E95"/>
    <w:rsid w:val="00B4043E"/>
    <w:rsid w:val="00B52027"/>
    <w:rsid w:val="00B53D42"/>
    <w:rsid w:val="00B54A8C"/>
    <w:rsid w:val="00B56118"/>
    <w:rsid w:val="00B625D9"/>
    <w:rsid w:val="00B63775"/>
    <w:rsid w:val="00B76ABF"/>
    <w:rsid w:val="00B8367F"/>
    <w:rsid w:val="00B85302"/>
    <w:rsid w:val="00B86804"/>
    <w:rsid w:val="00B93E27"/>
    <w:rsid w:val="00B94DF1"/>
    <w:rsid w:val="00B97A03"/>
    <w:rsid w:val="00BA1568"/>
    <w:rsid w:val="00BA1B8E"/>
    <w:rsid w:val="00BA7460"/>
    <w:rsid w:val="00BB1101"/>
    <w:rsid w:val="00BC4002"/>
    <w:rsid w:val="00BD24B3"/>
    <w:rsid w:val="00BD55EC"/>
    <w:rsid w:val="00BE2898"/>
    <w:rsid w:val="00BE650C"/>
    <w:rsid w:val="00BF35B5"/>
    <w:rsid w:val="00BF5B21"/>
    <w:rsid w:val="00BF64BE"/>
    <w:rsid w:val="00C00BC5"/>
    <w:rsid w:val="00C00E16"/>
    <w:rsid w:val="00C029A1"/>
    <w:rsid w:val="00C054F0"/>
    <w:rsid w:val="00C13BC0"/>
    <w:rsid w:val="00C22572"/>
    <w:rsid w:val="00C35197"/>
    <w:rsid w:val="00C35FB5"/>
    <w:rsid w:val="00C47E71"/>
    <w:rsid w:val="00C52402"/>
    <w:rsid w:val="00C536C2"/>
    <w:rsid w:val="00C53A5D"/>
    <w:rsid w:val="00C563E6"/>
    <w:rsid w:val="00C5744D"/>
    <w:rsid w:val="00C64D8B"/>
    <w:rsid w:val="00C67ECD"/>
    <w:rsid w:val="00C70687"/>
    <w:rsid w:val="00C713B7"/>
    <w:rsid w:val="00C71863"/>
    <w:rsid w:val="00C76A7E"/>
    <w:rsid w:val="00C810FA"/>
    <w:rsid w:val="00C826EC"/>
    <w:rsid w:val="00C8430D"/>
    <w:rsid w:val="00C92BDC"/>
    <w:rsid w:val="00C9342D"/>
    <w:rsid w:val="00C95665"/>
    <w:rsid w:val="00CA6DE1"/>
    <w:rsid w:val="00CB46A8"/>
    <w:rsid w:val="00CB4B4A"/>
    <w:rsid w:val="00CB5B0D"/>
    <w:rsid w:val="00CD011E"/>
    <w:rsid w:val="00CD0EC3"/>
    <w:rsid w:val="00CD0FB7"/>
    <w:rsid w:val="00CE2541"/>
    <w:rsid w:val="00CE2598"/>
    <w:rsid w:val="00CE2F24"/>
    <w:rsid w:val="00CE558E"/>
    <w:rsid w:val="00CF1E8D"/>
    <w:rsid w:val="00CF3BDA"/>
    <w:rsid w:val="00D003E2"/>
    <w:rsid w:val="00D02A38"/>
    <w:rsid w:val="00D03A05"/>
    <w:rsid w:val="00D05463"/>
    <w:rsid w:val="00D0691F"/>
    <w:rsid w:val="00D21F45"/>
    <w:rsid w:val="00D223C8"/>
    <w:rsid w:val="00D24D94"/>
    <w:rsid w:val="00D3010D"/>
    <w:rsid w:val="00D333C2"/>
    <w:rsid w:val="00D3430B"/>
    <w:rsid w:val="00D34384"/>
    <w:rsid w:val="00D34899"/>
    <w:rsid w:val="00D50F65"/>
    <w:rsid w:val="00D51927"/>
    <w:rsid w:val="00D527BB"/>
    <w:rsid w:val="00D53691"/>
    <w:rsid w:val="00D7014B"/>
    <w:rsid w:val="00D81E17"/>
    <w:rsid w:val="00D82A96"/>
    <w:rsid w:val="00D851F1"/>
    <w:rsid w:val="00D933C2"/>
    <w:rsid w:val="00D9705B"/>
    <w:rsid w:val="00DB25BA"/>
    <w:rsid w:val="00DB27A2"/>
    <w:rsid w:val="00DB36CE"/>
    <w:rsid w:val="00DB7E85"/>
    <w:rsid w:val="00DC0E61"/>
    <w:rsid w:val="00DC548D"/>
    <w:rsid w:val="00DD1176"/>
    <w:rsid w:val="00DD5748"/>
    <w:rsid w:val="00DD78CB"/>
    <w:rsid w:val="00DF4384"/>
    <w:rsid w:val="00E005EC"/>
    <w:rsid w:val="00E16B01"/>
    <w:rsid w:val="00E20F13"/>
    <w:rsid w:val="00E2196C"/>
    <w:rsid w:val="00E22C54"/>
    <w:rsid w:val="00E235D9"/>
    <w:rsid w:val="00E259BB"/>
    <w:rsid w:val="00E31E2D"/>
    <w:rsid w:val="00E3388E"/>
    <w:rsid w:val="00E353BF"/>
    <w:rsid w:val="00E37753"/>
    <w:rsid w:val="00E40B5D"/>
    <w:rsid w:val="00E41A1D"/>
    <w:rsid w:val="00E42739"/>
    <w:rsid w:val="00E43F00"/>
    <w:rsid w:val="00E505DC"/>
    <w:rsid w:val="00E529A0"/>
    <w:rsid w:val="00E5412B"/>
    <w:rsid w:val="00E556C2"/>
    <w:rsid w:val="00E57CC3"/>
    <w:rsid w:val="00E621BB"/>
    <w:rsid w:val="00E63EED"/>
    <w:rsid w:val="00E65B0B"/>
    <w:rsid w:val="00E66CE5"/>
    <w:rsid w:val="00E67E53"/>
    <w:rsid w:val="00E74BC4"/>
    <w:rsid w:val="00E754B9"/>
    <w:rsid w:val="00E7657A"/>
    <w:rsid w:val="00E80CF6"/>
    <w:rsid w:val="00E84E57"/>
    <w:rsid w:val="00E854A9"/>
    <w:rsid w:val="00E95ACB"/>
    <w:rsid w:val="00EA5B5D"/>
    <w:rsid w:val="00EA632B"/>
    <w:rsid w:val="00EB2AB4"/>
    <w:rsid w:val="00EB2B34"/>
    <w:rsid w:val="00EB3165"/>
    <w:rsid w:val="00EB41D5"/>
    <w:rsid w:val="00EC3804"/>
    <w:rsid w:val="00ED3716"/>
    <w:rsid w:val="00ED5B01"/>
    <w:rsid w:val="00ED6118"/>
    <w:rsid w:val="00ED6B1B"/>
    <w:rsid w:val="00ED76B9"/>
    <w:rsid w:val="00EE2F3E"/>
    <w:rsid w:val="00EE3B33"/>
    <w:rsid w:val="00EF1F91"/>
    <w:rsid w:val="00EF6E46"/>
    <w:rsid w:val="00EF71D6"/>
    <w:rsid w:val="00F10788"/>
    <w:rsid w:val="00F1269B"/>
    <w:rsid w:val="00F15DC9"/>
    <w:rsid w:val="00F17507"/>
    <w:rsid w:val="00F17DFD"/>
    <w:rsid w:val="00F206B1"/>
    <w:rsid w:val="00F21CA2"/>
    <w:rsid w:val="00F22611"/>
    <w:rsid w:val="00F22DE9"/>
    <w:rsid w:val="00F2338F"/>
    <w:rsid w:val="00F27272"/>
    <w:rsid w:val="00F27B64"/>
    <w:rsid w:val="00F3178D"/>
    <w:rsid w:val="00F33EC3"/>
    <w:rsid w:val="00F35124"/>
    <w:rsid w:val="00F35415"/>
    <w:rsid w:val="00F41CF8"/>
    <w:rsid w:val="00F4408F"/>
    <w:rsid w:val="00F4784B"/>
    <w:rsid w:val="00F50C0A"/>
    <w:rsid w:val="00F51F9D"/>
    <w:rsid w:val="00F53D20"/>
    <w:rsid w:val="00F6075D"/>
    <w:rsid w:val="00F610C9"/>
    <w:rsid w:val="00F71E35"/>
    <w:rsid w:val="00F749A6"/>
    <w:rsid w:val="00F75591"/>
    <w:rsid w:val="00F756DA"/>
    <w:rsid w:val="00F853E6"/>
    <w:rsid w:val="00F927A2"/>
    <w:rsid w:val="00F93417"/>
    <w:rsid w:val="00FB58CD"/>
    <w:rsid w:val="00FB7E0C"/>
    <w:rsid w:val="00FC03F9"/>
    <w:rsid w:val="00FC0A77"/>
    <w:rsid w:val="00FD0324"/>
    <w:rsid w:val="00FD20A1"/>
    <w:rsid w:val="00FD3B3B"/>
    <w:rsid w:val="00FF081E"/>
    <w:rsid w:val="00FF0931"/>
    <w:rsid w:val="00FF3B72"/>
    <w:rsid w:val="00FF62F5"/>
    <w:rsid w:val="00FF76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0795E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9504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42F6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B0A40"/>
    <w:rPr>
      <w:color w:val="0563C1" w:themeColor="hyperlink"/>
      <w:u w:val="single"/>
    </w:rPr>
  </w:style>
  <w:style w:type="character" w:customStyle="1" w:styleId="Heading1Char">
    <w:name w:val="Heading 1 Char"/>
    <w:basedOn w:val="DefaultParagraphFont"/>
    <w:link w:val="Heading1"/>
    <w:uiPriority w:val="9"/>
    <w:rsid w:val="0009504F"/>
    <w:rPr>
      <w:rFonts w:asciiTheme="majorHAnsi" w:eastAsiaTheme="majorEastAsia" w:hAnsiTheme="majorHAnsi" w:cstheme="majorBidi"/>
      <w:color w:val="2F5496" w:themeColor="accent1" w:themeShade="BF"/>
      <w:sz w:val="32"/>
      <w:szCs w:val="32"/>
    </w:rPr>
  </w:style>
  <w:style w:type="paragraph" w:styleId="TOC1">
    <w:name w:val="toc 1"/>
    <w:basedOn w:val="Normal"/>
    <w:next w:val="Normal"/>
    <w:autoRedefine/>
    <w:uiPriority w:val="39"/>
    <w:unhideWhenUsed/>
    <w:rsid w:val="002B2AAA"/>
    <w:pPr>
      <w:tabs>
        <w:tab w:val="right" w:leader="dot" w:pos="9339"/>
      </w:tabs>
    </w:pPr>
  </w:style>
  <w:style w:type="paragraph" w:styleId="TOC2">
    <w:name w:val="toc 2"/>
    <w:basedOn w:val="Normal"/>
    <w:next w:val="Normal"/>
    <w:autoRedefine/>
    <w:uiPriority w:val="39"/>
    <w:unhideWhenUsed/>
    <w:rsid w:val="00DB36CE"/>
    <w:pPr>
      <w:ind w:left="240"/>
    </w:pPr>
  </w:style>
  <w:style w:type="paragraph" w:styleId="TOC3">
    <w:name w:val="toc 3"/>
    <w:basedOn w:val="Normal"/>
    <w:next w:val="Normal"/>
    <w:autoRedefine/>
    <w:uiPriority w:val="39"/>
    <w:unhideWhenUsed/>
    <w:rsid w:val="00DB36CE"/>
    <w:pPr>
      <w:ind w:left="480"/>
    </w:pPr>
  </w:style>
  <w:style w:type="paragraph" w:styleId="TOC4">
    <w:name w:val="toc 4"/>
    <w:basedOn w:val="Normal"/>
    <w:next w:val="Normal"/>
    <w:autoRedefine/>
    <w:uiPriority w:val="39"/>
    <w:unhideWhenUsed/>
    <w:rsid w:val="00DB36CE"/>
    <w:pPr>
      <w:ind w:left="720"/>
    </w:pPr>
  </w:style>
  <w:style w:type="paragraph" w:styleId="TOC5">
    <w:name w:val="toc 5"/>
    <w:basedOn w:val="Normal"/>
    <w:next w:val="Normal"/>
    <w:autoRedefine/>
    <w:uiPriority w:val="39"/>
    <w:unhideWhenUsed/>
    <w:rsid w:val="00DB36CE"/>
    <w:pPr>
      <w:ind w:left="960"/>
    </w:pPr>
  </w:style>
  <w:style w:type="paragraph" w:styleId="TOC6">
    <w:name w:val="toc 6"/>
    <w:basedOn w:val="Normal"/>
    <w:next w:val="Normal"/>
    <w:autoRedefine/>
    <w:uiPriority w:val="39"/>
    <w:unhideWhenUsed/>
    <w:rsid w:val="00DB36CE"/>
    <w:pPr>
      <w:ind w:left="1200"/>
    </w:pPr>
  </w:style>
  <w:style w:type="paragraph" w:styleId="TOC7">
    <w:name w:val="toc 7"/>
    <w:basedOn w:val="Normal"/>
    <w:next w:val="Normal"/>
    <w:autoRedefine/>
    <w:uiPriority w:val="39"/>
    <w:unhideWhenUsed/>
    <w:rsid w:val="00DB36CE"/>
    <w:pPr>
      <w:ind w:left="1440"/>
    </w:pPr>
  </w:style>
  <w:style w:type="paragraph" w:styleId="TOC8">
    <w:name w:val="toc 8"/>
    <w:basedOn w:val="Normal"/>
    <w:next w:val="Normal"/>
    <w:autoRedefine/>
    <w:uiPriority w:val="39"/>
    <w:unhideWhenUsed/>
    <w:rsid w:val="00DB36CE"/>
    <w:pPr>
      <w:ind w:left="1680"/>
    </w:pPr>
  </w:style>
  <w:style w:type="paragraph" w:styleId="TOC9">
    <w:name w:val="toc 9"/>
    <w:basedOn w:val="Normal"/>
    <w:next w:val="Normal"/>
    <w:autoRedefine/>
    <w:uiPriority w:val="39"/>
    <w:unhideWhenUsed/>
    <w:rsid w:val="00DB36CE"/>
    <w:pPr>
      <w:ind w:left="1920"/>
    </w:pPr>
  </w:style>
  <w:style w:type="character" w:customStyle="1" w:styleId="Heading2Char">
    <w:name w:val="Heading 2 Char"/>
    <w:basedOn w:val="DefaultParagraphFont"/>
    <w:link w:val="Heading2"/>
    <w:uiPriority w:val="9"/>
    <w:rsid w:val="00242F6A"/>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4063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686D55"/>
    <w:pPr>
      <w:ind w:left="720"/>
      <w:contextualSpacing/>
    </w:pPr>
  </w:style>
  <w:style w:type="paragraph" w:styleId="Bibliography">
    <w:name w:val="Bibliography"/>
    <w:basedOn w:val="Normal"/>
    <w:next w:val="Normal"/>
    <w:uiPriority w:val="37"/>
    <w:unhideWhenUsed/>
    <w:rsid w:val="00B76ABF"/>
    <w:pPr>
      <w:spacing w:line="480" w:lineRule="auto"/>
      <w:ind w:left="720" w:hanging="720"/>
    </w:pPr>
  </w:style>
  <w:style w:type="character" w:styleId="FollowedHyperlink">
    <w:name w:val="FollowedHyperlink"/>
    <w:basedOn w:val="DefaultParagraphFont"/>
    <w:uiPriority w:val="99"/>
    <w:semiHidden/>
    <w:unhideWhenUsed/>
    <w:rsid w:val="00C35197"/>
    <w:rPr>
      <w:color w:val="954F72" w:themeColor="followedHyperlink"/>
      <w:u w:val="single"/>
    </w:rPr>
  </w:style>
  <w:style w:type="character" w:styleId="CommentReference">
    <w:name w:val="annotation reference"/>
    <w:basedOn w:val="DefaultParagraphFont"/>
    <w:uiPriority w:val="99"/>
    <w:semiHidden/>
    <w:unhideWhenUsed/>
    <w:rsid w:val="003C68E1"/>
    <w:rPr>
      <w:sz w:val="16"/>
      <w:szCs w:val="16"/>
    </w:rPr>
  </w:style>
  <w:style w:type="paragraph" w:styleId="CommentText">
    <w:name w:val="annotation text"/>
    <w:basedOn w:val="Normal"/>
    <w:link w:val="CommentTextChar"/>
    <w:uiPriority w:val="99"/>
    <w:semiHidden/>
    <w:unhideWhenUsed/>
    <w:rsid w:val="003C68E1"/>
    <w:rPr>
      <w:sz w:val="20"/>
      <w:szCs w:val="20"/>
    </w:rPr>
  </w:style>
  <w:style w:type="character" w:customStyle="1" w:styleId="CommentTextChar">
    <w:name w:val="Comment Text Char"/>
    <w:basedOn w:val="DefaultParagraphFont"/>
    <w:link w:val="CommentText"/>
    <w:uiPriority w:val="99"/>
    <w:semiHidden/>
    <w:rsid w:val="003C68E1"/>
    <w:rPr>
      <w:sz w:val="20"/>
      <w:szCs w:val="20"/>
    </w:rPr>
  </w:style>
  <w:style w:type="paragraph" w:styleId="CommentSubject">
    <w:name w:val="annotation subject"/>
    <w:basedOn w:val="CommentText"/>
    <w:next w:val="CommentText"/>
    <w:link w:val="CommentSubjectChar"/>
    <w:uiPriority w:val="99"/>
    <w:semiHidden/>
    <w:unhideWhenUsed/>
    <w:rsid w:val="003C68E1"/>
    <w:rPr>
      <w:b/>
      <w:bCs/>
    </w:rPr>
  </w:style>
  <w:style w:type="character" w:customStyle="1" w:styleId="CommentSubjectChar">
    <w:name w:val="Comment Subject Char"/>
    <w:basedOn w:val="CommentTextChar"/>
    <w:link w:val="CommentSubject"/>
    <w:uiPriority w:val="99"/>
    <w:semiHidden/>
    <w:rsid w:val="003C68E1"/>
    <w:rPr>
      <w:b/>
      <w:bCs/>
      <w:sz w:val="20"/>
      <w:szCs w:val="20"/>
    </w:rPr>
  </w:style>
  <w:style w:type="paragraph" w:styleId="BalloonText">
    <w:name w:val="Balloon Text"/>
    <w:basedOn w:val="Normal"/>
    <w:link w:val="BalloonTextChar"/>
    <w:uiPriority w:val="99"/>
    <w:semiHidden/>
    <w:unhideWhenUsed/>
    <w:rsid w:val="003C68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68E1"/>
    <w:rPr>
      <w:rFonts w:ascii="Segoe UI" w:hAnsi="Segoe UI" w:cs="Segoe UI"/>
      <w:sz w:val="18"/>
      <w:szCs w:val="18"/>
    </w:rPr>
  </w:style>
  <w:style w:type="paragraph" w:styleId="Revision">
    <w:name w:val="Revision"/>
    <w:hidden/>
    <w:uiPriority w:val="99"/>
    <w:semiHidden/>
    <w:rsid w:val="00F53D20"/>
  </w:style>
  <w:style w:type="character" w:customStyle="1" w:styleId="UnresolvedMention">
    <w:name w:val="Unresolved Mention"/>
    <w:basedOn w:val="DefaultParagraphFont"/>
    <w:uiPriority w:val="99"/>
    <w:rsid w:val="003B2A12"/>
    <w:rPr>
      <w:color w:val="808080"/>
      <w:shd w:val="clear" w:color="auto" w:fill="E6E6E6"/>
    </w:rPr>
  </w:style>
  <w:style w:type="paragraph" w:styleId="Header">
    <w:name w:val="header"/>
    <w:basedOn w:val="Normal"/>
    <w:link w:val="HeaderChar"/>
    <w:uiPriority w:val="99"/>
    <w:unhideWhenUsed/>
    <w:rsid w:val="002B3D14"/>
    <w:pPr>
      <w:tabs>
        <w:tab w:val="center" w:pos="4677"/>
        <w:tab w:val="right" w:pos="9355"/>
      </w:tabs>
    </w:pPr>
  </w:style>
  <w:style w:type="character" w:customStyle="1" w:styleId="HeaderChar">
    <w:name w:val="Header Char"/>
    <w:basedOn w:val="DefaultParagraphFont"/>
    <w:link w:val="Header"/>
    <w:uiPriority w:val="99"/>
    <w:rsid w:val="002B3D14"/>
  </w:style>
  <w:style w:type="paragraph" w:styleId="Footer">
    <w:name w:val="footer"/>
    <w:basedOn w:val="Normal"/>
    <w:link w:val="FooterChar"/>
    <w:uiPriority w:val="99"/>
    <w:unhideWhenUsed/>
    <w:rsid w:val="002B3D14"/>
    <w:pPr>
      <w:tabs>
        <w:tab w:val="center" w:pos="4677"/>
        <w:tab w:val="right" w:pos="9355"/>
      </w:tabs>
    </w:pPr>
  </w:style>
  <w:style w:type="character" w:customStyle="1" w:styleId="FooterChar">
    <w:name w:val="Footer Char"/>
    <w:basedOn w:val="DefaultParagraphFont"/>
    <w:link w:val="Footer"/>
    <w:uiPriority w:val="99"/>
    <w:rsid w:val="002B3D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4854201">
      <w:bodyDiv w:val="1"/>
      <w:marLeft w:val="0"/>
      <w:marRight w:val="0"/>
      <w:marTop w:val="0"/>
      <w:marBottom w:val="0"/>
      <w:divBdr>
        <w:top w:val="none" w:sz="0" w:space="0" w:color="auto"/>
        <w:left w:val="none" w:sz="0" w:space="0" w:color="auto"/>
        <w:bottom w:val="none" w:sz="0" w:space="0" w:color="auto"/>
        <w:right w:val="none" w:sz="0" w:space="0" w:color="auto"/>
      </w:divBdr>
    </w:div>
    <w:div w:id="311368109">
      <w:bodyDiv w:val="1"/>
      <w:marLeft w:val="0"/>
      <w:marRight w:val="0"/>
      <w:marTop w:val="0"/>
      <w:marBottom w:val="0"/>
      <w:divBdr>
        <w:top w:val="none" w:sz="0" w:space="0" w:color="auto"/>
        <w:left w:val="none" w:sz="0" w:space="0" w:color="auto"/>
        <w:bottom w:val="none" w:sz="0" w:space="0" w:color="auto"/>
        <w:right w:val="none" w:sz="0" w:space="0" w:color="auto"/>
      </w:divBdr>
    </w:div>
    <w:div w:id="437994445">
      <w:bodyDiv w:val="1"/>
      <w:marLeft w:val="0"/>
      <w:marRight w:val="0"/>
      <w:marTop w:val="0"/>
      <w:marBottom w:val="0"/>
      <w:divBdr>
        <w:top w:val="none" w:sz="0" w:space="0" w:color="auto"/>
        <w:left w:val="none" w:sz="0" w:space="0" w:color="auto"/>
        <w:bottom w:val="none" w:sz="0" w:space="0" w:color="auto"/>
        <w:right w:val="none" w:sz="0" w:space="0" w:color="auto"/>
      </w:divBdr>
    </w:div>
    <w:div w:id="497573976">
      <w:bodyDiv w:val="1"/>
      <w:marLeft w:val="0"/>
      <w:marRight w:val="0"/>
      <w:marTop w:val="0"/>
      <w:marBottom w:val="0"/>
      <w:divBdr>
        <w:top w:val="none" w:sz="0" w:space="0" w:color="auto"/>
        <w:left w:val="none" w:sz="0" w:space="0" w:color="auto"/>
        <w:bottom w:val="none" w:sz="0" w:space="0" w:color="auto"/>
        <w:right w:val="none" w:sz="0" w:space="0" w:color="auto"/>
      </w:divBdr>
    </w:div>
    <w:div w:id="621809047">
      <w:bodyDiv w:val="1"/>
      <w:marLeft w:val="0"/>
      <w:marRight w:val="0"/>
      <w:marTop w:val="0"/>
      <w:marBottom w:val="0"/>
      <w:divBdr>
        <w:top w:val="none" w:sz="0" w:space="0" w:color="auto"/>
        <w:left w:val="none" w:sz="0" w:space="0" w:color="auto"/>
        <w:bottom w:val="none" w:sz="0" w:space="0" w:color="auto"/>
        <w:right w:val="none" w:sz="0" w:space="0" w:color="auto"/>
      </w:divBdr>
    </w:div>
    <w:div w:id="1205757191">
      <w:bodyDiv w:val="1"/>
      <w:marLeft w:val="0"/>
      <w:marRight w:val="0"/>
      <w:marTop w:val="0"/>
      <w:marBottom w:val="0"/>
      <w:divBdr>
        <w:top w:val="none" w:sz="0" w:space="0" w:color="auto"/>
        <w:left w:val="none" w:sz="0" w:space="0" w:color="auto"/>
        <w:bottom w:val="none" w:sz="0" w:space="0" w:color="auto"/>
        <w:right w:val="none" w:sz="0" w:space="0" w:color="auto"/>
      </w:divBdr>
    </w:div>
    <w:div w:id="1308586190">
      <w:bodyDiv w:val="1"/>
      <w:marLeft w:val="0"/>
      <w:marRight w:val="0"/>
      <w:marTop w:val="0"/>
      <w:marBottom w:val="0"/>
      <w:divBdr>
        <w:top w:val="none" w:sz="0" w:space="0" w:color="auto"/>
        <w:left w:val="none" w:sz="0" w:space="0" w:color="auto"/>
        <w:bottom w:val="none" w:sz="0" w:space="0" w:color="auto"/>
        <w:right w:val="none" w:sz="0" w:space="0" w:color="auto"/>
      </w:divBdr>
    </w:div>
    <w:div w:id="1354959284">
      <w:bodyDiv w:val="1"/>
      <w:marLeft w:val="0"/>
      <w:marRight w:val="0"/>
      <w:marTop w:val="0"/>
      <w:marBottom w:val="0"/>
      <w:divBdr>
        <w:top w:val="none" w:sz="0" w:space="0" w:color="auto"/>
        <w:left w:val="none" w:sz="0" w:space="0" w:color="auto"/>
        <w:bottom w:val="none" w:sz="0" w:space="0" w:color="auto"/>
        <w:right w:val="none" w:sz="0" w:space="0" w:color="auto"/>
      </w:divBdr>
    </w:div>
    <w:div w:id="1372419825">
      <w:bodyDiv w:val="1"/>
      <w:marLeft w:val="0"/>
      <w:marRight w:val="0"/>
      <w:marTop w:val="0"/>
      <w:marBottom w:val="0"/>
      <w:divBdr>
        <w:top w:val="none" w:sz="0" w:space="0" w:color="auto"/>
        <w:left w:val="none" w:sz="0" w:space="0" w:color="auto"/>
        <w:bottom w:val="none" w:sz="0" w:space="0" w:color="auto"/>
        <w:right w:val="none" w:sz="0" w:space="0" w:color="auto"/>
      </w:divBdr>
    </w:div>
    <w:div w:id="195385335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www.buzzworthy.com/exacto-smart-bullet-changes-direction-midflight-darpa/" TargetMode="External"/><Relationship Id="rId20" Type="http://schemas.openxmlformats.org/officeDocument/2006/relationships/hyperlink" Target="https://gizmodo.com/watch-a-drone-hunting-quadcopter-attack-its-prey-1787762611" TargetMode="External"/><Relationship Id="rId21" Type="http://schemas.openxmlformats.org/officeDocument/2006/relationships/hyperlink" Target="http://nationalinterest.org/blog/the-buzz/nuclear-armed-drones-they-may-be-closer-you-think-18034" TargetMode="External"/><Relationship Id="rId22" Type="http://schemas.openxmlformats.org/officeDocument/2006/relationships/hyperlink" Target="http://www.businessinsider.com/laser-drone-missile-defense-boost-phase-intercept-2017-6" TargetMode="External"/><Relationship Id="rId23" Type="http://schemas.openxmlformats.org/officeDocument/2006/relationships/fontTable" Target="fontTable.xml"/><Relationship Id="rId24" Type="http://schemas.openxmlformats.org/officeDocument/2006/relationships/theme" Target="theme/theme1.xml"/><Relationship Id="rId25" Type="http://schemas.microsoft.com/office/2016/09/relationships/commentsIds" Target="commentsIds.xml"/><Relationship Id="rId10" Type="http://schemas.openxmlformats.org/officeDocument/2006/relationships/hyperlink" Target="http://theweek.com/articles/476995/militarys-new-weapon-mini-spy-robots-throw-like-grenades" TargetMode="External"/><Relationship Id="rId11" Type="http://schemas.openxmlformats.org/officeDocument/2006/relationships/hyperlink" Target="https://techcrunch.com/2017/08/17/a-defense-company-put-a-machine-gun-on-a-drone/" TargetMode="External"/><Relationship Id="rId12" Type="http://schemas.openxmlformats.org/officeDocument/2006/relationships/hyperlink" Target="http://www.top10drone.com/best-underwater-drones/" TargetMode="External"/><Relationship Id="rId13" Type="http://schemas.openxmlformats.org/officeDocument/2006/relationships/hyperlink" Target="https://spectrum.ieee.org/automaton/robotics/industrial-robots/eu-developing-robot-badgers-for-underground-excavation" TargetMode="External"/><Relationship Id="rId14" Type="http://schemas.openxmlformats.org/officeDocument/2006/relationships/hyperlink" Target="https://www.textronsystems.com/what-we-do/weapon-sensor-systems/spider" TargetMode="External"/><Relationship Id="rId15" Type="http://schemas.openxmlformats.org/officeDocument/2006/relationships/hyperlink" Target="https://www.livescience.com/57416-amazon-patents-flying-mega-drone.html" TargetMode="External"/><Relationship Id="rId16" Type="http://schemas.openxmlformats.org/officeDocument/2006/relationships/hyperlink" Target="https://www.zachaysan.com/writing/2018-01-17-self-crashing-cars" TargetMode="External"/><Relationship Id="rId17" Type="http://schemas.openxmlformats.org/officeDocument/2006/relationships/hyperlink" Target="https://www.nytimes.com/video/world/middleeast/100000005040770/isis-drone-attack-mosul.html" TargetMode="External"/><Relationship Id="rId18" Type="http://schemas.openxmlformats.org/officeDocument/2006/relationships/hyperlink" Target="https://sciencetrends.com/boston-dynamics-dog-robots-can-now-open-doors/" TargetMode="External"/><Relationship Id="rId19" Type="http://schemas.openxmlformats.org/officeDocument/2006/relationships/hyperlink" Target="https://www.mirror.co.uk/news/world-news/isis-found-using-robot-controlled-7685347"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alexeiturchin@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F4B841-4D43-DB45-8307-EB24BFFA48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20625</Words>
  <Characters>117569</Characters>
  <Application>Microsoft Macintosh Word</Application>
  <DocSecurity>0</DocSecurity>
  <Lines>979</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9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X</dc:creator>
  <cp:keywords/>
  <dc:description/>
  <cp:lastModifiedBy>XX</cp:lastModifiedBy>
  <cp:revision>2</cp:revision>
  <dcterms:created xsi:type="dcterms:W3CDTF">2018-04-17T18:09:00Z</dcterms:created>
  <dcterms:modified xsi:type="dcterms:W3CDTF">2018-04-17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2"&gt;&lt;session id="Yzocatyo"/&gt;&lt;style id="http://www.zotero.org/styles/futures"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